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799AF99" w14:textId="77777777" w:rsidR="00826244" w:rsidRDefault="00826244" w:rsidP="00826244">
      <w:pPr>
        <w:jc w:val="center"/>
        <w:rPr>
          <w:b/>
          <w:sz w:val="24"/>
          <w:szCs w:val="24"/>
        </w:rPr>
      </w:pPr>
      <w:r>
        <w:rPr>
          <w:b/>
          <w:sz w:val="24"/>
          <w:szCs w:val="24"/>
        </w:rPr>
        <w:t>PlantFUNCO: integrative functional genomics database reveals clues into duplicates divergence evolution</w:t>
      </w:r>
    </w:p>
    <w:p w14:paraId="0DF26D02" w14:textId="77777777" w:rsidR="00826244" w:rsidRDefault="00826244" w:rsidP="00826244">
      <w:pPr>
        <w:jc w:val="center"/>
        <w:rPr>
          <w:sz w:val="24"/>
          <w:szCs w:val="24"/>
        </w:rPr>
      </w:pPr>
      <w:r>
        <w:rPr>
          <w:sz w:val="24"/>
          <w:szCs w:val="24"/>
        </w:rPr>
        <w:t>Víctor Roces</w:t>
      </w:r>
      <w:r>
        <w:rPr>
          <w:sz w:val="24"/>
          <w:szCs w:val="24"/>
          <w:vertAlign w:val="superscript"/>
        </w:rPr>
        <w:t>1</w:t>
      </w:r>
      <w:r>
        <w:rPr>
          <w:sz w:val="24"/>
          <w:szCs w:val="24"/>
        </w:rPr>
        <w:t>, Sara Guerrero</w:t>
      </w:r>
      <w:r>
        <w:rPr>
          <w:sz w:val="24"/>
          <w:szCs w:val="24"/>
          <w:vertAlign w:val="superscript"/>
        </w:rPr>
        <w:t>1</w:t>
      </w:r>
      <w:r>
        <w:rPr>
          <w:sz w:val="24"/>
          <w:szCs w:val="24"/>
        </w:rPr>
        <w:t>, Ana Álvarez</w:t>
      </w:r>
      <w:r>
        <w:rPr>
          <w:sz w:val="24"/>
          <w:szCs w:val="24"/>
          <w:vertAlign w:val="superscript"/>
        </w:rPr>
        <w:t>1</w:t>
      </w:r>
      <w:r>
        <w:rPr>
          <w:sz w:val="24"/>
          <w:szCs w:val="24"/>
        </w:rPr>
        <w:t>, Jesús Pascual</w:t>
      </w:r>
      <w:r>
        <w:rPr>
          <w:sz w:val="24"/>
          <w:szCs w:val="24"/>
          <w:vertAlign w:val="superscript"/>
        </w:rPr>
        <w:t>1</w:t>
      </w:r>
      <w:r>
        <w:rPr>
          <w:sz w:val="24"/>
          <w:szCs w:val="24"/>
        </w:rPr>
        <w:t>, Mónica Meijón</w:t>
      </w:r>
      <w:r>
        <w:rPr>
          <w:sz w:val="24"/>
          <w:szCs w:val="24"/>
          <w:vertAlign w:val="superscript"/>
        </w:rPr>
        <w:t>1*</w:t>
      </w:r>
    </w:p>
    <w:p w14:paraId="284C92D6" w14:textId="77777777" w:rsidR="00826244" w:rsidRDefault="00826244" w:rsidP="00826244">
      <w:pPr>
        <w:jc w:val="left"/>
      </w:pPr>
      <w:r>
        <w:rPr>
          <w:vertAlign w:val="superscript"/>
        </w:rPr>
        <w:t>1</w:t>
      </w:r>
      <w:r>
        <w:t xml:space="preserve"> Plant Physiology, Department of Organisms and Systems Biology, Faculty of Biology and Biotechnology Institute of Asturias, University of Oviedo, Asturias, Spain</w:t>
      </w:r>
    </w:p>
    <w:p w14:paraId="1CA9DC8F" w14:textId="77777777" w:rsidR="00826244" w:rsidRDefault="00826244" w:rsidP="00826244">
      <w:pPr>
        <w:jc w:val="left"/>
        <w:rPr>
          <w:rStyle w:val="Hipervnculo"/>
        </w:rPr>
      </w:pPr>
      <w:r>
        <w:rPr>
          <w:vertAlign w:val="superscript"/>
        </w:rPr>
        <w:t>*</w:t>
      </w:r>
      <w:r>
        <w:t xml:space="preserve"> Correspondence: </w:t>
      </w:r>
      <w:hyperlink r:id="rId8" w:history="1">
        <w:r>
          <w:rPr>
            <w:rStyle w:val="Hipervnculo"/>
          </w:rPr>
          <w:t>meijonmonica@uniovi.es</w:t>
        </w:r>
      </w:hyperlink>
    </w:p>
    <w:p w14:paraId="406AB362" w14:textId="77777777" w:rsidR="002B5377" w:rsidRPr="005C3719" w:rsidRDefault="002B5377" w:rsidP="00826244">
      <w:pPr>
        <w:jc w:val="left"/>
        <w:rPr>
          <w:color w:val="0563C1" w:themeColor="hyperlink"/>
          <w:u w:val="single"/>
        </w:rPr>
      </w:pPr>
    </w:p>
    <w:p w14:paraId="3B7F11FF" w14:textId="77777777" w:rsidR="00826244" w:rsidRDefault="00826244" w:rsidP="00826244">
      <w:pPr>
        <w:pStyle w:val="Ttulo1"/>
      </w:pPr>
      <w:r>
        <w:t>Abstract</w:t>
      </w:r>
    </w:p>
    <w:p w14:paraId="512763B8" w14:textId="7BF9D6BC" w:rsidR="00FF1E2E" w:rsidRDefault="00075A98" w:rsidP="00826244">
      <w:r>
        <w:t>Evolutionary epigenomics</w:t>
      </w:r>
      <w:r w:rsidR="00826244">
        <w:t xml:space="preserve"> and more generally evolutionary functional-genomics, is an emerging field studying how non-DNA encoded alterations in gene expression regulation are an important form of plasticity and adaptation. Previous evidence analyzing plants </w:t>
      </w:r>
      <w:r w:rsidR="00AC4C21">
        <w:t>comparative</w:t>
      </w:r>
      <w:r w:rsidR="00826244">
        <w:t xml:space="preserve"> functional-genomics ha</w:t>
      </w:r>
      <w:r w:rsidR="008B67D3">
        <w:t>s mostly been focused on comparing</w:t>
      </w:r>
      <w:r w:rsidR="00826244">
        <w:t xml:space="preserve"> same assay matched experiments, missing the power of heterogeneous datasets for conservation inference. To fill th</w:t>
      </w:r>
      <w:r w:rsidR="00DC1E9B">
        <w:t xml:space="preserve">is gap, we </w:t>
      </w:r>
      <w:r w:rsidR="009247EB">
        <w:t>developed</w:t>
      </w:r>
      <w:r w:rsidR="00DC1E9B">
        <w:t xml:space="preserve"> PlantFUN(</w:t>
      </w:r>
      <w:r w:rsidR="00826244">
        <w:t xml:space="preserve">ctional)CO(nservation) database which is </w:t>
      </w:r>
      <w:r w:rsidR="00562AEF">
        <w:t>constitu</w:t>
      </w:r>
      <w:r w:rsidR="004639F7">
        <w:t>t</w:t>
      </w:r>
      <w:r w:rsidR="00562AEF">
        <w:t xml:space="preserve">ed by several tools and </w:t>
      </w:r>
      <w:r w:rsidR="00826244">
        <w:t xml:space="preserve">two </w:t>
      </w:r>
      <w:r w:rsidR="00C005BA">
        <w:t xml:space="preserve">main </w:t>
      </w:r>
      <w:r w:rsidR="00592854">
        <w:t>resources:</w:t>
      </w:r>
      <w:r w:rsidR="00826244">
        <w:t xml:space="preserve"> inter-species chromatin states and f</w:t>
      </w:r>
      <w:r w:rsidR="00FB4622">
        <w:t>unctional genomics conservation</w:t>
      </w:r>
      <w:r w:rsidR="00826244">
        <w:t xml:space="preserve"> scores, presented and analysed in this work for three well-established plant mod</w:t>
      </w:r>
      <w:r w:rsidR="00F11A53">
        <w:t>els</w:t>
      </w:r>
      <w:r w:rsidR="00FA7A4C">
        <w:t xml:space="preserve"> (</w:t>
      </w:r>
      <w:r w:rsidR="00FA7A4C">
        <w:rPr>
          <w:i/>
        </w:rPr>
        <w:t>Arabidopsis thaliana</w:t>
      </w:r>
      <w:r w:rsidR="00FA7A4C">
        <w:t xml:space="preserve">, </w:t>
      </w:r>
      <w:r w:rsidR="00FA7A4C">
        <w:rPr>
          <w:i/>
        </w:rPr>
        <w:t>Oryza sativa</w:t>
      </w:r>
      <w:r w:rsidR="00FA7A4C">
        <w:t xml:space="preserve"> and </w:t>
      </w:r>
      <w:r w:rsidR="00FA7A4C">
        <w:rPr>
          <w:i/>
        </w:rPr>
        <w:t>Zea mays</w:t>
      </w:r>
      <w:r w:rsidR="00FA7A4C">
        <w:t>)</w:t>
      </w:r>
      <w:r w:rsidR="00F11A53">
        <w:t xml:space="preserve">. Overall, </w:t>
      </w:r>
      <w:r w:rsidR="005019D5">
        <w:t xml:space="preserve">PlantFUNCO </w:t>
      </w:r>
      <w:r w:rsidR="006B1AF8">
        <w:t xml:space="preserve">can </w:t>
      </w:r>
      <w:r w:rsidR="00826244">
        <w:t>elucidate evolutionary information in terms of cross-species functional agreement</w:t>
      </w:r>
      <w:r w:rsidR="00C636F9">
        <w:t xml:space="preserve">. </w:t>
      </w:r>
      <w:r w:rsidR="00826244">
        <w:t xml:space="preserve">Therefore, </w:t>
      </w:r>
      <w:r w:rsidR="007A572D">
        <w:t>providing a new compleme</w:t>
      </w:r>
      <w:r w:rsidR="00F54D8A">
        <w:t xml:space="preserve">ntary comparative-genomics </w:t>
      </w:r>
      <w:r w:rsidR="003E155B">
        <w:t>source</w:t>
      </w:r>
      <w:r w:rsidR="007A572D">
        <w:t xml:space="preserve"> </w:t>
      </w:r>
      <w:r w:rsidR="00826244">
        <w:t>to asses</w:t>
      </w:r>
      <w:r w:rsidR="006D05F2">
        <w:t>s</w:t>
      </w:r>
      <w:r w:rsidR="00826244">
        <w:t xml:space="preserve"> evolutionary studies. In order to illustra</w:t>
      </w:r>
      <w:r w:rsidR="00472BAF">
        <w:t>te potential applications of this</w:t>
      </w:r>
      <w:r w:rsidR="00826244">
        <w:t xml:space="preserve"> database, we replicated two previously published models predicting genetic redundancy in </w:t>
      </w:r>
      <w:r w:rsidR="00826244">
        <w:rPr>
          <w:i/>
        </w:rPr>
        <w:t xml:space="preserve">A. thaliana </w:t>
      </w:r>
      <w:r w:rsidR="00826244">
        <w:t>and found that chromatin states are a determinant of paralogs degree of functional divergence. These predictions were validated based on the phenotypes of mitochondrial alternative oxidases knockout mutants und</w:t>
      </w:r>
      <w:r w:rsidR="00981712">
        <w:t>er two different stresses. Taking</w:t>
      </w:r>
      <w:r w:rsidR="00826244">
        <w:t xml:space="preserve"> all </w:t>
      </w:r>
      <w:r w:rsidR="00981712">
        <w:t>the above into account</w:t>
      </w:r>
      <w:r w:rsidR="00826244">
        <w:t>, PlantFUNCO aim to leverage data diversity and extrapolate molecular mechanisms findings from different model organisms to determine the extent of functional conservation, thus, deepen</w:t>
      </w:r>
      <w:r w:rsidR="004B2666">
        <w:t>ing</w:t>
      </w:r>
      <w:r w:rsidR="00826244">
        <w:t xml:space="preserve"> our understanding of how plants phenotypic plasticity has evolved. PlantFUNCO database is available at </w:t>
      </w:r>
      <w:hyperlink r:id="rId9" w:history="1">
        <w:r w:rsidR="00826244" w:rsidRPr="00D05A1D">
          <w:rPr>
            <w:rStyle w:val="Hipervnculo"/>
          </w:rPr>
          <w:t>https://rocesv.github.io/PlantFUNCO</w:t>
        </w:r>
      </w:hyperlink>
      <w:r w:rsidR="00826244">
        <w:t>.</w:t>
      </w:r>
    </w:p>
    <w:p w14:paraId="056AFBCA" w14:textId="731BB388" w:rsidR="00EC7710" w:rsidRDefault="00826244" w:rsidP="00892B8A">
      <w:r>
        <w:rPr>
          <w:b/>
        </w:rPr>
        <w:t>Keywords</w:t>
      </w:r>
      <w:r>
        <w:t>: evolutionary epigenomics, functiona</w:t>
      </w:r>
      <w:r w:rsidR="00D66686">
        <w:t>l-</w:t>
      </w:r>
      <w:r>
        <w:t xml:space="preserve">genomics, integrative approach, database, </w:t>
      </w:r>
      <w:r w:rsidR="00AD6E9C">
        <w:t>paralogs</w:t>
      </w:r>
      <w:r>
        <w:t>.</w:t>
      </w:r>
    </w:p>
    <w:p w14:paraId="72AA207B" w14:textId="77777777" w:rsidR="00FF1E2E" w:rsidRDefault="00FF1E2E" w:rsidP="00892B8A"/>
    <w:p w14:paraId="4362FB13" w14:textId="77777777" w:rsidR="003933A8" w:rsidRDefault="003933A8" w:rsidP="003933A8">
      <w:pPr>
        <w:pStyle w:val="Ttulo2"/>
      </w:pPr>
      <w:r>
        <w:lastRenderedPageBreak/>
        <w:t>Introduction</w:t>
      </w:r>
    </w:p>
    <w:p w14:paraId="4746DB99" w14:textId="6A4DEA83" w:rsidR="003933A8" w:rsidRDefault="003933A8" w:rsidP="003933A8">
      <w:r>
        <w:t xml:space="preserve">A fundamental question in biology is how complex patterns of gene expression are determined to explain different phenotypes </w:t>
      </w:r>
      <w:r>
        <w:fldChar w:fldCharType="begin" w:fldLock="1"/>
      </w:r>
      <w:r w:rsidR="00220C46">
        <w:instrText>ADDIN CSL_CITATION {"citationItems":[{"id":"ITEM-1","itemData":{"author":[{"dropping-particle":"","family":"Marand","given":"Alexandre P","non-dropping-particle":"","parse-names":false,"suffix":""},{"dropping-particle":"","family":"Eveland","given":"Andrea L","non-dropping-particle":"","parse-names":false,"suffix":""},{"dropping-particle":"","family":"Kaufmann","given":"Kerstin","non-dropping-particle":"","parse-names":false,"suffix":""},{"dropping-particle":"","family":"Springer","given":"Nathan M","non-dropping-particle":"","parse-names":false,"suffix":""}],"container-title":"Annual Review of Plant Biology","id":"ITEM-1","issued":{"date-parts":[["2023"]]},"page":"111-37","title":"cis -Regulatory Elements in Plant Development , Adaptation , and Evolution","type":"article-journal","volume":"74"},"uris":["http://www.mendeley.com/documents/?uuid=49b0124a-910d-4428-8c28-18825fc7b417"]},{"id":"ITEM-2","itemData":{"author":[{"dropping-particle":"","family":"Schmitz","given":"Robert J","non-dropping-particle":"","parse-names":false,"suffix":""},{"dropping-particle":"","family":"Grotewold","given":"Erich","non-dropping-particle":"","parse-names":false,"suffix":""},{"dropping-particle":"","family":"Stam","given":"Mike","non-dropping-particle":"","parse-names":false,"suffix":""}],"container-title":"The Plant Cell","id":"ITEM-2","issued":{"date-parts":[["2022"]]},"page":"718-741","title":"Cis-regulatory sequences in plants : Their importance , discovery , and future challenges","type":"article-journal","volume":"34"},"uris":["http://www.mendeley.com/documents/?uuid=0a5f99f7-c3cd-4b5e-8475-5334ee030dc4"]}],"mendeley":{"formattedCitation":"(Marand, Eveland, Kaufmann, &amp; Springer, 2023; Schmitz, Grotewold, &amp; Stam, 2022)","manualFormatting":"(Schmitz, Grotewold, and Stam, 2022; Marand et al., 2023)","plainTextFormattedCitation":"(Marand, Eveland, Kaufmann, &amp; Springer, 2023; Schmitz, Grotewold, &amp; Stam, 2022)","previouslyFormattedCitation":"(Marand, Eveland, Kaufmann, &amp; Springer, 2023; Schmitz, Grotewold, &amp; Stam, 2022)"},"properties":{"noteIndex":0},"schema":"https://github.com/citation-style-language/schema/raw/master/csl-citation.json"}</w:instrText>
      </w:r>
      <w:r>
        <w:fldChar w:fldCharType="separate"/>
      </w:r>
      <w:r w:rsidRPr="009720F4">
        <w:rPr>
          <w:noProof/>
        </w:rPr>
        <w:t xml:space="preserve">(Schmitz, Grotewold, </w:t>
      </w:r>
      <w:r w:rsidR="003B1FC4">
        <w:rPr>
          <w:noProof/>
        </w:rPr>
        <w:t>and</w:t>
      </w:r>
      <w:r w:rsidRPr="009720F4">
        <w:rPr>
          <w:noProof/>
        </w:rPr>
        <w:t xml:space="preserve"> Stam, 2022</w:t>
      </w:r>
      <w:r>
        <w:rPr>
          <w:noProof/>
        </w:rPr>
        <w:t xml:space="preserve">; </w:t>
      </w:r>
      <w:r w:rsidRPr="009720F4">
        <w:rPr>
          <w:noProof/>
        </w:rPr>
        <w:t xml:space="preserve">Marand </w:t>
      </w:r>
      <w:r>
        <w:rPr>
          <w:noProof/>
        </w:rPr>
        <w:t>et al., 2023</w:t>
      </w:r>
      <w:r w:rsidRPr="009720F4">
        <w:rPr>
          <w:noProof/>
        </w:rPr>
        <w:t>)</w:t>
      </w:r>
      <w:r>
        <w:fldChar w:fldCharType="end"/>
      </w:r>
      <w:r>
        <w:t xml:space="preserve">. Nowadays, is largely known that genome function is dynamically regulated in part by chromatin organization, which consists of histones, non-histone proteins and RNA molecules that package DNA </w:t>
      </w:r>
      <w:r>
        <w:fldChar w:fldCharType="begin" w:fldLock="1"/>
      </w:r>
      <w:r>
        <w:instrText>ADDIN CSL_CITATION {"citationItems":[{"id":"ITEM-1","itemData":{"DOI":"10.1038/nature13415","ISSN":"0028-0836","author":[{"dropping-particle":"","family":"Ho","given":"Joshua W K","non-dropping-particle":"","parse-names":false,"suffix":""},{"dropping-particle":"","family":"Jung","given":"Youngsook L","non-dropping-particle":"","parse-names":false,"suffix":""},{"dropping-particle":"","family":"Liu","given":"Tao","non-dropping-particle":"","parse-names":false,"suffix":""},{"dropping-particle":"","family":"Alver","given":"Burak H","non-dropping-particle":"","parse-names":false,"suffix":""},{"dropping-particle":"","family":"Lee","given":"Soohyun","non-dropping-particle":"","parse-names":false,"suffix":""},{"dropping-particle":"","family":"Ikegami","given":"Kohta","non-dropping-particle":"","parse-names":false,"suffix":""},{"dropping-particle":"","family":"Sohn","given":"Kyung-ah","non-dropping-particle":"","parse-names":false,"suffix":""},{"dropping-particle":"","family":"Minoda","given":"Aki","non-dropping-particle":"","parse-names":false,"suffix":""},{"dropping-particle":"","family":"Tolstorukov","given":"Michael Y","non-dropping-particle":"","parse-names":false,"suffix":""},{"dropping-particle":"","family":"Appert","given":"Alex","non-dropping-particle":"","parse-names":false,"suffix":""},{"dropping-particle":"","family":"Parker","given":"Stephen C J","non-dropping-particle":"","parse-names":false,"suffix":""},{"dropping-particle":"","family":"Gu","given":"Tingting","non-dropping-particle":"","parse-names":false,"suffix":""},{"dropping-particle":"","family":"Kundaje","given":"Anshul","non-dropping-particle":"","parse-names":false,"suffix":""},{"dropping-particle":"","family":"Riddle","given":"Nicole C","non-dropping-particle":"","parse-names":false,"suffix":""},{"dropping-particle":"","family":"Bishop","given":"Eric","non-dropping-particle":"","parse-names":false,"suffix":""},{"dropping-particle":"","family":"Egelhofer","given":"Thea A","non-dropping-particle":"","parse-names":false,"suffix":""},{"dropping-particle":"","family":"Hu","given":"Shawn","non-dropping-particle":"","parse-names":false,"suffix":""},{"dropping-particle":"","family":"Alekseyenko","given":"Artyom A","non-dropping-particle":"","parse-names":false,"suffix":""},{"dropping-particle":"","family":"Rechtsteiner","given":"Andreas","non-dropping-particle":"","parse-names":false,"suffix":""},{"dropping-particle":"","family":"Asker","given":"Dalal","non-dropping-particle":"","parse-names":false,"suffix":""},{"dropping-particle":"","family":"Belsky","given":"Jason A","non-dropping-particle":"","parse-names":false,"suffix":""},{"dropping-particle":"","family":"Bowman","given":"Sarah K","non-dropping-particle":"","parse-names":false,"suffix":""},{"dropping-particle":"","family":"Chen","given":"Q Brent","non-dropping-particle":"","parse-names":false,"suffix":""},{"dropping-particle":"","family":"Chen","given":"Ron A","non-dropping-particle":"","parse-names":false,"suffix":""},{"dropping-particle":"","family":"Day","given":"Daniel S","non-dropping-particle":"","parse-names":false,"suffix":""},{"dropping-particle":"","family":"Dong","given":"Yan","non-dropping-particle":"","parse-names":false,"suffix":""},{"dropping-particle":"","family":"Dose","given":"Andrea C","non-dropping-particle":"","parse-names":false,"suffix":""},{"dropping-particle":"","family":"Duan","given":"Xikun","non-dropping-particle":"","parse-names":false,"suffix":""},{"dropping-particle":"","family":"Epstein","given":"Charles B","non-dropping-particle":"","parse-names":false,"suffix":""},{"dropping-particle":"","family":"Ercan","given":"Sevinc","non-dropping-particle":"","parse-names":false,"suffix":""},{"dropping-particle":"","family":"Feingold","given":"Elise A","non-dropping-particle":"","parse-names":false,"suffix":""},{"dropping-particle":"","family":"Ferrari","given":"Francesco","non-dropping-particle":"","parse-names":false,"suffix":""},{"dropping-particle":"","family":"Garrigues","given":"Jacob M","non-dropping-particle":"","parse-names":false,"suffix":""},{"dropping-particle":"","family":"Gehlenborg","given":"Nils","non-dropping-particle":"","parse-names":false,"suffix":""},{"dropping-particle":"","family":"Good","given":"Peter J","non-dropping-particle":"","parse-names":false,"suffix":""},{"dropping-particle":"","family":"Haseley","given":"Psalm","non-dropping-particle":"","parse-names":false,"suffix":""},{"dropping-particle":"","family":"He","given":"Daniel","non-dropping-particle":"","parse-names":false,"suffix":""},{"dropping-particle":"","family":"Herrmann","given":"Moritz","non-dropping-particle":"","parse-names":false,"suffix":""},{"dropping-particle":"","family":"Hoffman","given":"Michael M","non-dropping-particle":"","parse-names":false,"suffix":""},{"dropping-particle":"","family":"Jeffers","given":"Tess E","non-dropping-particle":"","parse-names":false,"suffix":""},{"dropping-particle":"V","family":"Kharchenko","given":"Peter","non-dropping-particle":"","parse-names":false,"suffix":""},{"dropping-particle":"","family":"Kolasinska-zwierz","given":"Paulina","non-dropping-particle":"","parse-names":false,"suffix":""},{"dropping-particle":"V","family":"Kotwaliwale","given":"Chitra","non-dropping-particle":"","parse-names":false,"suffix":""},{"dropping-particle":"","family":"Kumar","given":"Nischay","non-dropping-particle":"","parse-names":false,"suffix":""},{"dropping-particle":"","family":"Langley","given":"Sasha A","non-dropping-particle":"","parse-names":false,"suffix":""},{"dropping-particle":"","family":"Larschan","given":"Erica N","non-dropping-particle":"","parse-names":false,"suffix":""},{"dropping-particle":"","family":"Latorre","given":"Isabel","non-dropping-particle":"","parse-names":false,"suffix":""},{"dropping-particle":"","family":"Libbrecht","given":"Maxwell W","non-dropping-particle":"","parse-names":false,"suffix":""},{"dropping-particle":"","family":"Lin","given":"Xueqiu","non-dropping-particle":"","parse-names":false,"suffix":""},{"dropping-particle":"","family":"Park","given":"Richard","non-dropping-particle":"","parse-names":false,"suffix":""},{"dropping-particle":"","family":"Pazin","given":"Michael J","non-dropping-particle":"","parse-names":false,"suffix":""},{"dropping-particle":"","family":"Pham","given":"Hoang N","non-dropping-particle":"","parse-names":false,"suffix":""},{"dropping-particle":"","family":"Plachetka","given":"Annette","non-dropping-particle":"","parse-names":false,"suffix":""},{"dropping-particle":"","family":"Qin","given":"Bo","non-dropping-particle":"","parse-names":false,"suffix":""},{"dropping-particle":"","family":"Schwartz","given":"Yuri B","non-dropping-particle":"","parse-names":false,"suffix":""},{"dropping-particle":"","family":"Shoresh","given":"Noam","non-dropping-particle":"","parse-names":false,"suffix":""},{"dropping-particle":"","family":"Stempor","given":"Przemyslaw","non-dropping-particle":"","parse-names":false,"suffix":""},{"dropping-particle":"","family":"Vielle","given":"Anne","non-dropping-particle":"","parse-names":false,"suffix":""},{"dropping-particle":"","family":"Wang","given":"Chengyang","non-dropping-particle":"","parse-names":false,"suffix":""},{"dropping-particle":"","family":"Whittle","given":"Christina M","non-dropping-particle":"","parse-names":false,"suffix":""},{"dropping-particle":"","family":"Xue","given":"Huiling","non-dropping-particle":"","parse-names":false,"suffix":""},{"dropping-particle":"","family":"Kingston","given":"Robert E","non-dropping-particle":"","parse-names":false,"suffix":""},{"dropping-particle":"","family":"Kim","given":"Ju Han","non-dropping-particle":"","parse-names":false,"suffix":""},{"dropping-particle":"","family":"Bernstein","given":"Bradley E","non-dropping-particle":"","parse-names":false,"suffix":""},{"dropping-particle":"","family":"Dernburg","given":"Abby F","non-dropping-particle":"","parse-names":false,"suffix":""},{"dropping-particle":"","family":"Pirrotta","given":"Vincenzo","non-dropping-particle":"","parse-names":false,"suffix":""},{"dropping-particle":"","family":"Kuroda","given":"Mitzi I","non-dropping-particle":"","parse-names":false,"suffix":""},{"dropping-particle":"","family":"Noble","given":"William S","non-dropping-particle":"","parse-names":false,"suffix":""},{"dropping-particle":"","family":"Tullius","given":"Thomas D","non-dropping-particle":"","parse-names":false,"suffix":""},{"dropping-particle":"","family":"Kellis","given":"Manolis","non-dropping-particle":"","parse-names":false,"suffix":""},{"dropping-particle":"","family":"Macalpine","given":"David M","non-dropping-particle":"","parse-names":false,"suffix":""},{"dropping-particle":"","family":"Strome","given":"Susan","non-dropping-particle":"","parse-names":false,"suffix":""},{"dropping-particle":"","family":"Elgin","given":"Sarah C R","non-dropping-particle":"","parse-names":false,"suffix":""},{"dropping-particle":"","family":"Liu","given":"Xiaole Shirley","non-dropping-particle":"","parse-names":false,"suffix":""},{"dropping-particle":"","family":"Lieb","given":"Jason D","non-dropping-particle":"","parse-names":false,"suffix":""},{"dropping-particle":"","family":"Ahringer","given":"Julie","non-dropping-particle":"","parse-names":false,"suffix":""},{"dropping-particle":"","family":"Karpen","given":"Gary H","non-dropping-particle":"","parse-names":false,"suffix":""},{"dropping-particle":"","family":"Park","given":"Peter J","non-dropping-particle":"","parse-names":false,"suffix":""}],"container-title":"Nature","id":"ITEM-1","issue":"7515","issued":{"date-parts":[["2014"]]},"page":"449-452","publisher":"Nature Publishing Group","title":"Comparative analysis of metazoan chromatin organization","type":"article-journal","volume":"512"},"uris":["http://www.mendeley.com/documents/?uuid=310b4176-95e6-40ac-97aa-b09e1513e77a"]}],"mendeley":{"formattedCitation":"(Ho et al., 2014)","plainTextFormattedCitation":"(Ho et al., 2014)","previouslyFormattedCitation":"(Ho et al., 2014)"},"properties":{"noteIndex":0},"schema":"https://github.com/citation-style-language/schema/raw/master/csl-citation.json"}</w:instrText>
      </w:r>
      <w:r>
        <w:fldChar w:fldCharType="separate"/>
      </w:r>
      <w:r w:rsidRPr="002C4B8B">
        <w:rPr>
          <w:noProof/>
        </w:rPr>
        <w:t>(Ho et al., 2014)</w:t>
      </w:r>
      <w:r>
        <w:fldChar w:fldCharType="end"/>
      </w:r>
      <w:r>
        <w:t>. In this sense, the generation of comprehensive chromatin state maps, defined as the homogeneous co-existance of multiple epigenetic marks at the whole genome level, provide</w:t>
      </w:r>
      <w:r w:rsidR="009B1715">
        <w:t>s</w:t>
      </w:r>
      <w:r>
        <w:t xml:space="preserve"> valuable information for annotating coding and non-coding genome features, including the identification of various types of regulatory elements. Chromatin states can facilitate our understanding of regulatory elements and variants that are associated to core life-processes such as development, disease and stress response </w:t>
      </w:r>
      <w:r>
        <w:fldChar w:fldCharType="begin" w:fldLock="1"/>
      </w:r>
      <w:r>
        <w:instrText>ADDIN CSL_CITATION {"citationItems":[{"id":"ITEM-1","itemData":{"DOI":"10.1093/nar/gkx919","ISSN":"13624962","PMID":"29040761","abstract":"Genome-wide maps of chromatin states have become a powerful representation of genome annotation and regulatory activity. We collected public and in-house plant epigenomic data sets and applied a Hidden Markov Model to define chromatin states, which included 290 553 (36 chromatin states), 831 235 (38 chromatin states) and 3 936 844 (26 chromatin states) segments across the whole genome of Arabidopsis thaliana, Oryza sativa and Zea mays, respectively. We constructed a Plant Chromatin State Database (PCSD, http://systemsbiology.cau.edu.cn/chromstates) to integrate detailed information about chromatin states, including the features and distribution of states, segments in states and related genes with segments. The self-organizationmapping (SOM) results for these different chromatin signatures and UCSC Genome Browser for visualization were also integrated into the PCSD database. We further provided differential SOM maps between two epigenetic marks for chromatin state comparison and custom tools for new data analysis. The segments and related genes in SOM maps can be searched and used for motif and GO analysis, respectively. In addition, multi-species integration can be used to discover conserved features at the epigenomic level. In summary, our PCSD database integrated the identified chromatin stateswith epigenetic features andmay be beneficial for communities to discover causal functions hidden in plant chromatin.","author":[{"dropping-particle":"","family":"Liu","given":"Yue","non-dropping-particle":"","parse-names":false,"suffix":""},{"dropping-particle":"","family":"Tian","given":"Tian","non-dropping-particle":"","parse-names":false,"suffix":""},{"dropping-particle":"","family":"Zhang","given":"Kang","non-dropping-particle":"","parse-names":false,"suffix":""},{"dropping-particle":"","family":"You","given":"Qi","non-dropping-particle":"","parse-names":false,"suffix":""},{"dropping-particle":"","family":"Yan","given":"Hengyu","non-dropping-particle":"","parse-names":false,"suffix":""},{"dropping-particle":"","family":"Zhao","given":"Nannan","non-dropping-particle":"","parse-names":false,"suffix":""},{"dropping-particle":"","family":"Yi","given":"Xin","non-dropping-particle":"","parse-names":false,"suffix":""},{"dropping-particle":"","family":"Xu","given":"Wenying","non-dropping-particle":"","parse-names":false,"suffix":""},{"dropping-particle":"","family":"Su","given":"Zhen","non-dropping-particle":"","parse-names":false,"suffix":""}],"container-title":"Nucleic Acids Research","id":"ITEM-1","issue":"D1","issued":{"date-parts":[["2018"]]},"page":"D1157-D1167","publisher":"Oxford University Press","title":"PCSD: A plant chromatin state database","type":"article-journal","volume":"46"},"uris":["http://www.mendeley.com/documents/?uuid=5c8edc67-b09e-405a-b887-de74c87c0077"]}],"mendeley":{"formattedCitation":"(Liu et al., 2018)","plainTextFormattedCitation":"(Liu et al., 2018)","previouslyFormattedCitation":"(Liu et al., 2018)"},"properties":{"noteIndex":0},"schema":"https://github.com/citation-style-language/schema/raw/master/csl-citation.json"}</w:instrText>
      </w:r>
      <w:r>
        <w:fldChar w:fldCharType="separate"/>
      </w:r>
      <w:r w:rsidRPr="00C930DA">
        <w:rPr>
          <w:noProof/>
        </w:rPr>
        <w:t>(Liu et al., 2018)</w:t>
      </w:r>
      <w:r>
        <w:fldChar w:fldCharType="end"/>
      </w:r>
      <w:r>
        <w:t xml:space="preserve">. Great efforts have been made by the plant research community to contribute to the comprehension of chromatin mechanisms using different models </w:t>
      </w:r>
      <w:r>
        <w:fldChar w:fldCharType="begin" w:fldLock="1"/>
      </w:r>
      <w:r>
        <w:instrText>ADDIN CSL_CITATION {"citationItems":[{"id":"ITEM-1","itemData":{"DOI":"10.1038/s41467-020-16457-5","ISSN":"2041-1723","author":[{"dropping-particle":"","family":"Zhao","given":"Lun","non-dropping-particle":"","parse-names":false,"suffix":""},{"dropping-particle":"","family":"Xie","given":"Liang","non-dropping-particle":"","parse-names":false,"suffix":""},{"dropping-particle":"","family":"Zhang","given":"Qing","non-dropping-particle":"","parse-names":false,"suffix":""},{"dropping-particle":"","family":"Ouyang","given":"Weizhi","non-dropping-particle":"","parse-names":false,"suffix":""},{"dropping-particle":"","family":"Deng","given":"Li","non-dropping-particle":"","parse-names":false,"suffix":""},{"dropping-particle":"","family":"Guan","given":"Pengpeng","non-dropping-particle":"","parse-names":false,"suffix":""},{"dropping-particle":"","family":"Ma","given":"Meng","non-dropping-particle":"","parse-names":false,"suffix":""},{"dropping-particle":"","family":"Li","given":"Yue","non-dropping-particle":"","parse-names":false,"suffix":""},{"dropping-particle":"","family":"Zhang","given":"Ying","non-dropping-particle":"","parse-names":false,"suffix":""},{"dropping-particle":"","family":"Xiao","given":"Qin","non-dropping-particle":"","parse-names":false,"suffix":""},{"dropping-particle":"","family":"Zhang","given":"Jingwen","non-dropping-particle":"","parse-names":false,"suffix":""},{"dropping-particle":"","family":"Li","given":"Hongmeijuan","non-dropping-particle":"","parse-names":false,"suffix":""},{"dropping-particle":"","family":"Wang","given":"Shunyao","non-dropping-particle":"","parse-names":false,"suffix":""},{"dropping-particle":"","family":"Man","given":"Jiangwei","non-dropping-particle":"","parse-names":false,"suffix":""},{"dropping-particle":"","family":"Cao","given":"Zhilin","non-dropping-particle":"","parse-names":false,"suffix":""},{"dropping-particle":"","family":"Zhang","given":"Qinghua","non-dropping-particle":"","parse-names":false,"suffix":""},{"dropping-particle":"","family":"Zhang","given":"Qifa","non-dropping-particle":"","parse-names":false,"suffix":""},{"dropping-particle":"","family":"Li","given":"Guoliang","non-dropping-particle":"","parse-names":false,"suffix":""},{"dropping-particle":"","family":"Li","given":"Xingwang","non-dropping-particle":"","parse-names":false,"suffix":""}],"container-title":"Nature Communications","id":"ITEM-1","issue":"2658","issued":{"date-parts":[["2020"]]},"page":"1-16","publisher":"Springer US","title":"Integrative analysis of reference epigenomes in 20 rice varieties","type":"article-journal","volume":"11"},"uris":["http://www.mendeley.com/documents/?uuid=cc4be975-6c1d-4b1d-a2f7-d2b2ae1684d1"]},{"id":"ITEM-2","itemData":{"author":[{"dropping-particle":"","family":"Jamge","given":"Bhagyshree","non-dropping-particle":"","parse-names":false,"suffix":""},{"dropping-particle":"","family":"Lorkovi","given":"Zdravko J","non-dropping-particle":"","parse-names":false,"suffix":""},{"dropping-particle":"","family":"Axelsson","given":"Elin","non-dropping-particle":"","parse-names":false,"suffix":""},{"dropping-particle":"","family":"Osakabe","given":"Akihisa","non-dropping-particle":"","parse-names":false,"suffix":""},{"dropping-particle":"","family":"Shukla","given":"Vikas","non-dropping-particle":"","parse-names":false,"suffix":""},{"dropping-particle":"","family":"Yelagandula","given":"Ramesh","non-dropping-particle":"","parse-names":false,"suffix":""},{"dropping-particle":"","family":"Akimcheva","given":"Svetlana","non-dropping-particle":"","parse-names":false,"suffix":""},{"dropping-particle":"","family":"Berger","given":"Frédéric","non-dropping-particle":"","parse-names":false,"suffix":""}],"container-title":"eLife","id":"ITEM-2","issue":"RP87714","issued":{"date-parts":[["2023"]]},"page":"1-26","title":"Histone variants shape chromatin states in Arabidopsis","type":"article-journal","volume":"12"},"uris":["http://www.mendeley.com/documents/?uuid=63b867a3-ba58-4299-9889-71e19d202e62"]}],"mendeley":{"formattedCitation":"(Jamge et al., 2023; Zhao et al., 2020)","manualFormatting":"(Zhao et al., 2020; Jamge et al., 2023)","plainTextFormattedCitation":"(Jamge et al., 2023; Zhao et al., 2020)","previouslyFormattedCitation":"(Jamge et al., 2023; Zhao et al., 2020)"},"properties":{"noteIndex":0},"schema":"https://github.com/citation-style-language/schema/raw/master/csl-citation.json"}</w:instrText>
      </w:r>
      <w:r>
        <w:fldChar w:fldCharType="separate"/>
      </w:r>
      <w:r w:rsidRPr="00423DA8">
        <w:rPr>
          <w:noProof/>
        </w:rPr>
        <w:t>(Zhao et al., 2020</w:t>
      </w:r>
      <w:r>
        <w:rPr>
          <w:noProof/>
        </w:rPr>
        <w:t>; Jamge et al., 2023</w:t>
      </w:r>
      <w:r w:rsidRPr="00423DA8">
        <w:rPr>
          <w:noProof/>
        </w:rPr>
        <w:t>)</w:t>
      </w:r>
      <w:r>
        <w:fldChar w:fldCharType="end"/>
      </w:r>
      <w:r w:rsidR="00763127">
        <w:t>;</w:t>
      </w:r>
      <w:r>
        <w:t xml:space="preserve"> </w:t>
      </w:r>
      <w:r w:rsidR="00763127">
        <w:t>nevertheless</w:t>
      </w:r>
      <w:r w:rsidR="00920ACA">
        <w:t>,</w:t>
      </w:r>
      <w:r w:rsidR="00763127">
        <w:t xml:space="preserve"> </w:t>
      </w:r>
      <w:r>
        <w:t xml:space="preserve">universal annotation </w:t>
      </w:r>
      <w:r w:rsidR="00F236DD">
        <w:t>allowing</w:t>
      </w:r>
      <w:r>
        <w:t xml:space="preserve"> the extrapolation and unification of earlier conclusions across species/conditions still needs to be adressed.</w:t>
      </w:r>
    </w:p>
    <w:p w14:paraId="0463524E" w14:textId="20924116" w:rsidR="003933A8" w:rsidRDefault="003933A8" w:rsidP="003933A8">
      <w:r>
        <w:t>Evolutionary theory has been dominated by the ideas that selection proceeds by chang</w:t>
      </w:r>
      <w:r w:rsidR="00E6074A">
        <w:t>es in allele frequencies within/</w:t>
      </w:r>
      <w:r>
        <w:t xml:space="preserve">between populations and mutations occur randomly with respect to their consequences. Last theoretical and experimental advances in the field point phenotypic plasticty as an adaptative trait subjected to natural selection, ergo, similar genotypes that </w:t>
      </w:r>
      <w:r w:rsidR="005D4930">
        <w:t xml:space="preserve">differently </w:t>
      </w:r>
      <w:r>
        <w:t>develop appropiate phenotypes without sequence change</w:t>
      </w:r>
      <w:r w:rsidR="000E234B">
        <w:t xml:space="preserve"> </w:t>
      </w:r>
      <w:r w:rsidR="00327902">
        <w:t>could be equally responsible of</w:t>
      </w:r>
      <w:r>
        <w:t xml:space="preserve"> evolutionary changes </w:t>
      </w:r>
      <w:r>
        <w:fldChar w:fldCharType="begin" w:fldLock="1"/>
      </w:r>
      <w:r>
        <w:instrText>ADDIN CSL_CITATION {"citationItems":[{"id":"ITEM-1","itemData":{"DOI":"10.1038/s41586-021-04269-6","author":[{"dropping-particle":"","family":"Monroe","given":"J Grey","non-dropping-particle":"","parse-names":false,"suffix":""},{"dropping-particle":"","family":"Srikant","given":"Thanvi","non-dropping-particle":"","parse-names":false,"suffix":""},{"dropping-particle":"","family":"Carbonell-bejerano","given":"Pablo","non-dropping-particle":"","parse-names":false,"suffix":""},{"dropping-particle":"","family":"Becker","given":"Claude","non-dropping-particle":"","parse-names":false,"suffix":""},{"dropping-particle":"","family":"Lensink","given":"Mariele","non-dropping-particle":"","parse-names":false,"suffix":""},{"dropping-particle":"","family":"Exposito-alonso","given":"Moises","non-dropping-particle":"","parse-names":false,"suffix":""},{"dropping-particle":"","family":"Klein","given":"Marie","non-dropping-particle":"","parse-names":false,"suffix":""},{"dropping-particle":"","family":"Hildebrandt","given":"Julia","non-dropping-particle":"","parse-names":false,"suffix":""},{"dropping-particle":"","family":"Neumann","given":"Manuela","non-dropping-particle":"","parse-names":false,"suffix":""},{"dropping-particle":"","family":"Kliebenstein","given":"Daniel","non-dropping-particle":"","parse-names":false,"suffix":""},{"dropping-particle":"","family":"Weng","given":"Mao-lun","non-dropping-particle":"","parse-names":false,"suffix":""},{"dropping-particle":"","family":"Imbert","given":"Eric","non-dropping-particle":"","parse-names":false,"suffix":""},{"dropping-particle":"","family":"Ågren","given":"Jon","non-dropping-particle":"","parse-names":false,"suffix":""},{"dropping-particle":"","family":"Rutter","given":"Matthew T","non-dropping-particle":"","parse-names":false,"suffix":""},{"dropping-particle":"","family":"Fenster","given":"Charles B","non-dropping-particle":"","parse-names":false,"suffix":""},{"dropping-particle":"","family":"Weigel","given":"Detlef","non-dropping-particle":"","parse-names":false,"suffix":""}],"container-title":"Nature","id":"ITEM-1","issue":"3","issued":{"date-parts":[["2022"]]},"page":"101-105","title":"Mutation bias reflects natural selection in Arabidopsis thaliana","type":"article-journal","volume":"602"},"uris":["http://www.mendeley.com/documents/?uuid=86053cf3-478e-4db9-a979-fa2de319fda5"]},{"id":"ITEM-2","itemData":{"author":[{"dropping-particle":"","family":"Ashe","given":"Alyson","non-dropping-particle":"","parse-names":false,"suffix":""},{"dropping-particle":"","family":"Colot","given":"Vincent","non-dropping-particle":"","parse-names":false,"suffix":""},{"dropping-particle":"","family":"Oldroyd","given":"Benjamin P","non-dropping-particle":"","parse-names":false,"suffix":""}],"container-title":"Philosophical transactions B","id":"ITEM-2","issue":"20200111","issued":{"date-parts":[["2021"]]},"title":"How does epigenetics influence the course of evolution ?","type":"article-journal","volume":"376"},"uris":["http://www.mendeley.com/documents/?uuid=a4f04029-cc0c-4c6b-8094-a5a22d2dae9b"]}],"mendeley":{"formattedCitation":"(Ashe, Colot, &amp; Oldroyd, 2021; Monroe et al., 2022)","plainTextFormattedCitation":"(Ashe, Colot, &amp; Oldroyd, 2021; Monroe et al., 2022)","previouslyFormattedCitation":"(Ashe, Colot, &amp; Oldroyd, 2021; Monroe et al., 2022)"},"properties":{"noteIndex":0},"schema":"https://github.com/citation-style-language/schema/raw/master/csl-citation.json"}</w:instrText>
      </w:r>
      <w:r>
        <w:fldChar w:fldCharType="separate"/>
      </w:r>
      <w:r w:rsidRPr="0010555B">
        <w:rPr>
          <w:noProof/>
        </w:rPr>
        <w:t xml:space="preserve">(Ashe, Colot, </w:t>
      </w:r>
      <w:r w:rsidR="003B1FC4">
        <w:rPr>
          <w:noProof/>
        </w:rPr>
        <w:t>and</w:t>
      </w:r>
      <w:r w:rsidRPr="0010555B">
        <w:rPr>
          <w:noProof/>
        </w:rPr>
        <w:t xml:space="preserve"> Oldroyd, 2021; Monroe et al., 2022)</w:t>
      </w:r>
      <w:r>
        <w:fldChar w:fldCharType="end"/>
      </w:r>
      <w:r w:rsidR="00CE7E69">
        <w:t>. This bring us to</w:t>
      </w:r>
      <w:r>
        <w:t xml:space="preserve"> evolutionary e</w:t>
      </w:r>
      <w:r w:rsidR="001B4C1F">
        <w:t>pigenomics, and more generally evolutionary functional-genomics</w:t>
      </w:r>
      <w:r>
        <w:t>, an emerging field studying how non-DNA encoded alterations in protein functions for multiple generations are an important form of plasticity and epigenetic adaptation. For that reason, regulatory elements states started to be considered major targets of evolution because their diversity is critical for phenotypic variance in all organisms to adapt to various environment</w:t>
      </w:r>
      <w:r w:rsidR="007F4DC3">
        <w:t>al</w:t>
      </w:r>
      <w:r>
        <w:t xml:space="preserve"> niches </w:t>
      </w:r>
      <w:r>
        <w:fldChar w:fldCharType="begin" w:fldLock="1"/>
      </w:r>
      <w:r>
        <w:instrText>ADDIN CSL_CITATION {"citationItems":[{"id":"ITEM-1","itemData":{"DOI":"10.1016/j.pbi.2021.102139","ISSN":"1369-5266","author":[{"dropping-particle":"","family":"Yocca","given":"Alan E","non-dropping-particle":"","parse-names":false,"suffix":""},{"dropping-particle":"","family":"Edger","given":"Patrick P","non-dropping-particle":"","parse-names":false,"suffix":""}],"container-title":"Current Opinion in Plant Biology","id":"ITEM-1","issue":"102139","issued":{"date-parts":[["2022"]]},"publisher":"Elsevier Ltd","title":"Current status and future perspectives on the evolution of cis -regulatory elements in plants","type":"article-journal","volume":"65"},"uris":["http://www.mendeley.com/documents/?uuid=ec2fd5ab-4f59-4fcb-ad0b-6c359e007fec"]}],"mendeley":{"formattedCitation":"(Yocca &amp; Edger, 2022)","plainTextFormattedCitation":"(Yocca &amp; Edger, 2022)","previouslyFormattedCitation":"(Yocca &amp; Edger, 2022)"},"properties":{"noteIndex":0},"schema":"https://github.com/citation-style-language/schema/raw/master/csl-citation.json"}</w:instrText>
      </w:r>
      <w:r>
        <w:fldChar w:fldCharType="separate"/>
      </w:r>
      <w:r w:rsidRPr="0043353C">
        <w:rPr>
          <w:noProof/>
        </w:rPr>
        <w:t xml:space="preserve">(Yocca </w:t>
      </w:r>
      <w:r w:rsidR="003B1FC4">
        <w:rPr>
          <w:noProof/>
        </w:rPr>
        <w:t>and</w:t>
      </w:r>
      <w:r w:rsidRPr="0043353C">
        <w:rPr>
          <w:noProof/>
        </w:rPr>
        <w:t xml:space="preserve"> Edger, 2022)</w:t>
      </w:r>
      <w:r>
        <w:fldChar w:fldCharType="end"/>
      </w:r>
      <w:r>
        <w:t xml:space="preserve">. Although relevant research in </w:t>
      </w:r>
      <w:r w:rsidR="007756F1">
        <w:t>plants has lagged behind animal</w:t>
      </w:r>
      <w:r>
        <w:t xml:space="preserve"> species </w:t>
      </w:r>
      <w:r>
        <w:fldChar w:fldCharType="begin" w:fldLock="1"/>
      </w:r>
      <w:r>
        <w:instrText>ADDIN CSL_CITATION {"citationItems":[{"id":"ITEM-1","itemData":{"author":[{"dropping-particle":"","family":"Schmitz","given":"Robert J","non-dropping-particle":"","parse-names":false,"suffix":""},{"dropping-particle":"","family":"Grotewold","given":"Erich","non-dropping-particle":"","parse-names":false,"suffix":""},{"dropping-particle":"","family":"Stam","given":"Mike","non-dropping-particle":"","parse-names":false,"suffix":""}],"container-title":"The Plant Cell","id":"ITEM-1","issued":{"date-parts":[["2022"]]},"page":"718-741","title":"Cis-regulatory sequences in plants : Their importance , discovery , and future challenges","type":"article-journal","volume":"34"},"uris":["http://www.mendeley.com/documents/?uuid=0a5f99f7-c3cd-4b5e-8475-5334ee030dc4"]}],"mendeley":{"formattedCitation":"(Schmitz et al., 2022)","plainTextFormattedCitation":"(Schmitz et al., 2022)","previouslyFormattedCitation":"(Schmitz et al., 2022)"},"properties":{"noteIndex":0},"schema":"https://github.com/citation-style-language/schema/raw/master/csl-citation.json"}</w:instrText>
      </w:r>
      <w:r>
        <w:fldChar w:fldCharType="separate"/>
      </w:r>
      <w:r w:rsidRPr="001038BC">
        <w:rPr>
          <w:noProof/>
        </w:rPr>
        <w:t>(Schmitz et al., 2022)</w:t>
      </w:r>
      <w:r>
        <w:fldChar w:fldCharType="end"/>
      </w:r>
      <w:r>
        <w:t>, some of the most controversial findings in evolutionary biology, for example mutations occur less often in functionally constrained regions and epimutations are located in hotspots with specific chromatin features, used plant</w:t>
      </w:r>
      <w:r w:rsidR="00580008">
        <w:t xml:space="preserve">s as </w:t>
      </w:r>
      <w:r w:rsidR="000B0BDB">
        <w:t>model</w:t>
      </w:r>
      <w:r>
        <w:t xml:space="preserve"> </w:t>
      </w:r>
      <w:r w:rsidR="00580008">
        <w:t xml:space="preserve">species </w:t>
      </w:r>
      <w:r>
        <w:fldChar w:fldCharType="begin" w:fldLock="1"/>
      </w:r>
      <w:r>
        <w:instrText>ADDIN CSL_CITATION {"citationItems":[{"id":"ITEM-1","itemData":{"DOI":"10.1038/s41586-021-04269-6","author":[{"dropping-particle":"","family":"Monroe","given":"J Grey","non-dropping-particle":"","parse-names":false,"suffix":""},{"dropping-particle":"","family":"Srikant","given":"Thanvi","non-dropping-particle":"","parse-names":false,"suffix":""},{"dropping-particle":"","family":"Carbonell-bejerano","given":"Pablo","non-dropping-particle":"","parse-names":false,"suffix":""},{"dropping-particle":"","family":"Becker","given":"Claude","non-dropping-particle":"","parse-names":false,"suffix":""},{"dropping-particle":"","family":"Lensink","given":"Mariele","non-dropping-particle":"","parse-names":false,"suffix":""},{"dropping-particle":"","family":"Exposito-alonso","given":"Moises","non-dropping-particle":"","parse-names":false,"suffix":""},{"dropping-particle":"","family":"Klein","given":"Marie","non-dropping-particle":"","parse-names":false,"suffix":""},{"dropping-particle":"","family":"Hildebrandt","given":"Julia","non-dropping-particle":"","parse-names":false,"suffix":""},{"dropping-particle":"","family":"Neumann","given":"Manuela","non-dropping-particle":"","parse-names":false,"suffix":""},{"dropping-particle":"","family":"Kliebenstein","given":"Daniel","non-dropping-particle":"","parse-names":false,"suffix":""},{"dropping-particle":"","family":"Weng","given":"Mao-lun","non-dropping-particle":"","parse-names":false,"suffix":""},{"dropping-particle":"","family":"Imbert","given":"Eric","non-dropping-particle":"","parse-names":false,"suffix":""},{"dropping-particle":"","family":"Ågren","given":"Jon","non-dropping-particle":"","parse-names":false,"suffix":""},{"dropping-particle":"","family":"Rutter","given":"Matthew T","non-dropping-particle":"","parse-names":false,"suffix":""},{"dropping-particle":"","family":"Fenster","given":"Charles B","non-dropping-particle":"","parse-names":false,"suffix":""},{"dropping-particle":"","family":"Weigel","given":"Detlef","non-dropping-particle":"","parse-names":false,"suffix":""}],"container-title":"Nature","id":"ITEM-1","issue":"3","issued":{"date-parts":[["2022"]]},"page":"101-105","title":"Mutation bias reflects natural selection in Arabidopsis thaliana","type":"article-journal","volume":"602"},"uris":["http://www.mendeley.com/documents/?uuid=86053cf3-478e-4db9-a979-fa2de319fda5"]},{"id":"ITEM-2","itemData":{"DOI":"10.1038/s41477-021-01086-7","author":[{"dropping-particle":"","family":"Hazarika","given":"Rashmi R","non-dropping-particle":"","parse-names":false,"suffix":""},{"dropping-particle":"","family":"Serra","given":"Michele","non-dropping-particle":"","parse-names":false,"suffix":""},{"dropping-particle":"","family":"Zhang","given":"Zhilin","non-dropping-particle":"","parse-names":false,"suffix":""},{"dropping-particle":"","family":"Zhang","given":"Yinwen","non-dropping-particle":"","parse-names":false,"suffix":""},{"dropping-particle":"","family":"Schmitz","given":"Robert J","non-dropping-particle":"","parse-names":false,"suffix":""},{"dropping-particle":"","family":"Johannes","given":"Frank","non-dropping-particle":"","parse-names":false,"suffix":""}],"container-title":"Nature Plants","id":"ITEM-2","issue":"February","issued":{"date-parts":[["2022"]]},"page":"146-156","publisher":"Springer US","title":"Molecular properties of epimutation hotspots","type":"article-journal","volume":"8"},"uris":["http://www.mendeley.com/documents/?uuid=0dfe9cdb-2267-4ca7-9464-548bf57d7cf6"]}],"mendeley":{"formattedCitation":"(Hazarika et al., 2022; Monroe et al., 2022)","plainTextFormattedCitation":"(Hazarika et al., 2022; Monroe et al., 2022)","previouslyFormattedCitation":"(Hazarika et al., 2022; Monroe et al., 2022)"},"properties":{"noteIndex":0},"schema":"https://github.com/citation-style-language/schema/raw/master/csl-citation.json"}</w:instrText>
      </w:r>
      <w:r>
        <w:fldChar w:fldCharType="separate"/>
      </w:r>
      <w:r w:rsidRPr="00005786">
        <w:rPr>
          <w:noProof/>
        </w:rPr>
        <w:t>(Hazarika et al., 2022; Monroe et al., 2022)</w:t>
      </w:r>
      <w:r>
        <w:fldChar w:fldCharType="end"/>
      </w:r>
      <w:r>
        <w:t>. These findings supported the clear importance of the plant kingdom in evolutionary functional-genomics. Plants present a series of interesting molecular features that allow same-sequence different-</w:t>
      </w:r>
      <w:r w:rsidR="002B38B8">
        <w:t>functions scenarios;</w:t>
      </w:r>
      <w:r>
        <w:t xml:space="preserve"> </w:t>
      </w:r>
      <w:r w:rsidR="002B38B8">
        <w:t xml:space="preserve">for instance, </w:t>
      </w:r>
      <w:r>
        <w:t xml:space="preserve">epigenetic states are more easily </w:t>
      </w:r>
      <w:r w:rsidR="0045040F">
        <w:t xml:space="preserve">transgenerationally </w:t>
      </w:r>
      <w:r>
        <w:lastRenderedPageBreak/>
        <w:t>transmitted due to soft epigenetic reset during meiosis and early development, epialleles are quite common and relative high rate of duplication events</w:t>
      </w:r>
      <w:r w:rsidR="009043EE">
        <w:t>,</w:t>
      </w:r>
      <w:r>
        <w:t xml:space="preserve"> so multiple original exact gene copies with distinct selection pressures in response to the enviro</w:t>
      </w:r>
      <w:r w:rsidR="003653A9">
        <w:t>n</w:t>
      </w:r>
      <w:r>
        <w:t xml:space="preserve">ment could exist </w:t>
      </w:r>
      <w:r>
        <w:fldChar w:fldCharType="begin" w:fldLock="1"/>
      </w:r>
      <w:r>
        <w:instrText>ADDIN CSL_CITATION {"citationItems":[{"id":"ITEM-1","itemData":{"author":[{"dropping-particle":"","family":"Ashe","given":"Alyson","non-dropping-particle":"","parse-names":false,"suffix":""},{"dropping-particle":"","family":"Colot","given":"Vincent","non-dropping-particle":"","parse-names":false,"suffix":""},{"dropping-particle":"","family":"Oldroyd","given":"Benjamin P","non-dropping-particle":"","parse-names":false,"suffix":""}],"container-title":"Philosophical transactions B","id":"ITEM-1","issue":"20200111","issued":{"date-parts":[["2021"]]},"title":"How does epigenetics influence the course of evolution ?","type":"article-journal","volume":"376"},"uris":["http://www.mendeley.com/documents/?uuid=a4f04029-cc0c-4c6b-8094-a5a22d2dae9b"]},{"id":"ITEM-2","itemData":{"DOI":"10.1093/molbev/msab111","author":[{"dropping-particle":"","family":"Cusack","given":"Siobhan A","non-dropping-particle":"","parse-names":false,"suffix":""},{"dropping-particle":"","family":"Wang","given":"Peipei","non-dropping-particle":"","parse-names":false,"suffix":""},{"dropping-particle":"","family":"Lotr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2","issue":"8","issued":{"date-parts":[["2021"]]},"page":"3397-3414","title":"Predictive Models of Genetic Redundancy in Arabidopsis thaliana","type":"article-journal","volume":"38"},"uris":["http://www.mendeley.com/documents/?uuid=15f27853-0aaf-422e-823e-172943c2d1a2"]}],"mendeley":{"formattedCitation":"(Ashe et al., 2021; Cusack et al., 2021)","plainTextFormattedCitation":"(Ashe et al., 2021; Cusack et al., 2021)","previouslyFormattedCitation":"(Ashe et al., 2021; Cusack et al., 2021)"},"properties":{"noteIndex":0},"schema":"https://github.com/citation-style-language/schema/raw/master/csl-citation.json"}</w:instrText>
      </w:r>
      <w:r>
        <w:fldChar w:fldCharType="separate"/>
      </w:r>
      <w:r w:rsidRPr="00470D12">
        <w:rPr>
          <w:noProof/>
        </w:rPr>
        <w:t>(Ashe et al., 2021; Cusack et al., 2021)</w:t>
      </w:r>
      <w:r>
        <w:fldChar w:fldCharType="end"/>
      </w:r>
      <w:r>
        <w:t>. Many comparative-genomics studies interrogate sequence-conserved loci of interest across a wide range of species and its function is determined by perturbing their homologous in a single model organism. In this context, a maze of opportunities and challenges appeared to systematically and confidently determine t</w:t>
      </w:r>
      <w:r w:rsidR="009752E4">
        <w:t>he extent of conservation at</w:t>
      </w:r>
      <w:r>
        <w:t xml:space="preserve"> functional genomics level between model species </w:t>
      </w:r>
      <w:r>
        <w:fldChar w:fldCharType="begin" w:fldLock="1"/>
      </w:r>
      <w:r>
        <w:instrText>ADDIN CSL_CITATION {"citationItems":[{"id":"ITEM-1","itemData":{"DOI":"10.1038/s41467-021-22653-8","ISSN":"2041-1723","author":[{"dropping-particle":"Bin","family":"Kwon","given":"Soo","non-dropping-particle":"","parse-names":false,"suffix":""},{"dropping-particle":"","family":"Ernst","given":"Jason","non-dropping-particle":"","parse-names":false,"suffix":""}],"container-title":"Nature Communications","id":"ITEM-1","issued":{"date-parts":[["2021"]]},"page":"2495","publisher":"Springer US","title":"Learning a genome-wide score of human–mouse conservation at the functional genomics level","type":"article-journal","volume":"12"},"uris":["http://www.mendeley.com/documents/?uuid=fa26fc2d-7dc8-49d4-8993-5946d90ce2df"]}],"mendeley":{"formattedCitation":"(Kwon &amp; Ernst, 2021)","plainTextFormattedCitation":"(Kwon &amp; Ernst, 2021)","previouslyFormattedCitation":"(Kwon &amp; Ernst, 2021)"},"properties":{"noteIndex":0},"schema":"https://github.com/citation-style-language/schema/raw/master/csl-citation.json"}</w:instrText>
      </w:r>
      <w:r>
        <w:fldChar w:fldCharType="separate"/>
      </w:r>
      <w:r w:rsidRPr="00A04513">
        <w:rPr>
          <w:noProof/>
        </w:rPr>
        <w:t xml:space="preserve">(Kwon </w:t>
      </w:r>
      <w:r w:rsidR="003B1FC4">
        <w:rPr>
          <w:noProof/>
        </w:rPr>
        <w:t>and</w:t>
      </w:r>
      <w:r w:rsidRPr="00A04513">
        <w:rPr>
          <w:noProof/>
        </w:rPr>
        <w:t xml:space="preserve"> Ernst, 2021)</w:t>
      </w:r>
      <w:r>
        <w:fldChar w:fldCharType="end"/>
      </w:r>
      <w:r>
        <w:t>.</w:t>
      </w:r>
    </w:p>
    <w:p w14:paraId="3E78D129" w14:textId="47EE499C" w:rsidR="003933A8" w:rsidRPr="003933A8" w:rsidRDefault="003933A8" w:rsidP="003933A8">
      <w:pPr>
        <w:pStyle w:val="Textoindependiente"/>
      </w:pPr>
      <w:r>
        <w:t xml:space="preserve">Little previous evidence analyzing </w:t>
      </w:r>
      <w:r w:rsidR="009C204D">
        <w:t>comparative</w:t>
      </w:r>
      <w:r>
        <w:t xml:space="preserve"> functional-genomics ha</w:t>
      </w:r>
      <w:r w:rsidR="00404079">
        <w:t xml:space="preserve">s </w:t>
      </w:r>
      <w:r w:rsidR="00F3318D">
        <w:t>mostly been focused on comparing</w:t>
      </w:r>
      <w:r>
        <w:t xml:space="preserve"> same assay matched experiments </w:t>
      </w:r>
      <w:r>
        <w:fldChar w:fldCharType="begin" w:fldLock="1"/>
      </w:r>
      <w:r>
        <w:instrText>ADDIN CSL_CITATION {"citationItems":[{"id":"ITEM-1","itemData":{"DOI":"10.1038/s41477-019-0548-z","ISSN":"2055-0278","author":[{"dropping-particle":"","family":"Lu","given":"Zefu","non-dropping-particle":"","parse-names":false,"suffix":""},{"dropping-particle":"","family":"Marand","given":"Alexandre P","non-dropping-particle":"","parse-names":false,"suffix":""},{"dropping-particle":"","family":"Ricci","given":"William A","non-dropping-particle":"","parse-names":false,"suffix":""},{"dropping-particle":"","family":"Ethridge","given":"Christina L","non-dropping-particle":"","parse-names":false,"suffix":""},{"dropping-particle":"","family":"Zhang","given":"Xiaoyu","non-dropping-particle":"","parse-names":false,"suffix":""},{"dropping-particle":"","family":"Schmitz","given":"Robert J","non-dropping-particle":"","parse-names":false,"suffix":""}],"container-title":"Nature Plants","id":"ITEM-1","issue":"December","issued":{"date-parts":[["2019"]]},"page":"1250-1259","publisher":"Springer US","title":"The prevalence, evolution and chromatin signatures of plant regulatory elements","type":"article-journal","volume":"5"},"uris":["http://www.mendeley.com/documents/?uuid=c7146c4a-5310-48d9-a5ba-6331d3a035ba"]},{"id":"ITEM-2","itemData":{"DOI":"10.1105/tpc.17.00581","author":[{"dropping-particle":"","family":"Maher","given":"Kelsey A","non-dropping-particle":"","parse-names":false,"suffix":""},{"dropping-particle":"","family":"Bajic","given":"Marko","non-dropping-particle":"","parse-names":false,"suffix":""},{"dropping-particle":"","family":"Kajala","given":"Kaisa","non-dropping-particle":"","parse-names":false,"suffix":""},{"dropping-particle":"","family":"Reynoso","given":"Mauricio","non-dropping-particle":"","parse-names":false,"suffix":""},{"dropping-particle":"","family":"Pauluzzi","given":"Germain","non-dropping-particle":"","parse-names":false,"suffix":""},{"dropping-particle":"","family":"West","given":"Donnelly A","non-dropping-particle":"","parse-names":false,"suffix":""},{"dropping-particle":"","family":"Zumstein","given":"Kristina","non-dropping-particle":"","parse-names":false,"suffix":""},{"dropping-particle":"","family":"Woodhouse","given":"Margaret","non-dropping-particle":"","parse-names":false,"suffix":""},{"dropping-particle":"","family":"Bubb","given":"Kerry","non-dropping-particle":"","parse-names":false,"suffix":""},{"dropping-particle":"","family":"Dorrity","given":"Michael W","non-dropping-particle":"","parse-names":false,"suffix":""},{"dropping-particle":"","family":"Queitsch","given":"Christine","non-dropping-particle":"","parse-names":false,"suffix":""},{"dropping-particle":"","family":"Bailey-serres","given":"Julia","non-dropping-particle":"","parse-names":false,"suffix":""},{"dropping-particle":"","family":"Sinha","given":"Neelima","non-dropping-particle":"","parse-names":false,"suffix":""},{"dropping-particle":"","family":"Brady","given":"Siobhan M","non-dropping-particle":"","parse-names":false,"suffix":""},{"dropping-particle":"","family":"Deal","given":"Roger B","non-dropping-particle":"","parse-names":false,"suffix":""}],"container-title":"The Plant Cell","id":"ITEM-2","issue":"January","issued":{"date-parts":[["2018"]]},"page":"15-36","title":"Profiling of Accessible Chromatin Regions across Multiple Plant Species and Cell Types Reveals Common Gene Regulatory Principles and New Control Modules","type":"article-journal","volume":"30"},"uris":["http://www.mendeley.com/documents/?uuid=323f67ce-9ce8-41d0-97d3-0085db46a366"]}],"mendeley":{"formattedCitation":"(Lu et al., 2019; Maher et al., 2018)","manualFormatting":"(Maher et al., 2018; Lu et al., 2019)","plainTextFormattedCitation":"(Lu et al., 2019; Maher et al., 2018)","previouslyFormattedCitation":"(Lu et al., 2019; Maher et al., 2018)"},"properties":{"noteIndex":0},"schema":"https://github.com/citation-style-language/schema/raw/master/csl-citation.json"}</w:instrText>
      </w:r>
      <w:r>
        <w:fldChar w:fldCharType="separate"/>
      </w:r>
      <w:r w:rsidRPr="00C90771">
        <w:rPr>
          <w:noProof/>
        </w:rPr>
        <w:t>(Maher et al., 2018</w:t>
      </w:r>
      <w:r>
        <w:rPr>
          <w:noProof/>
        </w:rPr>
        <w:t xml:space="preserve">; </w:t>
      </w:r>
      <w:r w:rsidRPr="00C90771">
        <w:rPr>
          <w:noProof/>
        </w:rPr>
        <w:t>Lu et al., 2019)</w:t>
      </w:r>
      <w:r>
        <w:fldChar w:fldCharType="end"/>
      </w:r>
      <w:r>
        <w:t xml:space="preserve">. These works have been crucial for in-depth study of molecular machinery, but missed the power of diverse datasets for conservation inference. In contrast to this narrow but deep knowledge bottleneck, we adopted a broad but shallow approach using heterogeneous functional-genomics to directly search simple large-scale answers that we would never have contemplated asking based on our understanding of single-assay/species information </w:t>
      </w:r>
      <w:r>
        <w:fldChar w:fldCharType="begin" w:fldLock="1"/>
      </w:r>
      <w:r>
        <w:instrText>ADDIN CSL_CITATION {"citationItems":[{"id":"ITEM-1","itemData":{"DOI":"10.1105/tpc.19.00344","ISSN":"1532298X","PMID":"31068451","author":[{"dropping-particle":"","family":"Kliebenstein","given":"Daniel J.","non-dropping-particle":"","parse-names":false,"suffix":""}],"container-title":"Plant Cell","id":"ITEM-1","issue":"7","issued":{"date-parts":[["2019"]]},"page":"1404-1405","title":"Questionomics: Using big data to ask and answer big questions","type":"article-journal","volume":"31"},"uris":["http://www.mendeley.com/documents/?uuid=6adce5ba-6d46-4555-83fd-ae57fcb849a5"]}],"mendeley":{"formattedCitation":"(Kliebenstein, 2019)","plainTextFormattedCitation":"(Kliebenstein, 2019)","previouslyFormattedCitation":"(Kliebenstein, 2019)"},"properties":{"noteIndex":0},"schema":"https://github.com/citation-style-language/schema/raw/master/csl-citation.json"}</w:instrText>
      </w:r>
      <w:r>
        <w:fldChar w:fldCharType="separate"/>
      </w:r>
      <w:r w:rsidRPr="008D1F27">
        <w:rPr>
          <w:noProof/>
        </w:rPr>
        <w:t>(Kliebenstein, 2019)</w:t>
      </w:r>
      <w:r>
        <w:fldChar w:fldCharType="end"/>
      </w:r>
      <w:r>
        <w:t xml:space="preserve">. In the current Earth Biogenome era there are more and more genomes and functional tracks becoming available </w:t>
      </w:r>
      <w:r>
        <w:fldChar w:fldCharType="begin" w:fldLock="1"/>
      </w:r>
      <w:r>
        <w:instrText>ADDIN CSL_CITATION {"citationItems":[{"id":"ITEM-1","itemData":{"DOI":"10.1111/tpj.14631","author":[{"dropping-particle":"","family":"Exposito-alonso","given":"Moises","non-dropping-particle":"","parse-names":false,"suffix":""},{"dropping-particle":"","family":"Drost","given":"Hajk-georg","non-dropping-particle":"","parse-names":false,"suffix":""},{"dropping-particle":"","family":"Burbano","given":"Hernan A","non-dropping-particle":"","parse-names":false,"suffix":""},{"dropping-particle":"","family":"Weigel","given":"Detlef","non-dropping-particle":"","parse-names":false,"suffix":""}],"container-title":"Plant Journal","id":"ITEM-1","issued":{"date-parts":[["2020"]]},"page":"222-229","title":"The Earth BioGenome project : opportunities and challenges for plant genomics and conservation","type":"article-journal","volume":"102"},"uris":["http://www.mendeley.com/documents/?uuid=45ed13f8-0192-446e-b324-ac994ac67610"]}],"mendeley":{"formattedCitation":"(Exposito-alonso, Drost, Burbano, &amp; Weigel, 2020)","manualFormatting":"(Exposito-alonso et al., 2020)","plainTextFormattedCitation":"(Exposito-alonso, Drost, Burbano, &amp; Weigel, 2020)"},"properties":{"noteIndex":0},"schema":"https://github.com/citation-style-language/schema/raw/master/csl-citation.json"}</w:instrText>
      </w:r>
      <w:r>
        <w:fldChar w:fldCharType="separate"/>
      </w:r>
      <w:r w:rsidR="00B00A3C">
        <w:rPr>
          <w:noProof/>
        </w:rPr>
        <w:t>(Expó</w:t>
      </w:r>
      <w:r w:rsidR="00385D77">
        <w:rPr>
          <w:noProof/>
        </w:rPr>
        <w:t>sito-A</w:t>
      </w:r>
      <w:r>
        <w:rPr>
          <w:noProof/>
        </w:rPr>
        <w:t>lonso et al.</w:t>
      </w:r>
      <w:r w:rsidRPr="00385D26">
        <w:rPr>
          <w:noProof/>
        </w:rPr>
        <w:t>, 2020)</w:t>
      </w:r>
      <w:r>
        <w:fldChar w:fldCharType="end"/>
      </w:r>
      <w:r>
        <w:t>, thus, highlighting the urge of using in</w:t>
      </w:r>
      <w:r w:rsidR="00B00A3C">
        <w:t>g</w:t>
      </w:r>
      <w:r>
        <w:t xml:space="preserve">tegrative tools that consider the vast diversity of </w:t>
      </w:r>
      <w:r w:rsidR="0012092D">
        <w:t>biological strategies and enabling</w:t>
      </w:r>
      <w:r>
        <w:t xml:space="preserve"> wide genomic elements chracterization. </w:t>
      </w:r>
      <w:r w:rsidR="00B148A5">
        <w:t>T</w:t>
      </w:r>
      <w:r>
        <w:t xml:space="preserve">aking into account the abovementioned knowledge trade-off, </w:t>
      </w:r>
      <w:r w:rsidR="00B148A5">
        <w:t xml:space="preserve">in the present study </w:t>
      </w:r>
      <w:r>
        <w:t xml:space="preserve">we introduced PlantFUN(ctional)CO(nservation) an integrative functional-genomics database constituted by several tools and two main resources, inter-species chromatin states and functional genomics conservation scores, for the well-known plant models </w:t>
      </w:r>
      <w:r>
        <w:rPr>
          <w:i/>
        </w:rPr>
        <w:t>Arabidopsis thaliana</w:t>
      </w:r>
      <w:r w:rsidRPr="00527714">
        <w:t>,</w:t>
      </w:r>
      <w:r>
        <w:rPr>
          <w:i/>
        </w:rPr>
        <w:t xml:space="preserve"> Oryza sativa </w:t>
      </w:r>
      <w:r>
        <w:t xml:space="preserve">and </w:t>
      </w:r>
      <w:r>
        <w:rPr>
          <w:i/>
        </w:rPr>
        <w:t>Zea mays</w:t>
      </w:r>
      <w:r>
        <w:t xml:space="preserve">. To illustrate how results derived from the </w:t>
      </w:r>
      <w:r w:rsidR="008534B0">
        <w:t xml:space="preserve">generated </w:t>
      </w:r>
      <w:r>
        <w:t>resources could be functionally relevant, we developed an application of the database and found that chromatin state information improved paralogous degree of functional divergence predictions. Lastly, we validated the redundancy predictions based on phenotypic effects of alternative oxidases</w:t>
      </w:r>
      <w:r w:rsidR="0037047F">
        <w:t xml:space="preserve"> (AOX)</w:t>
      </w:r>
      <w:r>
        <w:t xml:space="preserve"> genes knockout mutants under several stres</w:t>
      </w:r>
      <w:r w:rsidR="0020747A">
        <w:t>s</w:t>
      </w:r>
      <w:r>
        <w:t xml:space="preserve"> conditions</w:t>
      </w:r>
      <w:r w:rsidR="00EC4AD8">
        <w:t xml:space="preserve"> </w:t>
      </w:r>
      <w:r w:rsidR="00091B9A">
        <w:t xml:space="preserve">and provided insights into </w:t>
      </w:r>
      <w:r w:rsidR="00A202F8">
        <w:t xml:space="preserve">evolution of </w:t>
      </w:r>
      <w:r w:rsidR="00091B9A">
        <w:t>these genes</w:t>
      </w:r>
      <w:r>
        <w:t>.</w:t>
      </w:r>
    </w:p>
    <w:p w14:paraId="43D135B7" w14:textId="54FFC763" w:rsidR="002D2C9D" w:rsidRDefault="00DA7D30" w:rsidP="002D2C9D">
      <w:pPr>
        <w:pStyle w:val="Ttulo1"/>
        <w:rPr>
          <w:lang w:val="en-US"/>
        </w:rPr>
      </w:pPr>
      <w:r>
        <w:rPr>
          <w:lang w:val="en-US"/>
        </w:rPr>
        <w:t>Results</w:t>
      </w:r>
    </w:p>
    <w:p w14:paraId="1BF902F8" w14:textId="0079F010" w:rsidR="00925FA5" w:rsidRDefault="00914467" w:rsidP="00914467">
      <w:pPr>
        <w:pStyle w:val="Ttulo2"/>
      </w:pPr>
      <w:r>
        <w:t xml:space="preserve">Characterization of </w:t>
      </w:r>
      <w:r w:rsidR="00FA7341">
        <w:t>shared and species-specific chromatin states</w:t>
      </w:r>
    </w:p>
    <w:p w14:paraId="1FE865C6" w14:textId="2C9E4E65" w:rsidR="006A0C0A" w:rsidRDefault="00731A60" w:rsidP="00F24865">
      <w:r>
        <w:t xml:space="preserve">We </w:t>
      </w:r>
      <w:r w:rsidR="004304DA">
        <w:t>generated a</w:t>
      </w:r>
      <w:r w:rsidR="00E55322">
        <w:t xml:space="preserve"> </w:t>
      </w:r>
      <w:r w:rsidR="001B4EA9">
        <w:t>universal</w:t>
      </w:r>
      <w:r w:rsidR="00E55322">
        <w:t xml:space="preserve"> chromatin states (CS) </w:t>
      </w:r>
      <w:r w:rsidR="00301315">
        <w:t>map</w:t>
      </w:r>
      <w:r w:rsidR="00E55322">
        <w:t xml:space="preserve"> </w:t>
      </w:r>
      <w:r w:rsidR="00BB766E">
        <w:t xml:space="preserve">annotation </w:t>
      </w:r>
      <w:r w:rsidR="00301315">
        <w:t>from ten common epigenomic marks</w:t>
      </w:r>
      <w:r w:rsidR="00FC16B9">
        <w:t xml:space="preserve"> </w:t>
      </w:r>
      <w:r w:rsidR="00FC16B9">
        <w:t>(</w:t>
      </w:r>
      <w:r w:rsidR="00FC16B9">
        <w:rPr>
          <w:b/>
        </w:rPr>
        <w:t>supplementary fig. S1</w:t>
      </w:r>
      <w:r w:rsidR="00FC16B9">
        <w:t>)</w:t>
      </w:r>
      <w:r w:rsidR="00301315">
        <w:t xml:space="preserve"> </w:t>
      </w:r>
      <w:r w:rsidR="00EF32C7">
        <w:t xml:space="preserve">using hiHMM </w:t>
      </w:r>
      <w:r w:rsidR="00430213">
        <w:t xml:space="preserve">software </w:t>
      </w:r>
      <w:r w:rsidR="00776857">
        <w:t>for three widely-</w:t>
      </w:r>
      <w:r w:rsidR="00776857">
        <w:lastRenderedPageBreak/>
        <w:t xml:space="preserve">studied </w:t>
      </w:r>
      <w:r w:rsidR="00A025A6">
        <w:t>model plant sp</w:t>
      </w:r>
      <w:r w:rsidR="009E2496">
        <w:t>e</w:t>
      </w:r>
      <w:r w:rsidR="00A025A6">
        <w:t xml:space="preserve">cies: </w:t>
      </w:r>
      <w:r w:rsidR="00A025A6">
        <w:rPr>
          <w:i/>
        </w:rPr>
        <w:t>A</w:t>
      </w:r>
      <w:r w:rsidR="00BE5747">
        <w:rPr>
          <w:i/>
        </w:rPr>
        <w:t>.</w:t>
      </w:r>
      <w:r w:rsidR="00A025A6">
        <w:rPr>
          <w:i/>
        </w:rPr>
        <w:t xml:space="preserve"> thaliana</w:t>
      </w:r>
      <w:r w:rsidR="00A025A6">
        <w:t xml:space="preserve">, </w:t>
      </w:r>
      <w:r w:rsidR="00A025A6">
        <w:rPr>
          <w:i/>
        </w:rPr>
        <w:t>O</w:t>
      </w:r>
      <w:r w:rsidR="00BE5747">
        <w:rPr>
          <w:i/>
        </w:rPr>
        <w:t xml:space="preserve">. </w:t>
      </w:r>
      <w:r w:rsidR="00A025A6">
        <w:rPr>
          <w:i/>
        </w:rPr>
        <w:t>sativa</w:t>
      </w:r>
      <w:r w:rsidR="00A025A6">
        <w:t xml:space="preserve"> and </w:t>
      </w:r>
      <w:r w:rsidR="00A025A6">
        <w:rPr>
          <w:i/>
        </w:rPr>
        <w:t>Z</w:t>
      </w:r>
      <w:r w:rsidR="00BE5747">
        <w:rPr>
          <w:i/>
        </w:rPr>
        <w:t>.</w:t>
      </w:r>
      <w:r w:rsidR="00A025A6">
        <w:rPr>
          <w:i/>
        </w:rPr>
        <w:t xml:space="preserve"> mays</w:t>
      </w:r>
      <w:r w:rsidR="00A025A6">
        <w:t xml:space="preserve">. </w:t>
      </w:r>
      <w:r w:rsidR="00E638D0">
        <w:t xml:space="preserve">We focused our analysis on a model with 16 </w:t>
      </w:r>
      <w:r w:rsidR="00D90533">
        <w:t>CS</w:t>
      </w:r>
      <w:r w:rsidR="00E638D0">
        <w:t xml:space="preserve"> </w:t>
      </w:r>
      <w:r w:rsidR="00FC16B9">
        <w:t>(</w:t>
      </w:r>
      <w:r w:rsidR="00E638D0">
        <w:t xml:space="preserve">see </w:t>
      </w:r>
      <w:r w:rsidR="00E638D0">
        <w:rPr>
          <w:b/>
        </w:rPr>
        <w:t>Methods</w:t>
      </w:r>
      <w:r w:rsidR="00E638D0">
        <w:t xml:space="preserve">). </w:t>
      </w:r>
      <w:r w:rsidR="006A07EA">
        <w:t>In turn, t</w:t>
      </w:r>
      <w:r w:rsidR="00636EE5">
        <w:t>he states were divided into 5 functional groups (bivalent, active, divergent, repressive and quiescent</w:t>
      </w:r>
      <w:r w:rsidR="002E05FB">
        <w:t>/no-</w:t>
      </w:r>
      <w:r w:rsidR="00BA5226">
        <w:t>signal</w:t>
      </w:r>
      <w:r w:rsidR="00636EE5">
        <w:t>)</w:t>
      </w:r>
      <w:r w:rsidR="00996C65">
        <w:t xml:space="preserve">, with different levels of genome coverage, TE enrichment and overlap </w:t>
      </w:r>
      <w:r w:rsidR="00A954EF">
        <w:t>with other genomic features</w:t>
      </w:r>
      <w:r w:rsidR="00704B45">
        <w:t xml:space="preserve"> (</w:t>
      </w:r>
      <w:r w:rsidR="00704B45">
        <w:rPr>
          <w:b/>
        </w:rPr>
        <w:t>fig. 1</w:t>
      </w:r>
      <w:r w:rsidR="00704B45">
        <w:t>)</w:t>
      </w:r>
      <w:r w:rsidR="008149FB">
        <w:t>.</w:t>
      </w:r>
    </w:p>
    <w:p w14:paraId="6DBB9788" w14:textId="07CC5DA8" w:rsidR="00B122EF" w:rsidRDefault="00871C44" w:rsidP="00F24865">
      <w:r>
        <w:t>C</w:t>
      </w:r>
      <w:r w:rsidR="00EA4667">
        <w:t xml:space="preserve">o-occurrence of pairs of epigenetic marks </w:t>
      </w:r>
      <w:r w:rsidR="007E493E">
        <w:t xml:space="preserve">exists between these species, </w:t>
      </w:r>
      <w:r>
        <w:t xml:space="preserve">but </w:t>
      </w:r>
      <w:r w:rsidR="007E493E">
        <w:t xml:space="preserve">there are clearly specific patterns in both, CS and correlation </w:t>
      </w:r>
      <w:r w:rsidR="00AF4450">
        <w:t>analyses</w:t>
      </w:r>
      <w:r w:rsidR="00B27B7C">
        <w:t xml:space="preserve"> (</w:t>
      </w:r>
      <w:r w:rsidR="00B27B7C">
        <w:rPr>
          <w:b/>
        </w:rPr>
        <w:t>fig. 1</w:t>
      </w:r>
      <w:r w:rsidR="003A648B" w:rsidRPr="00615DED">
        <w:t>;</w:t>
      </w:r>
      <w:r w:rsidR="003A648B">
        <w:rPr>
          <w:b/>
        </w:rPr>
        <w:t xml:space="preserve"> </w:t>
      </w:r>
      <w:r w:rsidR="00AD1547">
        <w:rPr>
          <w:b/>
        </w:rPr>
        <w:t>supplementry</w:t>
      </w:r>
      <w:r w:rsidR="00AA49C0">
        <w:rPr>
          <w:b/>
        </w:rPr>
        <w:t xml:space="preserve"> fig. S2</w:t>
      </w:r>
      <w:r w:rsidR="00AA49C0" w:rsidRPr="006959EC">
        <w:t>)</w:t>
      </w:r>
      <w:r w:rsidR="00745C5D">
        <w:t xml:space="preserve">. </w:t>
      </w:r>
      <w:r w:rsidR="00EF7171">
        <w:t xml:space="preserve">Despite the </w:t>
      </w:r>
      <w:r w:rsidR="00627120">
        <w:t xml:space="preserve">diversity of data, we found </w:t>
      </w:r>
      <w:r w:rsidR="0037660C">
        <w:t xml:space="preserve">some conserved chromatin definitions </w:t>
      </w:r>
      <w:r w:rsidR="00EA4F91">
        <w:t>such as</w:t>
      </w:r>
      <w:r w:rsidR="00E632CC">
        <w:t xml:space="preserve"> </w:t>
      </w:r>
      <w:r w:rsidR="004E2DE3">
        <w:t xml:space="preserve">Bivalent TSS/Promoter </w:t>
      </w:r>
      <w:r w:rsidR="00E632CC">
        <w:t>CS</w:t>
      </w:r>
      <w:r w:rsidR="003E17B6">
        <w:t xml:space="preserve">1, strongly linked to </w:t>
      </w:r>
      <w:r w:rsidR="001D13BF">
        <w:t>all active marks with very low enrichment in H3K</w:t>
      </w:r>
      <w:r w:rsidR="00204B55">
        <w:t>27me3 and without</w:t>
      </w:r>
      <w:r w:rsidR="001D13BF">
        <w:t xml:space="preserve"> </w:t>
      </w:r>
      <w:r w:rsidR="0093730F">
        <w:t xml:space="preserve">clear </w:t>
      </w:r>
      <w:r w:rsidR="001D13BF">
        <w:t xml:space="preserve">presence of </w:t>
      </w:r>
      <w:r w:rsidR="00950E96">
        <w:t xml:space="preserve">heavy </w:t>
      </w:r>
      <w:r w:rsidR="001D13BF">
        <w:t>repressive marks like 5mC and H3K9me2</w:t>
      </w:r>
      <w:r w:rsidR="004D555C">
        <w:t>; and Active CS6</w:t>
      </w:r>
      <w:r w:rsidR="002E7D03">
        <w:t xml:space="preserve">, </w:t>
      </w:r>
      <w:r w:rsidR="003A407F">
        <w:t>e</w:t>
      </w:r>
      <w:r w:rsidR="00590F69">
        <w:t>stablished</w:t>
      </w:r>
      <w:r w:rsidR="005576C4">
        <w:t xml:space="preserve"> in gene bodies and </w:t>
      </w:r>
      <w:r w:rsidR="005502D2">
        <w:t>mainly const</w:t>
      </w:r>
      <w:r w:rsidR="00755016">
        <w:t xml:space="preserve">ituted by H3K36me3, H3K4me2, </w:t>
      </w:r>
      <w:r w:rsidR="005502D2">
        <w:t>H3K4me3</w:t>
      </w:r>
      <w:r w:rsidR="00755016">
        <w:t xml:space="preserve"> and H3K9ac</w:t>
      </w:r>
      <w:r w:rsidR="005502D2">
        <w:t xml:space="preserve"> </w:t>
      </w:r>
      <w:r w:rsidR="00E57D17">
        <w:t>in all</w:t>
      </w:r>
      <w:r w:rsidR="00E87D4C">
        <w:t xml:space="preserve"> the species.</w:t>
      </w:r>
      <w:r w:rsidR="00B6502B">
        <w:t xml:space="preserve"> O</w:t>
      </w:r>
      <w:r w:rsidR="00854D46">
        <w:t>n the other hand</w:t>
      </w:r>
      <w:r w:rsidR="00B6502B">
        <w:t xml:space="preserve">, </w:t>
      </w:r>
      <w:r w:rsidR="000F2B7F">
        <w:t xml:space="preserve">most of the </w:t>
      </w:r>
      <w:r w:rsidR="00692069">
        <w:t xml:space="preserve">CS </w:t>
      </w:r>
      <w:r w:rsidR="0015133F">
        <w:t>definitions</w:t>
      </w:r>
      <w:r w:rsidR="001C0A71">
        <w:t xml:space="preserve"> strayed with some species-specif</w:t>
      </w:r>
      <w:r w:rsidR="00B1724F">
        <w:t xml:space="preserve">ic nuances at different levels, which </w:t>
      </w:r>
      <w:r w:rsidR="00B22129">
        <w:t xml:space="preserve">could </w:t>
      </w:r>
      <w:r w:rsidR="00B1724F">
        <w:t xml:space="preserve">actually </w:t>
      </w:r>
      <w:r w:rsidR="00B22129">
        <w:t>reflect</w:t>
      </w:r>
      <w:r w:rsidR="006B6D2B">
        <w:t xml:space="preserve"> </w:t>
      </w:r>
      <w:r w:rsidR="007143F8">
        <w:t xml:space="preserve">our understanding of species-specific biology and how </w:t>
      </w:r>
      <w:r w:rsidR="00B22129">
        <w:t xml:space="preserve">epigenomic </w:t>
      </w:r>
      <w:r w:rsidR="00D45A98">
        <w:t>complexity has evolved in plants.</w:t>
      </w:r>
      <w:r w:rsidR="00F54E85">
        <w:t xml:space="preserve"> </w:t>
      </w:r>
      <w:r w:rsidR="00CF3D95">
        <w:t xml:space="preserve">From less to more divergent: 1) </w:t>
      </w:r>
      <w:r w:rsidR="003E2D52">
        <w:t xml:space="preserve">States </w:t>
      </w:r>
      <w:r w:rsidR="00805A8B">
        <w:t>which shared</w:t>
      </w:r>
      <w:r w:rsidR="003E2D52">
        <w:t xml:space="preserve"> </w:t>
      </w:r>
      <w:r w:rsidR="00B63963">
        <w:t>genomic distr</w:t>
      </w:r>
      <w:r w:rsidR="00920DCC">
        <w:t>i</w:t>
      </w:r>
      <w:r w:rsidR="00B63963">
        <w:t>bution</w:t>
      </w:r>
      <w:r w:rsidR="003E2D52">
        <w:t xml:space="preserve"> and </w:t>
      </w:r>
      <w:r w:rsidR="007D2859">
        <w:t xml:space="preserve">were </w:t>
      </w:r>
      <w:r w:rsidR="003E2D52">
        <w:t>const</w:t>
      </w:r>
      <w:r w:rsidR="0042544A">
        <w:t>ituted by marks with same roles</w:t>
      </w:r>
      <w:r w:rsidR="003E2D52">
        <w:t xml:space="preserve"> but covered with different marks like Heretochromatin 1 strong CS11 and Heterochromatin 2 weak CS12</w:t>
      </w:r>
      <w:r w:rsidR="007C5352">
        <w:t xml:space="preserve"> (</w:t>
      </w:r>
      <w:r w:rsidR="007C5352">
        <w:rPr>
          <w:b/>
        </w:rPr>
        <w:t>fig. 1</w:t>
      </w:r>
      <w:r w:rsidR="007C5352">
        <w:t>)</w:t>
      </w:r>
      <w:r w:rsidR="003E2D52">
        <w:t xml:space="preserve">. </w:t>
      </w:r>
      <w:r w:rsidR="00626367">
        <w:t>Repressive</w:t>
      </w:r>
      <w:r w:rsidR="007C5352">
        <w:t xml:space="preserve"> </w:t>
      </w:r>
      <w:r w:rsidR="00136531">
        <w:t xml:space="preserve">marks, </w:t>
      </w:r>
      <w:r w:rsidR="0030750A">
        <w:t>also pinpointed in the corr</w:t>
      </w:r>
      <w:r w:rsidR="008E565C">
        <w:t>elation analysis with the highest</w:t>
      </w:r>
      <w:r w:rsidR="0030750A">
        <w:t xml:space="preserve"> inter-species variance (</w:t>
      </w:r>
      <w:r w:rsidR="00AD1547">
        <w:rPr>
          <w:b/>
        </w:rPr>
        <w:t>supplementary</w:t>
      </w:r>
      <w:r w:rsidR="00834786">
        <w:rPr>
          <w:b/>
        </w:rPr>
        <w:t xml:space="preserve"> fig. S2</w:t>
      </w:r>
      <w:r w:rsidR="00834786">
        <w:t>)</w:t>
      </w:r>
      <w:r w:rsidR="003C1908">
        <w:t xml:space="preserve">, </w:t>
      </w:r>
      <w:r w:rsidR="00626367">
        <w:t>suggested</w:t>
      </w:r>
      <w:r w:rsidR="00156E08">
        <w:t xml:space="preserve"> </w:t>
      </w:r>
      <w:r w:rsidR="00B13F9E">
        <w:t xml:space="preserve">two distinct </w:t>
      </w:r>
      <w:r w:rsidR="00B7794B">
        <w:t xml:space="preserve">types of </w:t>
      </w:r>
      <w:r w:rsidR="00FD08D8">
        <w:t>hetero</w:t>
      </w:r>
      <w:r w:rsidR="00B13F9E">
        <w:t xml:space="preserve">chromatin </w:t>
      </w:r>
      <w:r w:rsidR="00B7794B">
        <w:t>across species</w:t>
      </w:r>
      <w:r w:rsidR="001B0CF8">
        <w:t>,</w:t>
      </w:r>
      <w:r w:rsidR="00B7794B">
        <w:t xml:space="preserve"> </w:t>
      </w:r>
      <w:r w:rsidR="00EB5CEC">
        <w:t>requiring H3K27me3</w:t>
      </w:r>
      <w:r w:rsidR="00C2081E">
        <w:t xml:space="preserve"> for </w:t>
      </w:r>
      <w:r w:rsidR="00EB5CEC">
        <w:t xml:space="preserve">strong </w:t>
      </w:r>
      <w:r w:rsidR="003F51AF">
        <w:t xml:space="preserve">and H3K9me2 for weak definitions </w:t>
      </w:r>
      <w:r w:rsidR="003A1A2B">
        <w:t xml:space="preserve">in </w:t>
      </w:r>
      <w:r w:rsidR="00C2081E">
        <w:rPr>
          <w:i/>
        </w:rPr>
        <w:t>A.</w:t>
      </w:r>
      <w:r w:rsidR="00DD1CBD">
        <w:rPr>
          <w:i/>
        </w:rPr>
        <w:t xml:space="preserve"> </w:t>
      </w:r>
      <w:r w:rsidR="00C2081E">
        <w:rPr>
          <w:i/>
        </w:rPr>
        <w:t>thaliana</w:t>
      </w:r>
      <w:r w:rsidR="00C5135C">
        <w:t>. However</w:t>
      </w:r>
      <w:r w:rsidR="00C2081E">
        <w:rPr>
          <w:i/>
        </w:rPr>
        <w:t xml:space="preserve"> </w:t>
      </w:r>
      <w:r w:rsidR="00C5135C">
        <w:t xml:space="preserve">they were </w:t>
      </w:r>
      <w:r w:rsidR="00BA2C5B">
        <w:t xml:space="preserve">not </w:t>
      </w:r>
      <w:r w:rsidR="00020FFF">
        <w:t>necessary</w:t>
      </w:r>
      <w:r w:rsidR="00E35E62">
        <w:t xml:space="preserve"> </w:t>
      </w:r>
      <w:r w:rsidR="00BA2C5B">
        <w:t>in</w:t>
      </w:r>
      <w:r w:rsidR="00C2081E">
        <w:t xml:space="preserve"> </w:t>
      </w:r>
      <w:r w:rsidR="00C2081E">
        <w:rPr>
          <w:i/>
        </w:rPr>
        <w:t>O.</w:t>
      </w:r>
      <w:r w:rsidR="00DD1CBD">
        <w:rPr>
          <w:i/>
        </w:rPr>
        <w:t xml:space="preserve"> </w:t>
      </w:r>
      <w:r w:rsidR="00C2081E">
        <w:rPr>
          <w:i/>
        </w:rPr>
        <w:t xml:space="preserve">sativa </w:t>
      </w:r>
      <w:r w:rsidR="00C2081E">
        <w:t xml:space="preserve">and </w:t>
      </w:r>
      <w:r w:rsidR="00C2081E">
        <w:rPr>
          <w:i/>
        </w:rPr>
        <w:t>Z.</w:t>
      </w:r>
      <w:r w:rsidR="00DD1CBD">
        <w:rPr>
          <w:i/>
        </w:rPr>
        <w:t xml:space="preserve"> </w:t>
      </w:r>
      <w:r w:rsidR="00C2081E">
        <w:rPr>
          <w:i/>
        </w:rPr>
        <w:t>mays</w:t>
      </w:r>
      <w:r w:rsidR="003A1A2B">
        <w:t xml:space="preserve">. </w:t>
      </w:r>
      <w:r w:rsidR="00AA5AD3">
        <w:t xml:space="preserve">2) </w:t>
      </w:r>
      <w:r w:rsidR="00C45C3C">
        <w:t xml:space="preserve">Landscapes </w:t>
      </w:r>
      <w:r w:rsidR="00E71C4F">
        <w:t xml:space="preserve">whose marks and genomic distribution gradually </w:t>
      </w:r>
      <w:r w:rsidR="0008623B">
        <w:t>transitioned between species</w:t>
      </w:r>
      <w:r w:rsidR="0056753A">
        <w:t>.</w:t>
      </w:r>
      <w:r w:rsidR="00E965B2">
        <w:t xml:space="preserve"> </w:t>
      </w:r>
      <w:r w:rsidR="00614C56">
        <w:t>A</w:t>
      </w:r>
      <w:r w:rsidR="005E2D14">
        <w:t xml:space="preserve"> good </w:t>
      </w:r>
      <w:r w:rsidR="00614C56">
        <w:t>case</w:t>
      </w:r>
      <w:r w:rsidR="008A562A">
        <w:t xml:space="preserve"> </w:t>
      </w:r>
      <w:r w:rsidR="004D06C2">
        <w:t>representing</w:t>
      </w:r>
      <w:r w:rsidR="005C3E20">
        <w:t xml:space="preserve"> this could be</w:t>
      </w:r>
      <w:r w:rsidR="00614C56">
        <w:t xml:space="preserve"> </w:t>
      </w:r>
      <w:r w:rsidR="00574CE9">
        <w:t xml:space="preserve">Active weak TSS &gt; TES CS8, </w:t>
      </w:r>
      <w:r w:rsidR="008A318C">
        <w:t xml:space="preserve">mainly dominated by H3K36me3 deposition in </w:t>
      </w:r>
      <w:r w:rsidR="008E4C42">
        <w:t xml:space="preserve">gene bodies and TSS in </w:t>
      </w:r>
      <w:r w:rsidR="008E4C42">
        <w:rPr>
          <w:i/>
        </w:rPr>
        <w:t>A.</w:t>
      </w:r>
      <w:r w:rsidR="00DD1CBD">
        <w:rPr>
          <w:i/>
        </w:rPr>
        <w:t xml:space="preserve"> </w:t>
      </w:r>
      <w:r w:rsidR="008E4C42">
        <w:rPr>
          <w:i/>
        </w:rPr>
        <w:t>thaliana</w:t>
      </w:r>
      <w:r w:rsidR="008E4C42">
        <w:t>,</w:t>
      </w:r>
      <w:r w:rsidR="008E4C42">
        <w:rPr>
          <w:i/>
        </w:rPr>
        <w:t xml:space="preserve"> </w:t>
      </w:r>
      <w:r w:rsidR="008E4C42">
        <w:t>while in the two remaining species H3K4me2</w:t>
      </w:r>
      <w:r w:rsidR="00E60F51">
        <w:t xml:space="preserve"> is added </w:t>
      </w:r>
      <w:r w:rsidR="00614D9A">
        <w:t xml:space="preserve">and distribution changed towards </w:t>
      </w:r>
      <w:r w:rsidR="00C2459D">
        <w:t xml:space="preserve">the </w:t>
      </w:r>
      <w:r w:rsidR="00614D9A">
        <w:t>TES.</w:t>
      </w:r>
      <w:r w:rsidR="0056753A">
        <w:t xml:space="preserve"> 3) </w:t>
      </w:r>
      <w:r w:rsidR="000B1519">
        <w:t>Ultimately, d</w:t>
      </w:r>
      <w:r w:rsidR="00DB7611">
        <w:t xml:space="preserve">ivergent region CS10 </w:t>
      </w:r>
      <w:r w:rsidR="002074E0">
        <w:t xml:space="preserve">with </w:t>
      </w:r>
      <w:r w:rsidR="005E1173">
        <w:t xml:space="preserve">a </w:t>
      </w:r>
      <w:r w:rsidR="002074E0">
        <w:t xml:space="preserve">totally different </w:t>
      </w:r>
      <w:r w:rsidR="00B84584">
        <w:t>mark</w:t>
      </w:r>
      <w:r w:rsidR="002074E0">
        <w:t xml:space="preserve"> and genomic distribution profile. CS10 </w:t>
      </w:r>
      <w:r w:rsidR="00F26C2F">
        <w:t>corresponded to</w:t>
      </w:r>
      <w:r w:rsidR="00D740BA">
        <w:t xml:space="preserve"> </w:t>
      </w:r>
      <w:r w:rsidR="00B84584">
        <w:t>heterochromatic, bivalent and active state</w:t>
      </w:r>
      <w:r w:rsidR="00BF3553">
        <w:t>s</w:t>
      </w:r>
      <w:r w:rsidR="00B84584">
        <w:t xml:space="preserve"> in </w:t>
      </w:r>
      <w:r w:rsidR="00B84584">
        <w:rPr>
          <w:i/>
        </w:rPr>
        <w:t>A.</w:t>
      </w:r>
      <w:r w:rsidR="00DD1CBD">
        <w:rPr>
          <w:i/>
        </w:rPr>
        <w:t xml:space="preserve"> </w:t>
      </w:r>
      <w:r w:rsidR="00B84584">
        <w:rPr>
          <w:i/>
        </w:rPr>
        <w:t>thaliana</w:t>
      </w:r>
      <w:r w:rsidR="00B84584">
        <w:t xml:space="preserve">, </w:t>
      </w:r>
      <w:r w:rsidR="00B84584">
        <w:rPr>
          <w:i/>
        </w:rPr>
        <w:t>O.</w:t>
      </w:r>
      <w:r w:rsidR="00DD1CBD">
        <w:rPr>
          <w:i/>
        </w:rPr>
        <w:t xml:space="preserve"> </w:t>
      </w:r>
      <w:r w:rsidR="00B84584">
        <w:rPr>
          <w:i/>
        </w:rPr>
        <w:t xml:space="preserve">sativa </w:t>
      </w:r>
      <w:r w:rsidR="00B84584">
        <w:t xml:space="preserve">and </w:t>
      </w:r>
      <w:r w:rsidR="00B84584">
        <w:rPr>
          <w:i/>
        </w:rPr>
        <w:t>Z.</w:t>
      </w:r>
      <w:r w:rsidR="00DD1CBD">
        <w:rPr>
          <w:i/>
        </w:rPr>
        <w:t xml:space="preserve"> </w:t>
      </w:r>
      <w:r w:rsidR="00B84584">
        <w:rPr>
          <w:i/>
        </w:rPr>
        <w:t>mays</w:t>
      </w:r>
      <w:r w:rsidR="00B84584">
        <w:t>, respectively.</w:t>
      </w:r>
    </w:p>
    <w:p w14:paraId="3E548D9B" w14:textId="3C11CA7E" w:rsidR="00E26FEA" w:rsidRDefault="009A5C0A" w:rsidP="00F24865">
      <w:r>
        <w:t>W</w:t>
      </w:r>
      <w:r w:rsidR="00CA71A1">
        <w:t>e next performed additional</w:t>
      </w:r>
      <w:r>
        <w:t xml:space="preserve"> annotation analyses </w:t>
      </w:r>
      <w:r w:rsidR="00B2018F">
        <w:t xml:space="preserve">based on </w:t>
      </w:r>
      <w:r w:rsidR="001B36CC">
        <w:t>non-common</w:t>
      </w:r>
      <w:r w:rsidR="001B36CC">
        <w:t xml:space="preserve"> </w:t>
      </w:r>
      <w:r w:rsidR="00A54247">
        <w:t>chromatin</w:t>
      </w:r>
      <w:r w:rsidR="000F61DE">
        <w:t>-binding</w:t>
      </w:r>
      <w:r w:rsidR="00A54247">
        <w:t xml:space="preserve"> proteins and histone marks tracks </w:t>
      </w:r>
      <w:r w:rsidR="001B36CC">
        <w:t>for all</w:t>
      </w:r>
      <w:r w:rsidR="00C06AF2">
        <w:t xml:space="preserve"> species under study </w:t>
      </w:r>
      <w:r>
        <w:t xml:space="preserve">to </w:t>
      </w:r>
      <w:r w:rsidR="00CA71A1">
        <w:t xml:space="preserve">test our </w:t>
      </w:r>
      <w:r w:rsidR="00DE48A4">
        <w:t>state</w:t>
      </w:r>
      <w:r w:rsidR="00BC4406">
        <w:t>s</w:t>
      </w:r>
      <w:r w:rsidR="00DE48A4">
        <w:t xml:space="preserve"> </w:t>
      </w:r>
      <w:r w:rsidR="00EA20F7">
        <w:t>definitions</w:t>
      </w:r>
      <w:r w:rsidR="00CA71A1">
        <w:t xml:space="preserve"> </w:t>
      </w:r>
      <w:r w:rsidR="008D01E0">
        <w:t>(</w:t>
      </w:r>
      <w:r w:rsidR="00F901EC">
        <w:rPr>
          <w:b/>
        </w:rPr>
        <w:t>fig. 2</w:t>
      </w:r>
      <w:r w:rsidR="00F44FA2">
        <w:rPr>
          <w:b/>
        </w:rPr>
        <w:t>,</w:t>
      </w:r>
      <w:r w:rsidR="00C73D92">
        <w:rPr>
          <w:b/>
        </w:rPr>
        <w:t xml:space="preserve"> bottom panel</w:t>
      </w:r>
      <w:r w:rsidR="00F901EC">
        <w:t>)</w:t>
      </w:r>
      <w:r w:rsidR="00CA71A1">
        <w:t xml:space="preserve">. </w:t>
      </w:r>
      <w:r w:rsidR="006A15E1">
        <w:t xml:space="preserve">There were evidence supporting our interpretation of the states for each </w:t>
      </w:r>
      <w:r w:rsidR="00DE48A4">
        <w:t xml:space="preserve">species under study. </w:t>
      </w:r>
      <w:r w:rsidR="00285DC9">
        <w:t>For example</w:t>
      </w:r>
      <w:r w:rsidR="00DB3D51">
        <w:t xml:space="preserve">: </w:t>
      </w:r>
      <w:r w:rsidR="00C84055">
        <w:t xml:space="preserve">RNA polymerase </w:t>
      </w:r>
      <w:r w:rsidR="00B303BD">
        <w:t xml:space="preserve">II (Pol2) significantly located </w:t>
      </w:r>
      <w:r w:rsidR="00411ED7">
        <w:t>in</w:t>
      </w:r>
      <w:r w:rsidR="00423D64">
        <w:t xml:space="preserve"> all</w:t>
      </w:r>
      <w:r w:rsidR="00B303BD">
        <w:t xml:space="preserve"> active and several bivalent states</w:t>
      </w:r>
      <w:r w:rsidR="00423D64">
        <w:t>,</w:t>
      </w:r>
      <w:r w:rsidR="00B303BD">
        <w:t xml:space="preserve"> and </w:t>
      </w:r>
      <w:r w:rsidR="009D4221">
        <w:t xml:space="preserve">enrichment of </w:t>
      </w:r>
      <w:r w:rsidR="007638CC">
        <w:t xml:space="preserve">the </w:t>
      </w:r>
      <w:r w:rsidR="00030FDE">
        <w:t>well</w:t>
      </w:r>
      <w:r w:rsidR="007638CC">
        <w:t xml:space="preserve">-known </w:t>
      </w:r>
      <w:r w:rsidR="00D33F1D">
        <w:t>H3K9-d</w:t>
      </w:r>
      <w:r w:rsidR="00FF78C8">
        <w:t>emethylase (IBM1)</w:t>
      </w:r>
      <w:r w:rsidR="00F96B2A">
        <w:t xml:space="preserve"> and</w:t>
      </w:r>
      <w:r w:rsidR="00D33F1D">
        <w:t xml:space="preserve"> transposon-</w:t>
      </w:r>
      <w:r w:rsidR="00FF78C8">
        <w:t>methylase (CMT3)</w:t>
      </w:r>
      <w:r w:rsidR="00D33F1D">
        <w:t xml:space="preserve"> over heterochromatic state</w:t>
      </w:r>
      <w:r w:rsidR="000C3F55">
        <w:t>s</w:t>
      </w:r>
      <w:r w:rsidR="00D33F1D">
        <w:t xml:space="preserve"> in </w:t>
      </w:r>
      <w:r w:rsidR="00D33F1D">
        <w:rPr>
          <w:i/>
        </w:rPr>
        <w:t>A.</w:t>
      </w:r>
      <w:r w:rsidR="00F25CA7">
        <w:rPr>
          <w:i/>
        </w:rPr>
        <w:t xml:space="preserve"> </w:t>
      </w:r>
      <w:r w:rsidR="00D33F1D">
        <w:rPr>
          <w:i/>
        </w:rPr>
        <w:t>thaliana</w:t>
      </w:r>
      <w:r w:rsidR="00D33F1D">
        <w:t xml:space="preserve">. </w:t>
      </w:r>
      <w:r w:rsidR="001D78A8">
        <w:t xml:space="preserve">It is worth mentioning </w:t>
      </w:r>
      <w:r w:rsidR="00AF6D7A">
        <w:t xml:space="preserve">that </w:t>
      </w:r>
      <w:r w:rsidR="00896071">
        <w:t>most of the transcription factors (TF</w:t>
      </w:r>
      <w:r w:rsidR="003C763E">
        <w:t>s</w:t>
      </w:r>
      <w:r w:rsidR="00896071">
        <w:t>) observed in heterochromatin state</w:t>
      </w:r>
      <w:r w:rsidR="006606A2">
        <w:t>s</w:t>
      </w:r>
      <w:r w:rsidR="00510B73">
        <w:t xml:space="preserve"> </w:t>
      </w:r>
      <w:r w:rsidR="00896071">
        <w:t xml:space="preserve">were related with flowering, organ </w:t>
      </w:r>
      <w:r w:rsidR="000828A9">
        <w:lastRenderedPageBreak/>
        <w:t>missed</w:t>
      </w:r>
      <w:r w:rsidR="0097389A">
        <w:t xml:space="preserve"> in our </w:t>
      </w:r>
      <w:r w:rsidR="0097389A" w:rsidRPr="00F55C98">
        <w:t>collection, and cell-</w:t>
      </w:r>
      <w:r w:rsidR="006606A2" w:rsidRPr="00F55C98">
        <w:t>cycle</w:t>
      </w:r>
      <w:r w:rsidR="000C3A18" w:rsidRPr="00F55C98">
        <w:t>/division</w:t>
      </w:r>
      <w:r w:rsidR="006606A2" w:rsidRPr="00F55C98">
        <w:t xml:space="preserve"> </w:t>
      </w:r>
      <w:r w:rsidR="00C733EE" w:rsidRPr="00F55C98">
        <w:t xml:space="preserve">functions, previously described </w:t>
      </w:r>
      <w:r w:rsidR="00D11AB8" w:rsidRPr="00F55C98">
        <w:t xml:space="preserve">as </w:t>
      </w:r>
      <w:r w:rsidR="00AD6FE3" w:rsidRPr="00F55C98">
        <w:t>present in chromatin barriers and</w:t>
      </w:r>
      <w:r w:rsidR="00D11AB8" w:rsidRPr="00F55C98">
        <w:t xml:space="preserve"> </w:t>
      </w:r>
      <w:r w:rsidR="00F34A65" w:rsidRPr="00F55C98">
        <w:t>strictly under control</w:t>
      </w:r>
      <w:r w:rsidR="002D0889" w:rsidRPr="00F55C98">
        <w:t xml:space="preserve"> with low level</w:t>
      </w:r>
      <w:r w:rsidR="00AE65FE" w:rsidRPr="00F55C98">
        <w:t>s</w:t>
      </w:r>
      <w:r w:rsidR="002D0889" w:rsidRPr="00F55C98">
        <w:t xml:space="preserve"> of expression </w:t>
      </w:r>
      <w:r w:rsidR="007F2C23" w:rsidRPr="00F55C98">
        <w:fldChar w:fldCharType="begin" w:fldLock="1"/>
      </w:r>
      <w:r w:rsidR="00E63FEF" w:rsidRPr="00F55C98">
        <w:instrText>ADDIN CSL_CITATION {"citationItems":[{"id":"ITEM-1","itemData":{"DOI":"10.3389/fpls.2022.888102","author":[{"dropping-particle":"","family":"Velay","given":"Florent","non-dropping-particle":"","parse-names":false,"suffix":""},{"dropping-particle":"","family":"Méteignier","given":"Louis-Valentin","non-dropping-particle":"","parse-names":false,"suffix":""},{"dropping-particle":"","family":"Laloi","given":"Christophe","non-dropping-particle":"","parse-names":false,"suffix":""}],"container-title":"Frontiers in Plant Science","id":"ITEM-1","issue":"September","issued":{"date-parts":[["2022"]]},"page":"1-9","title":"You shall not pass ! A Chromatin barrier story in plants","type":"article-journal","volume":"13"},"uris":["http://www.mendeley.com/documents/?uuid=d544f026-b2b0-435e-8c5c-7702d3b2dc35"]},{"id":"ITEM-2","itemData":{"DOI":"10.1146/annurev-genet-112414-055048","author":[{"dropping-particle":"","family":"Feng","given":"Wei","non-dropping-particle":"","parse-names":false,"suffix":""},{"dropping-particle":"","family":"Michaels","given":"Scott D","non-dropping-particle":"","parse-names":false,"suffix":""}],"container-title":"Annual Review of Genetics","id":"ITEM-2","issued":{"date-parts":[["2015"]]},"page":"439-59","title":"Accessing the Inaccessible : The Organization , Transcription , Replication , and Repair of Heterochromatin in Plants","type":"article-journal","volume":"49"},"uris":["http://www.mendeley.com/documents/?uuid=e93e95dc-d0e6-4da0-95ca-e0c03437c70b"]}],"mendeley":{"formattedCitation":"(Feng &amp; Michaels, 2015; Velay, Méteignier, &amp; Laloi, 2022)","plainTextFormattedCitation":"(Feng &amp; Michaels, 2015; Velay, Méteignier, &amp; Laloi, 2022)","previouslyFormattedCitation":"(Feng &amp; Michaels, 2015; Velay, Méteignier, &amp; Laloi, 2022)"},"properties":{"noteIndex":0},"schema":"https://github.com/citation-style-language/schema/raw/master/csl-citation.json"}</w:instrText>
      </w:r>
      <w:r w:rsidR="007F2C23" w:rsidRPr="00F55C98">
        <w:fldChar w:fldCharType="separate"/>
      </w:r>
      <w:r w:rsidR="007F2C23" w:rsidRPr="00F55C98">
        <w:rPr>
          <w:noProof/>
        </w:rPr>
        <w:t xml:space="preserve">(Feng </w:t>
      </w:r>
      <w:r w:rsidR="003B1FC4">
        <w:rPr>
          <w:noProof/>
        </w:rPr>
        <w:t>and</w:t>
      </w:r>
      <w:r w:rsidR="007F2C23" w:rsidRPr="00F55C98">
        <w:rPr>
          <w:noProof/>
        </w:rPr>
        <w:t xml:space="preserve"> Michaels, 2015; Velay, Méteignier, </w:t>
      </w:r>
      <w:r w:rsidR="003B1FC4">
        <w:rPr>
          <w:noProof/>
        </w:rPr>
        <w:t>and</w:t>
      </w:r>
      <w:r w:rsidR="007F2C23" w:rsidRPr="00F55C98">
        <w:rPr>
          <w:noProof/>
        </w:rPr>
        <w:t xml:space="preserve"> Laloi, 2022)</w:t>
      </w:r>
      <w:r w:rsidR="007F2C23" w:rsidRPr="00F55C98">
        <w:fldChar w:fldCharType="end"/>
      </w:r>
      <w:r w:rsidR="00F34A65" w:rsidRPr="00F55C98">
        <w:t>.</w:t>
      </w:r>
      <w:r w:rsidR="00DA4AB1">
        <w:t xml:space="preserve"> </w:t>
      </w:r>
      <w:r w:rsidR="00DA4AB1">
        <w:t xml:space="preserve">Essentially, all non-common active and repressive histone marks/variants evaluated were enriched in active/bivalent and heterochromatic states, respectively, with only two exceptions: H3K27me1 location in Bivalent Promoter CS2 in </w:t>
      </w:r>
      <w:r w:rsidR="00DA4AB1">
        <w:rPr>
          <w:i/>
        </w:rPr>
        <w:t>A.thaliana</w:t>
      </w:r>
      <w:r w:rsidR="00DA4AB1">
        <w:t xml:space="preserve">, which did not impact the state definition because this was already presented as bivalent due to the presence of H3K27me3; and H3K9me1/me3 in Active gradual bivalent flank &gt; intergenic CS7 in </w:t>
      </w:r>
      <w:r w:rsidR="00DA4AB1">
        <w:rPr>
          <w:i/>
        </w:rPr>
        <w:t>O. sativa</w:t>
      </w:r>
      <w:r w:rsidR="00DA4AB1">
        <w:t xml:space="preserve">. Although the initial definition included gradual bivalent, this was only alluding to </w:t>
      </w:r>
      <w:r w:rsidR="00DA4AB1">
        <w:rPr>
          <w:i/>
        </w:rPr>
        <w:t>Z. mays</w:t>
      </w:r>
      <w:r w:rsidR="00DA4AB1">
        <w:t xml:space="preserve"> as </w:t>
      </w:r>
      <w:r w:rsidR="00DA4AB1">
        <w:rPr>
          <w:i/>
        </w:rPr>
        <w:t xml:space="preserve">O. sativa </w:t>
      </w:r>
      <w:r w:rsidR="00DA4AB1">
        <w:t>CS7 was absent of any repressive mark, therefore, this would pontentially increase CS7 relation between both Poaceae-family members. We decided to stay conservative and keep our initial interpretation because H3K9me3 data is not available for all the species.</w:t>
      </w:r>
    </w:p>
    <w:p w14:paraId="7E351749" w14:textId="4CDC8D6A" w:rsidR="00D913E0" w:rsidRDefault="00C34299" w:rsidP="00F24865">
      <w:r>
        <w:t>T</w:t>
      </w:r>
      <w:r w:rsidR="00F85756">
        <w:t>aking advantage of the</w:t>
      </w:r>
      <w:r>
        <w:t xml:space="preserve"> inter-species </w:t>
      </w:r>
      <w:r w:rsidR="00B92B1A">
        <w:t>approach</w:t>
      </w:r>
      <w:r w:rsidR="00A42342">
        <w:t xml:space="preserve">, we </w:t>
      </w:r>
      <w:r>
        <w:t xml:space="preserve">further </w:t>
      </w:r>
      <w:r w:rsidR="00A42342">
        <w:t xml:space="preserve">evaluated </w:t>
      </w:r>
      <w:r>
        <w:t xml:space="preserve">if </w:t>
      </w:r>
      <w:r w:rsidR="00B92B1A">
        <w:t>the states could involve evolutionary information.</w:t>
      </w:r>
      <w:r w:rsidR="00F85756">
        <w:t xml:space="preserve"> We observed </w:t>
      </w:r>
      <w:r w:rsidR="00711D3E">
        <w:t xml:space="preserve">a </w:t>
      </w:r>
      <w:r w:rsidR="006F0A0C">
        <w:t>remarkable</w:t>
      </w:r>
      <w:r w:rsidR="00F85756">
        <w:t xml:space="preserve"> gradient </w:t>
      </w:r>
      <w:r w:rsidR="00911194">
        <w:t>across functional groups, excluding quiescent/no signal from the analysis due to the lack of epigenetic regulation (</w:t>
      </w:r>
      <w:r w:rsidR="00911194">
        <w:rPr>
          <w:b/>
        </w:rPr>
        <w:t>fig. 3</w:t>
      </w:r>
      <w:r w:rsidR="00911194" w:rsidRPr="009725D9">
        <w:t>;</w:t>
      </w:r>
      <w:r w:rsidR="00AD1547">
        <w:rPr>
          <w:b/>
        </w:rPr>
        <w:t xml:space="preserve"> supplementary</w:t>
      </w:r>
      <w:r w:rsidR="00911194">
        <w:rPr>
          <w:b/>
        </w:rPr>
        <w:t xml:space="preserve"> fig. S3</w:t>
      </w:r>
      <w:r w:rsidR="00911194">
        <w:t>). We found a decreasing trend in gene functional convergence (KO and GO)</w:t>
      </w:r>
      <w:r w:rsidR="00FB52B5">
        <w:t xml:space="preserve">, number of protein-coding genes and </w:t>
      </w:r>
      <w:r w:rsidR="00987EB5">
        <w:t>their corresponding proportion of orthologous relationships f</w:t>
      </w:r>
      <w:r w:rsidR="008E0695">
        <w:t xml:space="preserve">ollowing </w:t>
      </w:r>
      <w:r w:rsidR="00B005C3">
        <w:t>a</w:t>
      </w:r>
      <w:r w:rsidR="008E0695">
        <w:t xml:space="preserve">ctive &gt; </w:t>
      </w:r>
      <w:r w:rsidR="00B005C3">
        <w:t>b</w:t>
      </w:r>
      <w:r w:rsidR="008E0695">
        <w:t xml:space="preserve">ivalent &gt; </w:t>
      </w:r>
      <w:r w:rsidR="00B005C3">
        <w:t>d</w:t>
      </w:r>
      <w:r w:rsidR="008E0695">
        <w:t xml:space="preserve">ivergent &gt; </w:t>
      </w:r>
      <w:r w:rsidR="00B005C3">
        <w:t>h</w:t>
      </w:r>
      <w:r w:rsidR="008E0695">
        <w:t xml:space="preserve">eterochromatin order </w:t>
      </w:r>
      <w:r w:rsidR="00673371">
        <w:t>(</w:t>
      </w:r>
      <w:r w:rsidR="00930849">
        <w:t>illustrated</w:t>
      </w:r>
      <w:r w:rsidR="00673371">
        <w:t xml:space="preserve"> by CS6&gt;CS1&gt;CS10&gt;</w:t>
      </w:r>
      <w:r w:rsidR="00987EB5">
        <w:t>CS11, respectively</w:t>
      </w:r>
      <w:r w:rsidR="008738B8">
        <w:t>;</w:t>
      </w:r>
      <w:r w:rsidR="001E5C91">
        <w:t xml:space="preserve"> the first state of</w:t>
      </w:r>
      <w:r w:rsidR="008738B8">
        <w:t xml:space="preserve"> eac</w:t>
      </w:r>
      <w:r w:rsidR="009F68BF">
        <w:t>h functional group</w:t>
      </w:r>
      <w:r w:rsidR="000B02F7">
        <w:t xml:space="preserve"> was selected </w:t>
      </w:r>
      <w:r w:rsidR="00AB189C">
        <w:t>for representation</w:t>
      </w:r>
      <w:r w:rsidR="00987EB5">
        <w:t>)</w:t>
      </w:r>
      <w:r w:rsidR="003C3356">
        <w:t xml:space="preserve">. </w:t>
      </w:r>
      <w:r w:rsidR="00925DD9">
        <w:t xml:space="preserve">Thus, linking CS </w:t>
      </w:r>
      <w:r w:rsidR="00DB729C">
        <w:t xml:space="preserve">with high regulatory/transcriptional activity to </w:t>
      </w:r>
      <w:r w:rsidR="00940F18">
        <w:t>evolutionary constraint</w:t>
      </w:r>
      <w:r w:rsidR="00DB729C">
        <w:t xml:space="preserve"> patterns</w:t>
      </w:r>
      <w:r w:rsidR="00987EB5">
        <w:t>.</w:t>
      </w:r>
      <w:r w:rsidR="005440FA">
        <w:t xml:space="preserve"> </w:t>
      </w:r>
      <w:r w:rsidR="00161675">
        <w:t xml:space="preserve">Additionally, </w:t>
      </w:r>
      <w:r w:rsidR="00B0719D">
        <w:t>most of the PhastC</w:t>
      </w:r>
      <w:r w:rsidR="00BC2C51">
        <w:t>ons</w:t>
      </w:r>
      <w:r w:rsidR="008E3F17">
        <w:t xml:space="preserve"> </w:t>
      </w:r>
      <w:r w:rsidR="00B0719D">
        <w:t>elements genomic overlap</w:t>
      </w:r>
      <w:r w:rsidR="00D13F73">
        <w:t>s</w:t>
      </w:r>
      <w:r w:rsidR="00B0719D">
        <w:t xml:space="preserve"> were </w:t>
      </w:r>
      <w:r w:rsidR="00B005C3">
        <w:t>locate</w:t>
      </w:r>
      <w:r w:rsidR="00AF47D8">
        <w:t>d in active and bivalent states</w:t>
      </w:r>
      <w:r w:rsidR="00FC4DBC">
        <w:t xml:space="preserve"> (</w:t>
      </w:r>
      <w:r w:rsidR="00FC4DBC">
        <w:rPr>
          <w:b/>
        </w:rPr>
        <w:t>fig</w:t>
      </w:r>
      <w:r w:rsidR="006919D3">
        <w:rPr>
          <w:b/>
        </w:rPr>
        <w:t xml:space="preserve">. </w:t>
      </w:r>
      <w:r w:rsidR="00FC4DBC">
        <w:rPr>
          <w:b/>
        </w:rPr>
        <w:t>2</w:t>
      </w:r>
      <w:r w:rsidR="00FC4DBC">
        <w:t>)</w:t>
      </w:r>
      <w:r w:rsidR="00AF47D8">
        <w:t xml:space="preserve">. </w:t>
      </w:r>
      <w:r w:rsidR="006543C2">
        <w:t>Conserved non-coding elements (CNEs)</w:t>
      </w:r>
      <w:r w:rsidR="0016412A">
        <w:t xml:space="preserve"> </w:t>
      </w:r>
      <w:r w:rsidR="006543C2">
        <w:t xml:space="preserve">co-localization in the same states </w:t>
      </w:r>
      <w:r w:rsidR="002B713E">
        <w:t>for</w:t>
      </w:r>
      <w:r w:rsidR="006543C2">
        <w:t xml:space="preserve"> </w:t>
      </w:r>
      <w:r w:rsidR="006543C2">
        <w:rPr>
          <w:i/>
        </w:rPr>
        <w:t xml:space="preserve">A. thaliana </w:t>
      </w:r>
      <w:r w:rsidR="006543C2">
        <w:t xml:space="preserve">and the greater number of </w:t>
      </w:r>
      <w:r w:rsidR="00066B73">
        <w:t xml:space="preserve">CNEs </w:t>
      </w:r>
      <w:r w:rsidR="006543C2">
        <w:t xml:space="preserve">enriched states </w:t>
      </w:r>
      <w:r w:rsidR="00066B73">
        <w:t xml:space="preserve">when comparing both </w:t>
      </w:r>
      <w:r w:rsidR="005C10C5">
        <w:t xml:space="preserve">species of monocots, </w:t>
      </w:r>
      <w:r w:rsidR="00907C16">
        <w:t xml:space="preserve">again </w:t>
      </w:r>
      <w:r w:rsidR="005C10C5">
        <w:t>show</w:t>
      </w:r>
      <w:r w:rsidR="007434AC">
        <w:t>ed</w:t>
      </w:r>
      <w:r w:rsidR="005C10C5">
        <w:t xml:space="preserve"> how </w:t>
      </w:r>
      <w:r w:rsidR="00D13F73">
        <w:t xml:space="preserve">CS could reflect the closer distance between </w:t>
      </w:r>
      <w:r w:rsidR="007434AC">
        <w:rPr>
          <w:i/>
        </w:rPr>
        <w:t xml:space="preserve">O. sativa </w:t>
      </w:r>
      <w:r w:rsidR="007434AC">
        <w:t xml:space="preserve">and </w:t>
      </w:r>
      <w:r w:rsidR="007434AC">
        <w:rPr>
          <w:i/>
        </w:rPr>
        <w:t>Z. mays</w:t>
      </w:r>
      <w:r w:rsidR="007434AC">
        <w:t xml:space="preserve">. </w:t>
      </w:r>
      <w:r w:rsidR="00275570">
        <w:t>E</w:t>
      </w:r>
      <w:r w:rsidR="00362D9F">
        <w:t xml:space="preserve">ven though </w:t>
      </w:r>
      <w:r w:rsidR="00571540">
        <w:t xml:space="preserve">the majority of the states enriched in Conserved TF binding-sites (BS) were active and bivalent in </w:t>
      </w:r>
      <w:r w:rsidR="00571540">
        <w:rPr>
          <w:i/>
        </w:rPr>
        <w:t xml:space="preserve">A. thaliana </w:t>
      </w:r>
      <w:r w:rsidR="00571540">
        <w:t xml:space="preserve">and </w:t>
      </w:r>
      <w:r w:rsidR="00571540">
        <w:rPr>
          <w:i/>
        </w:rPr>
        <w:t>O. sativa</w:t>
      </w:r>
      <w:r w:rsidR="00571540">
        <w:t xml:space="preserve">, </w:t>
      </w:r>
      <w:r w:rsidR="004111BC">
        <w:t xml:space="preserve">we did not </w:t>
      </w:r>
      <w:r w:rsidR="00FB4AB8">
        <w:t xml:space="preserve">appreciate </w:t>
      </w:r>
      <w:r w:rsidR="00D913E0">
        <w:t xml:space="preserve">a </w:t>
      </w:r>
      <w:r w:rsidR="00F655E2">
        <w:t xml:space="preserve">constrained </w:t>
      </w:r>
      <w:r w:rsidR="00D913E0">
        <w:t>pattern</w:t>
      </w:r>
      <w:r w:rsidR="00D3642D">
        <w:t xml:space="preserve"> for</w:t>
      </w:r>
      <w:r w:rsidR="00F655E2">
        <w:t xml:space="preserve"> all the species </w:t>
      </w:r>
      <w:r w:rsidR="00D3642D">
        <w:t xml:space="preserve">in </w:t>
      </w:r>
      <w:r w:rsidR="00F655E2">
        <w:t>TF motifs and genetic variability annotation modules (</w:t>
      </w:r>
      <w:r w:rsidR="00F655E2">
        <w:rPr>
          <w:b/>
        </w:rPr>
        <w:t>fig. 2</w:t>
      </w:r>
      <w:r w:rsidR="00F655E2">
        <w:t>)</w:t>
      </w:r>
      <w:r w:rsidR="00D913E0">
        <w:t>.</w:t>
      </w:r>
      <w:r w:rsidR="004F25D4">
        <w:t xml:space="preserve"> </w:t>
      </w:r>
      <w:r w:rsidR="00A84A6F">
        <w:t xml:space="preserve">On the opposite side to </w:t>
      </w:r>
      <w:r w:rsidR="00242D55">
        <w:t xml:space="preserve">conservation, </w:t>
      </w:r>
      <w:r w:rsidR="00C84482">
        <w:t xml:space="preserve">these results </w:t>
      </w:r>
      <w:r w:rsidR="00E66A50">
        <w:t xml:space="preserve">could indicate that </w:t>
      </w:r>
      <w:r w:rsidR="00BC7E53">
        <w:t>CS</w:t>
      </w:r>
      <w:r w:rsidR="00E66A50">
        <w:t xml:space="preserve"> </w:t>
      </w:r>
      <w:r w:rsidR="006622A4">
        <w:t xml:space="preserve">information is still useful, because significant overlaps were detected, but </w:t>
      </w:r>
      <w:r w:rsidR="00CC263C">
        <w:t xml:space="preserve">it </w:t>
      </w:r>
      <w:r w:rsidR="003F0C05">
        <w:t>would probably reflect species-specific features in genetic variability and TF motifs contexts.</w:t>
      </w:r>
    </w:p>
    <w:p w14:paraId="2CA18E6A" w14:textId="7362C36C" w:rsidR="001110AD" w:rsidRDefault="001110AD" w:rsidP="00F24865">
      <w:r>
        <w:t>T</w:t>
      </w:r>
      <w:r w:rsidR="006C42D8">
        <w:t>aking</w:t>
      </w:r>
      <w:r w:rsidR="00413A2B">
        <w:t xml:space="preserve"> toge</w:t>
      </w:r>
      <w:r>
        <w:t>t</w:t>
      </w:r>
      <w:r w:rsidR="00413A2B">
        <w:t>h</w:t>
      </w:r>
      <w:r>
        <w:t xml:space="preserve">er, </w:t>
      </w:r>
      <w:r w:rsidR="000E5FB2">
        <w:t xml:space="preserve">these discoveries </w:t>
      </w:r>
      <w:r w:rsidR="00D22889">
        <w:t>introduced a plant</w:t>
      </w:r>
      <w:r w:rsidR="000E5FB2">
        <w:t xml:space="preserve"> inter-species </w:t>
      </w:r>
      <w:r w:rsidR="00EC60DF">
        <w:t>CS</w:t>
      </w:r>
      <w:r w:rsidR="000E5FB2">
        <w:t xml:space="preserve"> single annotation</w:t>
      </w:r>
      <w:r w:rsidR="00E834C8">
        <w:t xml:space="preserve"> </w:t>
      </w:r>
      <w:r w:rsidR="00B532F3">
        <w:t xml:space="preserve">as a resource </w:t>
      </w:r>
      <w:r w:rsidR="00D22889">
        <w:t xml:space="preserve">to provide </w:t>
      </w:r>
      <w:r w:rsidR="00E62FB3">
        <w:t xml:space="preserve">conservation and diversity </w:t>
      </w:r>
      <w:r w:rsidR="004120F3">
        <w:t>evolutionary epigenomic information</w:t>
      </w:r>
      <w:r w:rsidR="0045577D">
        <w:t xml:space="preserve"> for future</w:t>
      </w:r>
      <w:r w:rsidR="006C42D8">
        <w:t xml:space="preserve"> </w:t>
      </w:r>
      <w:r w:rsidR="00B4104A">
        <w:t>research</w:t>
      </w:r>
      <w:r w:rsidR="006C42D8">
        <w:t>.</w:t>
      </w:r>
    </w:p>
    <w:p w14:paraId="67CC90B9" w14:textId="55421BFF" w:rsidR="0069128D" w:rsidRDefault="005D0670" w:rsidP="00103BA0">
      <w:pPr>
        <w:pStyle w:val="Ttulo2"/>
      </w:pPr>
      <w:r>
        <w:lastRenderedPageBreak/>
        <w:t xml:space="preserve">Chromatin states </w:t>
      </w:r>
      <w:r w:rsidR="00F8209A">
        <w:t xml:space="preserve">features </w:t>
      </w:r>
      <w:r w:rsidR="009553B0">
        <w:t>improve</w:t>
      </w:r>
      <w:r>
        <w:t xml:space="preserve"> </w:t>
      </w:r>
      <w:r w:rsidR="0059775D">
        <w:t xml:space="preserve">predictions of </w:t>
      </w:r>
      <w:r w:rsidR="00857D48">
        <w:t>paralog</w:t>
      </w:r>
      <w:r w:rsidR="00424E80">
        <w:t>s</w:t>
      </w:r>
      <w:r w:rsidR="00857D48">
        <w:t xml:space="preserve"> functional divergence</w:t>
      </w:r>
    </w:p>
    <w:p w14:paraId="540870EA" w14:textId="47746A3E" w:rsidR="006F0750" w:rsidRDefault="008077CF" w:rsidP="00976B62">
      <w:r>
        <w:t>In</w:t>
      </w:r>
      <w:r w:rsidR="00E47CDF">
        <w:t xml:space="preserve"> order to exemplify</w:t>
      </w:r>
      <w:r>
        <w:t xml:space="preserve"> </w:t>
      </w:r>
      <w:r w:rsidR="003277BA">
        <w:t xml:space="preserve">an application of </w:t>
      </w:r>
      <w:r w:rsidR="00553465">
        <w:t xml:space="preserve">the </w:t>
      </w:r>
      <w:r w:rsidR="009D688C">
        <w:t xml:space="preserve">generated </w:t>
      </w:r>
      <w:r w:rsidR="004237CB">
        <w:t>resource</w:t>
      </w:r>
      <w:r w:rsidR="00B57BEE">
        <w:t xml:space="preserve">, we </w:t>
      </w:r>
      <w:r w:rsidR="000C4625">
        <w:t xml:space="preserve">reproduced </w:t>
      </w:r>
      <w:r w:rsidR="00290025">
        <w:t xml:space="preserve">two previously published models </w:t>
      </w:r>
      <w:r w:rsidR="0015223E">
        <w:t xml:space="preserve">predicting </w:t>
      </w:r>
      <w:r w:rsidR="0015223E">
        <w:rPr>
          <w:i/>
        </w:rPr>
        <w:t xml:space="preserve">A. thaliana </w:t>
      </w:r>
      <w:r w:rsidR="0015223E">
        <w:t>genetic redundancy</w:t>
      </w:r>
      <w:r w:rsidR="008A5319">
        <w:t xml:space="preserve"> </w:t>
      </w:r>
      <w:r w:rsidR="00E63FEF">
        <w:fldChar w:fldCharType="begin" w:fldLock="1"/>
      </w:r>
      <w:r w:rsidR="004705BD">
        <w:instrText>ADDIN CSL_CITATION {"citationItems":[{"id":"ITEM-1","itemData":{"DOI":"10.1093/molbev/msaa302","ISSN":"15371719","PMID":"33290522","abstract":"Gene duplication is a major mechanism to create new genes. After gene duplication, some duplicated genes undergo functionalization, whereas others largely maintain redundant functions. Duplicated genes comprise various degrees of functional diversification in plants. However, the evolutionary fate of high and low diversified duplicates is unclear at genomic scale. To infer high and low diversified duplicates in Arabidopsis thaliana genome, we generated a prediction method for predicting whether a pair of duplicate genes was subjected to high or low diversification based on the phenotypes of knock-out mutants. Among 4,017 pairs of recently duplicated A. thaliana genes, 1,052 and 600 are high and low diversified duplicate pairs, respectively. The predictions were validated based on the phenotypes of generated knock-down transgenic plants. We determined that the high diversified duplicates resulting from tandem duplications tend to have lineage-specific functions, whereas the low diversified duplicates produced by whole-genome duplications are related to essential signaling pathways. To assess the evolutionary impact of high and low diversified duplicates in closely related species, we compared the retention rates and selection pressures on the orthologs of A. thaliana duplicates in two closely related species. Interestingly, high diversified duplicates resulting from tandem duplications tend to be retained in multiple lineages under positive selection. Low diversified duplicates by whole-genome duplications tend to be retained in multiple lineages under purifying selection. Taken together, the functional diversities determined by different duplication mechanisms had distinct effects on plant evolution.","author":[{"dropping-particle":"","family":"Ezoe","given":"Akihiro","non-dropping-particle":"","parse-names":false,"suffix":""},{"dropping-particle":"","family":"Shirai","given":"Kazumasa","non-dropping-particle":"","parse-names":false,"suffix":""},{"dropping-particle":"","family":"Hanada","given":"Kousuke","non-dropping-particle":"","parse-names":false,"suffix":""}],"container-title":"Molecular biology and evolution","id":"ITEM-1","issue":"4","issued":{"date-parts":[["2021"]]},"page":"1447-1459","title":"Degree of Functional Divergence in Duplicates Is Associated with Distinct Roles in Plant Evolution","type":"article-journal","volume":"38"},"uris":["http://www.mendeley.com/documents/?uuid=8b7af9ca-d863-46a8-b1cc-f5bf2353ac0b"]},{"id":"ITEM-2","itemData":{"DOI":"10.1093/molbev/msab111","author":[{"dropping-particle":"","family":"Cusack","given":"Siobhan A","non-dropping-particle":"","parse-names":false,"suffix":""},{"dropping-particle":"","family":"Wang","given":"Peipei","non-dropping-particle":"","parse-names":false,"suffix":""},{"dropping-particle":"","family":"Lotr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2","issue":"8","issued":{"date-parts":[["2021"]]},"page":"3397-3414","title":"Predictive Models of Genetic Redundancy in Arabidopsis thaliana","type":"article-journal","volume":"38"},"uris":["http://www.mendeley.com/documents/?uuid=15f27853-0aaf-422e-823e-172943c2d1a2"]}],"mendeley":{"formattedCitation":"(Cusack et al., 2021; Ezoe, Shirai, &amp; Hanada, 2021)","plainTextFormattedCitation":"(Cusack et al., 2021; Ezoe, Shirai, &amp; Hanada, 2021)","previouslyFormattedCitation":"(Cusack et al., 2021; Ezoe, Shirai, &amp; Hanada, 2021)"},"properties":{"noteIndex":0},"schema":"https://github.com/citation-style-language/schema/raw/master/csl-citation.json"}</w:instrText>
      </w:r>
      <w:r w:rsidR="00E63FEF">
        <w:fldChar w:fldCharType="separate"/>
      </w:r>
      <w:r w:rsidR="00E63FEF" w:rsidRPr="00E63FEF">
        <w:rPr>
          <w:noProof/>
        </w:rPr>
        <w:t xml:space="preserve">(Cusack et al., 2021; Ezoe, Shirai, </w:t>
      </w:r>
      <w:r w:rsidR="003B1FC4">
        <w:rPr>
          <w:noProof/>
        </w:rPr>
        <w:t>and</w:t>
      </w:r>
      <w:r w:rsidR="00E63FEF" w:rsidRPr="00E63FEF">
        <w:rPr>
          <w:noProof/>
        </w:rPr>
        <w:t xml:space="preserve"> Hanada, 2021)</w:t>
      </w:r>
      <w:r w:rsidR="00E63FEF">
        <w:fldChar w:fldCharType="end"/>
      </w:r>
      <w:r w:rsidR="0015223E">
        <w:t xml:space="preserve"> </w:t>
      </w:r>
      <w:r w:rsidR="001A45DB">
        <w:t>including CS information</w:t>
      </w:r>
      <w:r w:rsidR="004817FA">
        <w:t xml:space="preserve"> to determine which of the feature </w:t>
      </w:r>
      <w:r w:rsidR="00CA7201">
        <w:t xml:space="preserve">categories (evolutionary properties, gene expression patterns, protein sequence properties, epigenetic modification, </w:t>
      </w:r>
      <w:r w:rsidR="001C0896">
        <w:t>chromatin states</w:t>
      </w:r>
      <w:r w:rsidR="00CA7201">
        <w:t xml:space="preserve">…) </w:t>
      </w:r>
      <w:r w:rsidR="006B0265">
        <w:t>could be</w:t>
      </w:r>
      <w:r w:rsidR="004817FA">
        <w:t xml:space="preserve"> relevant </w:t>
      </w:r>
      <w:r w:rsidR="001A5CDE">
        <w:t>regulators of paralogs functional divergence</w:t>
      </w:r>
      <w:r w:rsidR="0015223E">
        <w:t>.</w:t>
      </w:r>
      <w:r w:rsidR="00E63FEF">
        <w:t xml:space="preserve"> </w:t>
      </w:r>
      <w:r w:rsidR="008B0604">
        <w:t xml:space="preserve">As far as we know, </w:t>
      </w:r>
      <w:r w:rsidR="008B0604">
        <w:rPr>
          <w:i/>
        </w:rPr>
        <w:t xml:space="preserve">A. thaliana </w:t>
      </w:r>
      <w:r w:rsidR="008B0604">
        <w:t xml:space="preserve">was the only organism under study </w:t>
      </w:r>
      <w:r w:rsidR="00F27245">
        <w:t>with an exp</w:t>
      </w:r>
      <w:r w:rsidR="005B3610">
        <w:t xml:space="preserve">erimentally validated </w:t>
      </w:r>
      <w:r w:rsidR="00D967FA">
        <w:t>set of mutant</w:t>
      </w:r>
      <w:r w:rsidR="0074381C">
        <w:t>s</w:t>
      </w:r>
      <w:r w:rsidR="00D967FA">
        <w:t xml:space="preserve"> </w:t>
      </w:r>
      <w:r w:rsidR="00371124">
        <w:t xml:space="preserve">for </w:t>
      </w:r>
      <w:r w:rsidR="00BE4AAC">
        <w:t xml:space="preserve">paralogous </w:t>
      </w:r>
      <w:r w:rsidR="00192F79">
        <w:t xml:space="preserve">gene </w:t>
      </w:r>
      <w:r w:rsidR="00BE4AAC">
        <w:t>pairs</w:t>
      </w:r>
      <w:r w:rsidR="005B3610">
        <w:t xml:space="preserve"> which allowed the development of these models.</w:t>
      </w:r>
      <w:r w:rsidR="00ED58BC">
        <w:t xml:space="preserve"> </w:t>
      </w:r>
      <w:r w:rsidR="008D07D8">
        <w:t>Under the initial hypothesis that</w:t>
      </w:r>
      <w:r w:rsidR="00380998">
        <w:t xml:space="preserve"> </w:t>
      </w:r>
      <w:r w:rsidR="00976B62">
        <w:t xml:space="preserve">two paralogs </w:t>
      </w:r>
      <w:r w:rsidR="009D6BB3">
        <w:t xml:space="preserve">covered by </w:t>
      </w:r>
      <w:r w:rsidR="0067475D">
        <w:t>different</w:t>
      </w:r>
      <w:r w:rsidR="009D6BB3">
        <w:t xml:space="preserve"> state profiles are more likely to have </w:t>
      </w:r>
      <w:r w:rsidR="0067475D">
        <w:t>divergent</w:t>
      </w:r>
      <w:r w:rsidR="009D6BB3">
        <w:t xml:space="preserve"> functions, </w:t>
      </w:r>
      <w:r w:rsidR="00BF460B">
        <w:t xml:space="preserve">we computed </w:t>
      </w:r>
      <w:r w:rsidR="00CE3431">
        <w:t>si</w:t>
      </w:r>
      <w:r w:rsidR="00067E26">
        <w:t xml:space="preserve">milarity and distance metrics between both CS profiles and </w:t>
      </w:r>
      <w:r w:rsidR="00F44FA2">
        <w:t>fed these data to the abovementioned models (</w:t>
      </w:r>
      <w:r w:rsidR="00F44FA2">
        <w:rPr>
          <w:b/>
        </w:rPr>
        <w:t>fig. 4, top panel</w:t>
      </w:r>
      <w:r w:rsidR="00F44FA2">
        <w:t xml:space="preserve">; see </w:t>
      </w:r>
      <w:r w:rsidR="00F44FA2">
        <w:rPr>
          <w:b/>
        </w:rPr>
        <w:t>Methods</w:t>
      </w:r>
      <w:r w:rsidR="00F44FA2">
        <w:t>).</w:t>
      </w:r>
    </w:p>
    <w:p w14:paraId="33FCA18C" w14:textId="689069D2" w:rsidR="002D3610" w:rsidRPr="001F6DF8" w:rsidRDefault="00F90507" w:rsidP="002D3610">
      <w:r>
        <w:t>For the model</w:t>
      </w:r>
      <w:r w:rsidR="006C4F36">
        <w:t>s</w:t>
      </w:r>
      <w:r>
        <w:t xml:space="preserve"> developed by </w:t>
      </w:r>
      <w:r w:rsidR="00B273C4" w:rsidRPr="00B273C4">
        <w:t xml:space="preserve">Ezoe, Shirai, </w:t>
      </w:r>
      <w:r w:rsidR="003B1FC4">
        <w:t>and</w:t>
      </w:r>
      <w:r w:rsidR="00B273C4" w:rsidRPr="00B273C4">
        <w:t xml:space="preserve"> Hanada, 2021 </w:t>
      </w:r>
      <w:r w:rsidR="00DD5186">
        <w:t>(</w:t>
      </w:r>
      <w:r w:rsidR="00DD5186">
        <w:rPr>
          <w:b/>
        </w:rPr>
        <w:t>fig. 4a-d</w:t>
      </w:r>
      <w:r w:rsidR="00DD5186">
        <w:t>)</w:t>
      </w:r>
      <w:r>
        <w:t>,</w:t>
      </w:r>
      <w:r w:rsidR="00CF297D">
        <w:t xml:space="preserve"> </w:t>
      </w:r>
      <w:r w:rsidR="002D02B0">
        <w:t xml:space="preserve">we </w:t>
      </w:r>
      <w:r>
        <w:t xml:space="preserve">first </w:t>
      </w:r>
      <w:r w:rsidR="002D02B0">
        <w:t>check</w:t>
      </w:r>
      <w:r w:rsidR="004546F1">
        <w:t>ed</w:t>
      </w:r>
      <w:r w:rsidR="002D02B0">
        <w:t xml:space="preserve"> if the</w:t>
      </w:r>
      <w:r w:rsidR="009F3918">
        <w:t xml:space="preserve"> custom chromatin state metric (CCSM; see </w:t>
      </w:r>
      <w:r w:rsidR="009F3918">
        <w:rPr>
          <w:b/>
        </w:rPr>
        <w:t>Methods</w:t>
      </w:r>
      <w:r w:rsidR="009F3918">
        <w:t>)</w:t>
      </w:r>
      <w:r w:rsidR="00A94ED9">
        <w:t xml:space="preserve"> proposed could be </w:t>
      </w:r>
      <w:r w:rsidR="00F86085">
        <w:t xml:space="preserve">a </w:t>
      </w:r>
      <w:r w:rsidR="00F17281">
        <w:t xml:space="preserve">determinant of functional divergence using the </w:t>
      </w:r>
      <w:r w:rsidR="002B6E26">
        <w:t>same paralogous gene pairs as</w:t>
      </w:r>
      <w:r>
        <w:t xml:space="preserve"> the original article (</w:t>
      </w:r>
      <w:r>
        <w:rPr>
          <w:b/>
        </w:rPr>
        <w:t>fig. 4</w:t>
      </w:r>
      <w:r w:rsidR="00FC70A8">
        <w:rPr>
          <w:b/>
        </w:rPr>
        <w:t>b</w:t>
      </w:r>
      <w:r w:rsidRPr="00F90507">
        <w:t>)</w:t>
      </w:r>
      <w:r w:rsidR="002B6E26">
        <w:t xml:space="preserve">. </w:t>
      </w:r>
      <w:r w:rsidR="004D6F81">
        <w:t>High and low CCSM values were significantly associated to high an</w:t>
      </w:r>
      <w:r w:rsidR="003C62D4">
        <w:t>d low diversified pairs, respec</w:t>
      </w:r>
      <w:r w:rsidR="004D6F81">
        <w:t>t</w:t>
      </w:r>
      <w:r w:rsidR="003C62D4">
        <w:t>i</w:t>
      </w:r>
      <w:r w:rsidR="004D6F81">
        <w:t>vely (</w:t>
      </w:r>
      <w:r w:rsidR="001108ED">
        <w:t>P-value</w:t>
      </w:r>
      <w:r w:rsidR="002C71A0">
        <w:t xml:space="preserve"> = 3.4e-15, two tailed Wilcoxon rank sum test). </w:t>
      </w:r>
      <w:r w:rsidR="00DD05BA">
        <w:t xml:space="preserve">In spite of epigenomic features tested in the reference did not pass this threshold, </w:t>
      </w:r>
      <w:r w:rsidR="00236FF9">
        <w:t xml:space="preserve">our </w:t>
      </w:r>
      <w:r w:rsidR="002A62D7">
        <w:t>CS</w:t>
      </w:r>
      <w:r w:rsidR="00236FF9">
        <w:t xml:space="preserve"> metric</w:t>
      </w:r>
      <w:r w:rsidR="00A759E0">
        <w:t xml:space="preserve"> </w:t>
      </w:r>
      <w:r w:rsidR="0054740C">
        <w:t xml:space="preserve">even </w:t>
      </w:r>
      <w:r w:rsidR="00A14ADC">
        <w:t xml:space="preserve">joined </w:t>
      </w:r>
      <w:r w:rsidR="000A5EBB">
        <w:t xml:space="preserve">the two best explanatory variables </w:t>
      </w:r>
      <w:r w:rsidR="000B5B6F">
        <w:t>Ka/Ks</w:t>
      </w:r>
      <w:r w:rsidR="00263FF5">
        <w:t xml:space="preserve"> (</w:t>
      </w:r>
      <w:r w:rsidR="008625DD">
        <w:t>protein divergence rate</w:t>
      </w:r>
      <w:r w:rsidR="00BA6A11">
        <w:t>)</w:t>
      </w:r>
      <w:r w:rsidR="000B5B6F">
        <w:t xml:space="preserve"> and Re/Ks </w:t>
      </w:r>
      <w:r w:rsidR="00F52363">
        <w:t>(</w:t>
      </w:r>
      <w:r w:rsidR="00BA6A11">
        <w:t>gene expression</w:t>
      </w:r>
      <w:r w:rsidR="00BE5F49">
        <w:t xml:space="preserve"> si</w:t>
      </w:r>
      <w:r w:rsidR="008625DD">
        <w:t>milarity rate</w:t>
      </w:r>
      <w:r w:rsidR="00F52363">
        <w:t>)</w:t>
      </w:r>
      <w:r w:rsidR="00DF757F">
        <w:t xml:space="preserve"> in terms of relative importance (</w:t>
      </w:r>
      <w:r w:rsidR="00FC70A8">
        <w:rPr>
          <w:b/>
        </w:rPr>
        <w:t>fig. 4a</w:t>
      </w:r>
      <w:r w:rsidR="00BA6A11">
        <w:t xml:space="preserve">; </w:t>
      </w:r>
      <w:r w:rsidR="00BA6A11">
        <w:t xml:space="preserve">see </w:t>
      </w:r>
      <w:r w:rsidR="00BA6A11">
        <w:rPr>
          <w:b/>
        </w:rPr>
        <w:t>Methods</w:t>
      </w:r>
      <w:r w:rsidR="00DF757F">
        <w:t>)</w:t>
      </w:r>
      <w:r w:rsidR="00671247">
        <w:t xml:space="preserve">. </w:t>
      </w:r>
      <w:r w:rsidR="007553DF">
        <w:t xml:space="preserve">These results </w:t>
      </w:r>
      <w:r w:rsidR="00A2696F">
        <w:t>pointed</w:t>
      </w:r>
      <w:r w:rsidR="00E248E5">
        <w:t xml:space="preserve"> </w:t>
      </w:r>
      <w:r w:rsidR="00700E19">
        <w:t xml:space="preserve">out </w:t>
      </w:r>
      <w:r w:rsidR="00E248E5">
        <w:t xml:space="preserve">the </w:t>
      </w:r>
      <w:r w:rsidR="00A3456B">
        <w:t xml:space="preserve">need </w:t>
      </w:r>
      <w:r w:rsidR="00570EA3">
        <w:t>to use integrative metric</w:t>
      </w:r>
      <w:r w:rsidR="00CD5298">
        <w:t>s</w:t>
      </w:r>
      <w:r w:rsidR="000F7602">
        <w:t xml:space="preserve"> when predicting genome elements. </w:t>
      </w:r>
      <w:r w:rsidR="00495124">
        <w:t>L</w:t>
      </w:r>
      <w:r w:rsidR="005E3A58">
        <w:t>ogistic regression models</w:t>
      </w:r>
      <w:r w:rsidR="00E93429">
        <w:t xml:space="preserve"> (see </w:t>
      </w:r>
      <w:r w:rsidR="00E93429">
        <w:rPr>
          <w:b/>
        </w:rPr>
        <w:t>Methods</w:t>
      </w:r>
      <w:r w:rsidR="00E93429">
        <w:t>)</w:t>
      </w:r>
      <w:r w:rsidR="00495124">
        <w:t xml:space="preserve"> using different set of features </w:t>
      </w:r>
      <w:r w:rsidR="005E3A58">
        <w:t xml:space="preserve">were compared </w:t>
      </w:r>
      <w:r w:rsidR="00D51ACC">
        <w:t>by calculating the area</w:t>
      </w:r>
      <w:r w:rsidR="00233E03">
        <w:t xml:space="preserve"> under the curve-</w:t>
      </w:r>
      <w:r w:rsidR="00D51ACC">
        <w:t xml:space="preserve">receiver operating characteristic (AUC-ROC) and the area </w:t>
      </w:r>
      <w:r w:rsidR="00013059">
        <w:t>under</w:t>
      </w:r>
      <w:r w:rsidR="00C17CE8">
        <w:t>-</w:t>
      </w:r>
      <w:r w:rsidR="00E53BBF">
        <w:t>precisio</w:t>
      </w:r>
      <w:r w:rsidR="00013059">
        <w:t>n recall curve (AU-PRC)</w:t>
      </w:r>
      <w:r w:rsidR="00986FAE">
        <w:t xml:space="preserve"> values</w:t>
      </w:r>
      <w:r w:rsidR="008C0636">
        <w:t xml:space="preserve"> (</w:t>
      </w:r>
      <w:r w:rsidR="008C0636">
        <w:rPr>
          <w:b/>
        </w:rPr>
        <w:t>fig. 4c</w:t>
      </w:r>
      <w:r w:rsidR="008C0636">
        <w:t>)</w:t>
      </w:r>
      <w:r w:rsidR="001F7F54">
        <w:t xml:space="preserve">. </w:t>
      </w:r>
      <w:r w:rsidR="002D3610">
        <w:t xml:space="preserve">Models including CS information had higher AUC-ROC and AU-PRC values </w:t>
      </w:r>
      <w:r w:rsidR="005F50D3">
        <w:t xml:space="preserve">and </w:t>
      </w:r>
      <w:r w:rsidR="000A1269">
        <w:t>slightly improved</w:t>
      </w:r>
      <w:r w:rsidR="00C47FB0">
        <w:t xml:space="preserve"> </w:t>
      </w:r>
      <w:r w:rsidR="00986C97">
        <w:t xml:space="preserve">the </w:t>
      </w:r>
      <w:r w:rsidR="00A717BD">
        <w:t xml:space="preserve">performance of </w:t>
      </w:r>
      <w:r w:rsidR="003C4F08">
        <w:t>t</w:t>
      </w:r>
      <w:r w:rsidR="00AC292B">
        <w:t xml:space="preserve">he </w:t>
      </w:r>
      <w:r w:rsidR="00986C97">
        <w:t xml:space="preserve">best final model </w:t>
      </w:r>
      <w:r w:rsidR="00A717BD">
        <w:t xml:space="preserve">reported </w:t>
      </w:r>
      <w:r w:rsidR="00986C97">
        <w:t xml:space="preserve">in </w:t>
      </w:r>
      <w:r w:rsidR="00525566">
        <w:t>the original article (Ka/Ks+</w:t>
      </w:r>
      <w:r w:rsidR="00A717BD">
        <w:t xml:space="preserve">Re/Ks). </w:t>
      </w:r>
      <w:r w:rsidR="00F27C62">
        <w:t>T</w:t>
      </w:r>
      <w:r w:rsidR="001D7B27">
        <w:t>his improvement was more obviou</w:t>
      </w:r>
      <w:r w:rsidR="00525566">
        <w:t>s in the reduced formula (Ka/Ks+Re/Ks+</w:t>
      </w:r>
      <w:r w:rsidR="001D7B27">
        <w:t xml:space="preserve">CCSM) </w:t>
      </w:r>
      <w:r w:rsidR="003F7DE4">
        <w:t xml:space="preserve">and the </w:t>
      </w:r>
      <w:r w:rsidR="001D7B27">
        <w:t xml:space="preserve">small range of improvement between full </w:t>
      </w:r>
      <w:r w:rsidR="00350947">
        <w:t>(Ka/Ks+Re/Ks+</w:t>
      </w:r>
      <w:r w:rsidR="00B3502B">
        <w:t>CCSM</w:t>
      </w:r>
      <w:r w:rsidR="00756771">
        <w:t>+FD+PPI+GO</w:t>
      </w:r>
      <w:r w:rsidR="00B3502B">
        <w:t xml:space="preserve">) </w:t>
      </w:r>
      <w:r w:rsidR="001D7B27">
        <w:t xml:space="preserve">and </w:t>
      </w:r>
      <w:r w:rsidR="00172DAF">
        <w:t>reduced formulas also agreed with</w:t>
      </w:r>
      <w:r w:rsidR="00986FAE">
        <w:t xml:space="preserve"> the information reported by </w:t>
      </w:r>
      <w:r w:rsidR="00125FF0">
        <w:t>the main article</w:t>
      </w:r>
      <w:r w:rsidR="00D0550E">
        <w:t xml:space="preserve">. </w:t>
      </w:r>
      <w:r w:rsidR="00C15204">
        <w:t xml:space="preserve">The degree of functional divergence (DFD) </w:t>
      </w:r>
      <w:r w:rsidR="00A122CF">
        <w:t xml:space="preserve">can be inferred from the best </w:t>
      </w:r>
      <w:r w:rsidR="00A5289A">
        <w:t xml:space="preserve">formula </w:t>
      </w:r>
      <w:r w:rsidR="006077D3">
        <w:t xml:space="preserve">by logistic regression analysis. </w:t>
      </w:r>
      <w:r w:rsidR="00140C29">
        <w:t xml:space="preserve">DFD values close to 0 and 1 reflected low </w:t>
      </w:r>
      <w:r w:rsidR="00E31174">
        <w:t>(&lt;</w:t>
      </w:r>
      <w:r w:rsidR="008F484B">
        <w:t xml:space="preserve">0.5) </w:t>
      </w:r>
      <w:r w:rsidR="00140C29">
        <w:t>and high</w:t>
      </w:r>
      <w:r w:rsidR="00E31174">
        <w:t xml:space="preserve"> (&gt;</w:t>
      </w:r>
      <w:r w:rsidR="008F484B">
        <w:t>0.5)</w:t>
      </w:r>
      <w:r w:rsidR="00140C29">
        <w:t xml:space="preserve"> functional divergence, respe</w:t>
      </w:r>
      <w:r w:rsidR="003F78E7">
        <w:t>c</w:t>
      </w:r>
      <w:r w:rsidR="00140C29">
        <w:t>tively.</w:t>
      </w:r>
      <w:r w:rsidR="00263699">
        <w:t xml:space="preserve"> </w:t>
      </w:r>
      <w:r w:rsidR="00906319">
        <w:t xml:space="preserve">To enable potential validation of paralogous pairs </w:t>
      </w:r>
      <w:r w:rsidR="00680757">
        <w:t>DFD</w:t>
      </w:r>
      <w:r w:rsidR="00906319">
        <w:t xml:space="preserve"> </w:t>
      </w:r>
      <w:r w:rsidR="00412689">
        <w:t xml:space="preserve">in </w:t>
      </w:r>
      <w:r w:rsidR="002C07EA">
        <w:t>upcom</w:t>
      </w:r>
      <w:r w:rsidR="00412689">
        <w:t xml:space="preserve">ing studies </w:t>
      </w:r>
      <w:r w:rsidR="00B52266">
        <w:t xml:space="preserve">and to minimize the erronous assignment of high and low diversified duplicates, we </w:t>
      </w:r>
      <w:r w:rsidR="003C1D56">
        <w:t xml:space="preserve">calculated </w:t>
      </w:r>
      <w:r w:rsidR="002134C2">
        <w:t xml:space="preserve">5% FDR as a threshold. DFD </w:t>
      </w:r>
      <w:r w:rsidR="00A114B7">
        <w:t>stringent</w:t>
      </w:r>
      <w:r w:rsidR="00AE44E4">
        <w:t xml:space="preserve"> </w:t>
      </w:r>
      <w:r w:rsidR="002134C2">
        <w:t xml:space="preserve">thresholds were 0.93 and 0.46 for high and low diversified pairs, </w:t>
      </w:r>
      <w:r w:rsidR="002134C2">
        <w:lastRenderedPageBreak/>
        <w:t xml:space="preserve">respectively </w:t>
      </w:r>
      <w:r w:rsidR="00DB7B0F">
        <w:t>(</w:t>
      </w:r>
      <w:r w:rsidR="00FC7EA1">
        <w:rPr>
          <w:b/>
        </w:rPr>
        <w:t>fig. 4d</w:t>
      </w:r>
      <w:r w:rsidR="00DB7B0F">
        <w:t>)</w:t>
      </w:r>
      <w:r w:rsidR="002134C2">
        <w:t>.</w:t>
      </w:r>
      <w:r w:rsidR="00092BA9">
        <w:t xml:space="preserve"> </w:t>
      </w:r>
      <w:r w:rsidR="00831A88">
        <w:t xml:space="preserve">A table </w:t>
      </w:r>
      <w:r w:rsidR="00A97146">
        <w:t>containing</w:t>
      </w:r>
      <w:r w:rsidR="00831A88">
        <w:t xml:space="preserve"> labeled genome-wide prediction</w:t>
      </w:r>
      <w:r w:rsidR="00F32873">
        <w:t>s</w:t>
      </w:r>
      <w:r w:rsidR="00831A88">
        <w:t xml:space="preserve"> with additional filter</w:t>
      </w:r>
      <w:r w:rsidR="00F32873">
        <w:t>s</w:t>
      </w:r>
      <w:r w:rsidR="00831A88">
        <w:t xml:space="preserve"> to assist </w:t>
      </w:r>
      <w:r w:rsidR="00A20C6D">
        <w:t xml:space="preserve">paralogs redundancy </w:t>
      </w:r>
      <w:r w:rsidR="00831A88">
        <w:t xml:space="preserve">experimental verification </w:t>
      </w:r>
      <w:r w:rsidR="0017478C">
        <w:t xml:space="preserve">(see </w:t>
      </w:r>
      <w:r w:rsidR="0017478C" w:rsidRPr="0017478C">
        <w:rPr>
          <w:b/>
        </w:rPr>
        <w:t>Methods</w:t>
      </w:r>
      <w:r w:rsidR="0017478C">
        <w:t>)</w:t>
      </w:r>
      <w:r w:rsidR="0017478C">
        <w:rPr>
          <w:b/>
        </w:rPr>
        <w:t xml:space="preserve"> </w:t>
      </w:r>
      <w:r w:rsidR="00F32873" w:rsidRPr="0017478C">
        <w:t>is</w:t>
      </w:r>
      <w:r w:rsidR="00F32873">
        <w:t xml:space="preserve"> available at </w:t>
      </w:r>
      <w:r w:rsidR="003929F5">
        <w:rPr>
          <w:b/>
        </w:rPr>
        <w:t>supplementary</w:t>
      </w:r>
      <w:r w:rsidR="001F6DF8">
        <w:rPr>
          <w:b/>
        </w:rPr>
        <w:t xml:space="preserve"> table S3</w:t>
      </w:r>
      <w:r w:rsidR="001F6DF8">
        <w:t>.</w:t>
      </w:r>
    </w:p>
    <w:p w14:paraId="3420590C" w14:textId="2DB350D7" w:rsidR="00035F3F" w:rsidRPr="00CA0A5B" w:rsidRDefault="00663F97" w:rsidP="006F0750">
      <w:r>
        <w:t xml:space="preserve">In contrast, </w:t>
      </w:r>
      <w:r w:rsidR="00D5059E">
        <w:t xml:space="preserve">for </w:t>
      </w:r>
      <w:r w:rsidR="00D72FAF">
        <w:t>the models develop</w:t>
      </w:r>
      <w:r>
        <w:t>ed by Cusack et al., 2021 (</w:t>
      </w:r>
      <w:r>
        <w:rPr>
          <w:b/>
        </w:rPr>
        <w:t>fig. 4e-h</w:t>
      </w:r>
      <w:r>
        <w:t>)</w:t>
      </w:r>
      <w:r w:rsidR="000F3549">
        <w:t xml:space="preserve"> </w:t>
      </w:r>
      <w:r w:rsidR="000B70B4">
        <w:t xml:space="preserve">redundancy was </w:t>
      </w:r>
      <w:r w:rsidR="00B750EF">
        <w:t>categorized into different definitions</w:t>
      </w:r>
      <w:r w:rsidR="00692C7D">
        <w:t>,</w:t>
      </w:r>
      <w:r w:rsidR="00B750EF">
        <w:t xml:space="preserve"> </w:t>
      </w:r>
      <w:r w:rsidR="00A60219">
        <w:t xml:space="preserve">and </w:t>
      </w:r>
      <w:r w:rsidR="007B541F">
        <w:t xml:space="preserve">a lot of features with </w:t>
      </w:r>
      <w:r w:rsidR="0052153E">
        <w:t>distinct</w:t>
      </w:r>
      <w:r w:rsidR="007B541F">
        <w:t xml:space="preserve"> </w:t>
      </w:r>
      <w:r w:rsidR="00E17AAE">
        <w:t xml:space="preserve">transformations were </w:t>
      </w:r>
      <w:r w:rsidR="00CD717A">
        <w:t>covered</w:t>
      </w:r>
      <w:r w:rsidR="00E17AAE">
        <w:t xml:space="preserve">. </w:t>
      </w:r>
      <w:r w:rsidR="005C129E">
        <w:t xml:space="preserve">Therefore, </w:t>
      </w:r>
      <w:r w:rsidR="007D3758">
        <w:t xml:space="preserve">we </w:t>
      </w:r>
      <w:r w:rsidR="00D92BC8">
        <w:t>decided to include all the CS</w:t>
      </w:r>
      <w:r w:rsidR="00E06D0A">
        <w:t xml:space="preserve"> metrics to model redundancy for each o</w:t>
      </w:r>
      <w:r w:rsidR="007F1D8E">
        <w:t>f the definitions resulting in</w:t>
      </w:r>
      <w:r w:rsidR="00E06D0A">
        <w:t xml:space="preserve"> four different set</w:t>
      </w:r>
      <w:r w:rsidR="00FB3251">
        <w:t xml:space="preserve">s: </w:t>
      </w:r>
      <w:r w:rsidR="006927C7">
        <w:t>RD4 (extreme redundancy</w:t>
      </w:r>
      <w:r w:rsidR="002E7049">
        <w:t>, single-</w:t>
      </w:r>
      <w:r w:rsidR="001047E0">
        <w:t>mutants have no ab</w:t>
      </w:r>
      <w:r w:rsidR="00EF65E2">
        <w:t>normal phenotype and the double</w:t>
      </w:r>
      <w:r w:rsidR="002E7049">
        <w:t>-</w:t>
      </w:r>
      <w:r w:rsidR="001047E0">
        <w:t>mutant is lethal;</w:t>
      </w:r>
      <w:r w:rsidR="006927C7">
        <w:t xml:space="preserve"> without CS information), RD4C (with CS information), RD9 (inclusive redundancy, </w:t>
      </w:r>
      <w:r w:rsidR="001047E0">
        <w:t xml:space="preserve">general definition </w:t>
      </w:r>
      <w:r w:rsidR="006927C7">
        <w:t>which also contained RD4</w:t>
      </w:r>
      <w:r w:rsidR="000A5740">
        <w:t xml:space="preserve"> gene pairs</w:t>
      </w:r>
      <w:r w:rsidR="001047E0">
        <w:t>;</w:t>
      </w:r>
      <w:r w:rsidR="006927C7">
        <w:t xml:space="preserve"> without CS information) and RD9C (with CS information). </w:t>
      </w:r>
      <w:r w:rsidR="00573921">
        <w:t xml:space="preserve">The </w:t>
      </w:r>
      <w:r w:rsidR="009869A9">
        <w:t xml:space="preserve">number of variables and the </w:t>
      </w:r>
      <w:r w:rsidR="00573921">
        <w:t xml:space="preserve">relative importance of the six feature categories in the definitions </w:t>
      </w:r>
      <w:r w:rsidR="005C6B4D">
        <w:t xml:space="preserve">without CS information </w:t>
      </w:r>
      <w:r w:rsidR="009F0F72">
        <w:t xml:space="preserve">mostly </w:t>
      </w:r>
      <w:r w:rsidR="00CD5E9F">
        <w:t>confirmed</w:t>
      </w:r>
      <w:r w:rsidR="00960E7F">
        <w:t xml:space="preserve"> </w:t>
      </w:r>
      <w:r w:rsidR="008F66FC">
        <w:t>the discoveries in the reference</w:t>
      </w:r>
      <w:r w:rsidR="00EF4F88">
        <w:t xml:space="preserve"> (</w:t>
      </w:r>
      <w:r w:rsidR="00EF4F88">
        <w:rPr>
          <w:b/>
        </w:rPr>
        <w:t>fig. 4e</w:t>
      </w:r>
      <w:r w:rsidR="00EF4F88">
        <w:t>)</w:t>
      </w:r>
      <w:r w:rsidR="008F66FC">
        <w:t xml:space="preserve">. </w:t>
      </w:r>
      <w:r w:rsidR="00CD674E">
        <w:t xml:space="preserve">Very briefly, </w:t>
      </w:r>
      <w:r w:rsidR="00F223D6">
        <w:t xml:space="preserve">the </w:t>
      </w:r>
      <w:r w:rsidR="00930504">
        <w:t>ranking from best to wor</w:t>
      </w:r>
      <w:r w:rsidR="00D56ABE">
        <w:t>s</w:t>
      </w:r>
      <w:r w:rsidR="00930504">
        <w:t>t</w:t>
      </w:r>
      <w:r w:rsidR="00D56ABE">
        <w:t xml:space="preserve"> </w:t>
      </w:r>
      <w:r w:rsidR="00E6244F">
        <w:t>base</w:t>
      </w:r>
      <w:r w:rsidR="00D56ABE">
        <w:t>d</w:t>
      </w:r>
      <w:r w:rsidR="00E6244F">
        <w:t xml:space="preserve"> </w:t>
      </w:r>
      <w:r w:rsidR="00D56ABE">
        <w:t xml:space="preserve">on median importance ranks in those categories for RD4/RD9-based models was </w:t>
      </w:r>
      <w:r w:rsidR="00CF2FC6">
        <w:t>functional annotation (</w:t>
      </w:r>
      <w:r w:rsidR="00153613">
        <w:t>37/</w:t>
      </w:r>
      <w:r w:rsidR="00FE0989">
        <w:t>16</w:t>
      </w:r>
      <w:r w:rsidR="00153613">
        <w:t>) &gt; network properties</w:t>
      </w:r>
      <w:r w:rsidR="00350BC6">
        <w:t xml:space="preserve"> (57.5/</w:t>
      </w:r>
      <w:r w:rsidR="00FE0989">
        <w:t>64.5</w:t>
      </w:r>
      <w:r w:rsidR="00350BC6">
        <w:t xml:space="preserve">) </w:t>
      </w:r>
      <w:r w:rsidR="00930504">
        <w:t xml:space="preserve">&gt; </w:t>
      </w:r>
      <w:r w:rsidR="004D0CBE">
        <w:t>evolutionary properties (76/</w:t>
      </w:r>
      <w:r w:rsidR="007C3239">
        <w:t>110</w:t>
      </w:r>
      <w:r w:rsidR="004D0CBE">
        <w:t>) &gt; gene expression (104/</w:t>
      </w:r>
      <w:r w:rsidR="007C3239">
        <w:t>105</w:t>
      </w:r>
      <w:r w:rsidR="004D0CBE">
        <w:t xml:space="preserve">) &gt; </w:t>
      </w:r>
      <w:r w:rsidR="00E608D2">
        <w:t xml:space="preserve">protein properties (145/88) &gt; </w:t>
      </w:r>
      <w:r w:rsidR="00A04564">
        <w:t>epigenetic modifications (121/</w:t>
      </w:r>
      <w:r w:rsidR="007C3239">
        <w:t>127</w:t>
      </w:r>
      <w:r w:rsidR="00A04564">
        <w:t>)</w:t>
      </w:r>
      <w:r w:rsidR="00655965">
        <w:t>, while</w:t>
      </w:r>
      <w:r w:rsidR="00A04564">
        <w:t xml:space="preserve"> gene expression </w:t>
      </w:r>
      <w:r w:rsidR="00655965">
        <w:t>was the category</w:t>
      </w:r>
      <w:r w:rsidR="00AC1634">
        <w:t xml:space="preserve"> with the</w:t>
      </w:r>
      <w:r w:rsidR="00655965">
        <w:t xml:space="preserve"> highest number of variables in</w:t>
      </w:r>
      <w:r w:rsidR="00AC1634">
        <w:t xml:space="preserve"> both cases. </w:t>
      </w:r>
      <w:r w:rsidR="00064CA4">
        <w:t xml:space="preserve">These </w:t>
      </w:r>
      <w:r w:rsidR="00852E05">
        <w:t xml:space="preserve">findings validated the reproducibility of the models and </w:t>
      </w:r>
      <w:r w:rsidR="00734A77">
        <w:t xml:space="preserve">guaranteed a </w:t>
      </w:r>
      <w:r w:rsidR="005A09BC">
        <w:t xml:space="preserve">rigorous interpretation </w:t>
      </w:r>
      <w:r w:rsidR="003515D4">
        <w:t xml:space="preserve">of the following results. </w:t>
      </w:r>
      <w:r w:rsidR="00601D42">
        <w:t>Taking into account RD4C/RD9C</w:t>
      </w:r>
      <w:r w:rsidR="009143BA">
        <w:t>-based models, chromatin state</w:t>
      </w:r>
      <w:r w:rsidR="00601D42">
        <w:t xml:space="preserve"> category </w:t>
      </w:r>
      <w:r w:rsidR="00AD7F24">
        <w:t>was sixth/second</w:t>
      </w:r>
      <w:r w:rsidR="009143BA">
        <w:t xml:space="preserve"> in importance rankings </w:t>
      </w:r>
      <w:r w:rsidR="00636670">
        <w:t xml:space="preserve">and </w:t>
      </w:r>
      <w:r w:rsidR="009143BA">
        <w:t xml:space="preserve">became the first </w:t>
      </w:r>
      <w:r w:rsidR="00636670">
        <w:t>in terms of num</w:t>
      </w:r>
      <w:r w:rsidR="0019679A">
        <w:t>ber of variables for both cases,</w:t>
      </w:r>
      <w:r w:rsidR="00636670">
        <w:t xml:space="preserve"> </w:t>
      </w:r>
      <w:r w:rsidR="0019679A">
        <w:t>t</w:t>
      </w:r>
      <w:r w:rsidR="00D035F4">
        <w:t xml:space="preserve">hus, </w:t>
      </w:r>
      <w:r w:rsidR="00043BFE">
        <w:t>potentially indica</w:t>
      </w:r>
      <w:r w:rsidR="00916C2A">
        <w:t xml:space="preserve">ting </w:t>
      </w:r>
      <w:r w:rsidR="00043BFE">
        <w:t xml:space="preserve">that CS information would be more useful </w:t>
      </w:r>
      <w:r w:rsidR="00C43387">
        <w:t>when prediciting general rather than extreme redundancy.</w:t>
      </w:r>
      <w:r w:rsidR="005D4948">
        <w:t xml:space="preserve"> </w:t>
      </w:r>
      <w:r w:rsidR="00FB599F">
        <w:t xml:space="preserve">This idea was further </w:t>
      </w:r>
      <w:r w:rsidR="00E430B5">
        <w:t xml:space="preserve">verified </w:t>
      </w:r>
      <w:r w:rsidR="00CA0A5B">
        <w:t xml:space="preserve">when SVM models (see </w:t>
      </w:r>
      <w:r w:rsidR="00CA0A5B">
        <w:rPr>
          <w:b/>
        </w:rPr>
        <w:t>Methods</w:t>
      </w:r>
      <w:r w:rsidR="00CA0A5B">
        <w:t xml:space="preserve">) </w:t>
      </w:r>
      <w:r w:rsidR="00540BEC">
        <w:t>with</w:t>
      </w:r>
      <w:r w:rsidR="00300BD8">
        <w:t xml:space="preserve"> different sets were compared </w:t>
      </w:r>
      <w:r w:rsidR="00BF335E">
        <w:t>using AUC-ROC and AU-PRC</w:t>
      </w:r>
      <w:r w:rsidR="00077902">
        <w:t xml:space="preserve"> values</w:t>
      </w:r>
      <w:r w:rsidR="003C23DE">
        <w:t xml:space="preserve"> (</w:t>
      </w:r>
      <w:r w:rsidR="003C23DE">
        <w:rPr>
          <w:b/>
        </w:rPr>
        <w:t>fig. 4f-g</w:t>
      </w:r>
      <w:r w:rsidR="003C23DE">
        <w:t>)</w:t>
      </w:r>
      <w:r w:rsidR="00077902">
        <w:t xml:space="preserve">. </w:t>
      </w:r>
      <w:r w:rsidR="000848AC">
        <w:t>While CS data clearly improved prediction</w:t>
      </w:r>
      <w:r w:rsidR="00926200">
        <w:t>s</w:t>
      </w:r>
      <w:r w:rsidR="000848AC">
        <w:t xml:space="preserve"> for general redundancy, </w:t>
      </w:r>
      <w:r w:rsidR="00817330">
        <w:t>it also reduced the values for the extreme definition.</w:t>
      </w:r>
      <w:r w:rsidR="00CD71EB">
        <w:t xml:space="preserve"> </w:t>
      </w:r>
      <w:r w:rsidR="00B12F86">
        <w:t xml:space="preserve">Finally, </w:t>
      </w:r>
      <w:r w:rsidR="00E87D46">
        <w:t>we detected that the</w:t>
      </w:r>
      <w:r w:rsidR="008B550F">
        <w:t xml:space="preserve"> intersection with the highest </w:t>
      </w:r>
      <w:r w:rsidR="00461373">
        <w:t>number of f</w:t>
      </w:r>
      <w:r w:rsidR="005D6B59">
        <w:t xml:space="preserve">eatures was common to all sets suggesting </w:t>
      </w:r>
      <w:r w:rsidR="00351786">
        <w:t xml:space="preserve">that the core predicting power </w:t>
      </w:r>
      <w:r w:rsidR="002D0E44">
        <w:t>remained c</w:t>
      </w:r>
      <w:r w:rsidR="008A41DF">
        <w:t>onstant</w:t>
      </w:r>
      <w:r w:rsidR="00252DD1">
        <w:t xml:space="preserve"> for all the models and, again, ensuring </w:t>
      </w:r>
      <w:r w:rsidR="00587AC7">
        <w:t xml:space="preserve">accurate comparisons </w:t>
      </w:r>
      <w:r w:rsidR="006B1319">
        <w:t>(</w:t>
      </w:r>
      <w:r w:rsidR="006B1319">
        <w:rPr>
          <w:b/>
        </w:rPr>
        <w:t>fig. 4h</w:t>
      </w:r>
      <w:r w:rsidR="006B1319">
        <w:t>)</w:t>
      </w:r>
      <w:r w:rsidR="00587AC7">
        <w:t>.</w:t>
      </w:r>
    </w:p>
    <w:p w14:paraId="43BEFE39" w14:textId="1DDAF03C" w:rsidR="00556101" w:rsidRDefault="003306EC" w:rsidP="00556101">
      <w:r>
        <w:t xml:space="preserve">Collectively, </w:t>
      </w:r>
      <w:r w:rsidR="00F14066">
        <w:t xml:space="preserve">we revealed that </w:t>
      </w:r>
      <w:r w:rsidR="005E46C7">
        <w:t>CS</w:t>
      </w:r>
      <w:r w:rsidR="00CD25DF">
        <w:t xml:space="preserve"> </w:t>
      </w:r>
      <w:r w:rsidR="00BE7E0C">
        <w:t>information could give clues in</w:t>
      </w:r>
      <w:r w:rsidR="005E46C7">
        <w:t xml:space="preserve">to </w:t>
      </w:r>
      <w:r w:rsidR="00BE7E0C">
        <w:t>duplicates</w:t>
      </w:r>
      <w:r w:rsidR="005E46C7">
        <w:t xml:space="preserve"> </w:t>
      </w:r>
      <w:r w:rsidR="00BE7E0C">
        <w:t xml:space="preserve">general functional divergence </w:t>
      </w:r>
      <w:r w:rsidR="00BA4FDD">
        <w:t xml:space="preserve">corroborated by the </w:t>
      </w:r>
      <w:r w:rsidR="00A76308">
        <w:t>replication of two independent previously published models.</w:t>
      </w:r>
    </w:p>
    <w:p w14:paraId="6B900335" w14:textId="2D23576A" w:rsidR="00525B7F" w:rsidRDefault="00F8209A" w:rsidP="003D2E5A">
      <w:pPr>
        <w:pStyle w:val="Ttulo2"/>
      </w:pPr>
      <w:r>
        <w:t>Defining functional genomics conservation score</w:t>
      </w:r>
      <w:r w:rsidR="00F50E38">
        <w:t xml:space="preserve"> and </w:t>
      </w:r>
      <w:r w:rsidR="00FF0DB6">
        <w:t xml:space="preserve">the </w:t>
      </w:r>
      <w:r w:rsidR="00F50E38">
        <w:t>database</w:t>
      </w:r>
    </w:p>
    <w:p w14:paraId="5A2B5E6C" w14:textId="19ABE345" w:rsidR="00987BDB" w:rsidRDefault="00B6587B" w:rsidP="00987BDB">
      <w:r>
        <w:t>Evolutionary functi</w:t>
      </w:r>
      <w:r w:rsidR="0080578F">
        <w:t>onal-</w:t>
      </w:r>
      <w:r w:rsidR="007177A5">
        <w:t>(epi)genomics</w:t>
      </w:r>
      <w:r>
        <w:t xml:space="preserve"> is an emerging field of study </w:t>
      </w:r>
      <w:r w:rsidR="001A1018">
        <w:t xml:space="preserve">with a growing body of </w:t>
      </w:r>
      <w:r w:rsidR="003D3E53">
        <w:t>literature</w:t>
      </w:r>
      <w:r w:rsidR="001A1018">
        <w:t xml:space="preserve"> reporting </w:t>
      </w:r>
      <w:r w:rsidR="003D3E53">
        <w:t xml:space="preserve">massive generation of functional </w:t>
      </w:r>
      <w:r w:rsidR="00E374A7">
        <w:t xml:space="preserve">genomics </w:t>
      </w:r>
      <w:r w:rsidR="00734755">
        <w:t>data</w:t>
      </w:r>
      <w:r w:rsidR="00E374A7">
        <w:t xml:space="preserve">, </w:t>
      </w:r>
      <w:r w:rsidR="00A70F98">
        <w:t xml:space="preserve">yet </w:t>
      </w:r>
      <w:r w:rsidR="00E931C3">
        <w:t xml:space="preserve">the </w:t>
      </w:r>
      <w:r w:rsidR="006F37D8">
        <w:t xml:space="preserve">determinants underlying </w:t>
      </w:r>
      <w:r w:rsidR="00E1138A">
        <w:t>these</w:t>
      </w:r>
      <w:r w:rsidR="006F37D8">
        <w:t xml:space="preserve"> process</w:t>
      </w:r>
      <w:r w:rsidR="00E1138A">
        <w:t>es</w:t>
      </w:r>
      <w:r w:rsidR="004421DE">
        <w:t xml:space="preserve"> are still not well understood for a l</w:t>
      </w:r>
      <w:r w:rsidR="00E73FB6">
        <w:t xml:space="preserve">ack of a </w:t>
      </w:r>
      <w:r w:rsidR="00E73FB6">
        <w:lastRenderedPageBreak/>
        <w:t>holistic point of view</w:t>
      </w:r>
      <w:r w:rsidR="00224C76">
        <w:t xml:space="preserve">. </w:t>
      </w:r>
      <w:r w:rsidR="00075687">
        <w:t xml:space="preserve">To fill this gap, </w:t>
      </w:r>
      <w:r w:rsidR="000017E1">
        <w:t xml:space="preserve">we adopted an integrative approach and expanded </w:t>
      </w:r>
      <w:r w:rsidR="00A44828">
        <w:t xml:space="preserve">the resource generated </w:t>
      </w:r>
      <w:r w:rsidR="00702A57">
        <w:t xml:space="preserve">with </w:t>
      </w:r>
      <w:r w:rsidR="00A24F94">
        <w:t>functional genomics conservation scores computed by LECIF algorithm</w:t>
      </w:r>
      <w:r w:rsidR="006A37FF">
        <w:t xml:space="preserve"> </w:t>
      </w:r>
      <w:r w:rsidR="004705BD">
        <w:fldChar w:fldCharType="begin" w:fldLock="1"/>
      </w:r>
      <w:r w:rsidR="00BA617E">
        <w:instrText>ADDIN CSL_CITATION {"citationItems":[{"id":"ITEM-1","itemData":{"DOI":"10.1038/s41467-021-22653-8","ISSN":"2041-1723","author":[{"dropping-particle":"Bin","family":"Kwon","given":"Soo","non-dropping-particle":"","parse-names":false,"suffix":""},{"dropping-particle":"","family":"Ernst","given":"Jason","non-dropping-particle":"","parse-names":false,"suffix":""}],"container-title":"Nature Communications","id":"ITEM-1","issued":{"date-parts":[["2021"]]},"page":"2495","publisher":"Springer US","title":"Learning a genome-wide score of human–mouse conservation at the functional genomics level","type":"article-journal","volume":"12"},"uris":["http://www.mendeley.com/documents/?uuid=fa26fc2d-7dc8-49d4-8993-5946d90ce2df"]}],"mendeley":{"formattedCitation":"(Kwon &amp; Ernst, 2021)","plainTextFormattedCitation":"(Kwon &amp; Ernst, 2021)","previouslyFormattedCitation":"(Kwon &amp; Ernst, 2021)"},"properties":{"noteIndex":0},"schema":"https://github.com/citation-style-language/schema/raw/master/csl-citation.json"}</w:instrText>
      </w:r>
      <w:r w:rsidR="004705BD">
        <w:fldChar w:fldCharType="separate"/>
      </w:r>
      <w:r w:rsidR="004705BD" w:rsidRPr="004705BD">
        <w:rPr>
          <w:noProof/>
        </w:rPr>
        <w:t xml:space="preserve">(Kwon </w:t>
      </w:r>
      <w:r w:rsidR="003B1FC4">
        <w:rPr>
          <w:noProof/>
        </w:rPr>
        <w:t>and</w:t>
      </w:r>
      <w:r w:rsidR="004705BD" w:rsidRPr="004705BD">
        <w:rPr>
          <w:noProof/>
        </w:rPr>
        <w:t xml:space="preserve"> Ernst, 2021)</w:t>
      </w:r>
      <w:r w:rsidR="004705BD">
        <w:fldChar w:fldCharType="end"/>
      </w:r>
      <w:r w:rsidR="00A24F94">
        <w:t xml:space="preserve">. </w:t>
      </w:r>
      <w:r w:rsidR="00443BA4">
        <w:t xml:space="preserve">LECIF </w:t>
      </w:r>
      <w:r w:rsidR="003C0013">
        <w:t>was applied integrat</w:t>
      </w:r>
      <w:r w:rsidR="00CC1E86">
        <w:t xml:space="preserve">ing </w:t>
      </w:r>
      <w:r w:rsidR="003C0013">
        <w:t xml:space="preserve">epigenomic, chromatin states, whole genome alignments and transcriptomic information for all pairwise comparisons. </w:t>
      </w:r>
      <w:r w:rsidR="00A35D6A">
        <w:t xml:space="preserve">By querying LECIF-scores, we sought to identify </w:t>
      </w:r>
      <w:r w:rsidR="006871A2">
        <w:t xml:space="preserve">genomic </w:t>
      </w:r>
      <w:r w:rsidR="0061559D">
        <w:t xml:space="preserve">regions with </w:t>
      </w:r>
      <w:r w:rsidR="00710F8A">
        <w:t xml:space="preserve">high degree of functional tracks convergence and, therefore, </w:t>
      </w:r>
      <w:r w:rsidR="0061559D">
        <w:t>similar phenotypic properties</w:t>
      </w:r>
      <w:r w:rsidR="00E021B1">
        <w:t xml:space="preserve"> (</w:t>
      </w:r>
      <w:r w:rsidR="00E021B1">
        <w:rPr>
          <w:b/>
        </w:rPr>
        <w:t xml:space="preserve">fig. 5, </w:t>
      </w:r>
      <w:r w:rsidR="00C162BF">
        <w:rPr>
          <w:b/>
        </w:rPr>
        <w:t>top</w:t>
      </w:r>
      <w:r w:rsidR="00E021B1">
        <w:rPr>
          <w:b/>
        </w:rPr>
        <w:t>left panel</w:t>
      </w:r>
      <w:r w:rsidR="00E021B1" w:rsidRPr="00CB2694">
        <w:t>)</w:t>
      </w:r>
      <w:r w:rsidR="0061559D">
        <w:t>.</w:t>
      </w:r>
    </w:p>
    <w:p w14:paraId="00963DB0" w14:textId="37CDF225" w:rsidR="00BE49FF" w:rsidRDefault="004B08C5" w:rsidP="00987BDB">
      <w:r>
        <w:t xml:space="preserve">To research elements highlighted by LECIF, we characterized </w:t>
      </w:r>
      <w:r w:rsidR="00E901B0">
        <w:t xml:space="preserve">genome </w:t>
      </w:r>
      <w:r>
        <w:t xml:space="preserve">distribution of the scores over </w:t>
      </w:r>
      <w:r w:rsidR="00A42834">
        <w:t xml:space="preserve">genetic variability, </w:t>
      </w:r>
      <w:r w:rsidR="00ED1B2E">
        <w:t xml:space="preserve">chromatin states and conservation modules. </w:t>
      </w:r>
      <w:r w:rsidR="00FF4AB5">
        <w:t>In all the comparisons</w:t>
      </w:r>
      <w:r w:rsidR="00DF047D">
        <w:t>,</w:t>
      </w:r>
      <w:r w:rsidR="00FF4AB5">
        <w:t xml:space="preserve"> </w:t>
      </w:r>
      <w:r w:rsidR="00EA2476">
        <w:t>LECIF-</w:t>
      </w:r>
      <w:r w:rsidR="001546A9">
        <w:t xml:space="preserve">scores </w:t>
      </w:r>
      <w:r w:rsidR="004566A3">
        <w:t xml:space="preserve">density </w:t>
      </w:r>
      <w:r w:rsidR="00EA2476">
        <w:t xml:space="preserve">decreased </w:t>
      </w:r>
      <w:r w:rsidR="004566A3">
        <w:t xml:space="preserve">in </w:t>
      </w:r>
      <w:r w:rsidR="00C9512C">
        <w:t>centromeres</w:t>
      </w:r>
      <w:r w:rsidR="003214A9">
        <w:t xml:space="preserve"> due to </w:t>
      </w:r>
      <w:r w:rsidR="00C9512C">
        <w:t>the lower number of alignments in these regions</w:t>
      </w:r>
      <w:r w:rsidR="001A4CAB">
        <w:t xml:space="preserve"> (</w:t>
      </w:r>
      <w:r w:rsidR="001A4CAB">
        <w:rPr>
          <w:b/>
        </w:rPr>
        <w:t xml:space="preserve">fig. 5, middle </w:t>
      </w:r>
      <w:r w:rsidR="001A4CAB" w:rsidRPr="003214A9">
        <w:rPr>
          <w:b/>
        </w:rPr>
        <w:t>panel</w:t>
      </w:r>
      <w:r w:rsidR="001A4CAB">
        <w:t>)</w:t>
      </w:r>
      <w:r w:rsidR="00C9512C">
        <w:t>.</w:t>
      </w:r>
      <w:r w:rsidR="003214A9">
        <w:t xml:space="preserve"> </w:t>
      </w:r>
      <w:r w:rsidR="00E9056C">
        <w:t>As mentioned before, we did not find</w:t>
      </w:r>
      <w:r w:rsidR="00B83125">
        <w:t xml:space="preserve"> a c</w:t>
      </w:r>
      <w:r w:rsidR="00FA7060">
        <w:t>onstrained</w:t>
      </w:r>
      <w:r w:rsidR="00B83125">
        <w:t xml:space="preserve"> pattern</w:t>
      </w:r>
      <w:r w:rsidR="00D459C1">
        <w:t xml:space="preserve"> in </w:t>
      </w:r>
      <w:r w:rsidR="00B83125">
        <w:t xml:space="preserve">the genetic variability module. </w:t>
      </w:r>
      <w:r w:rsidR="002F2D7B">
        <w:t xml:space="preserve">Whilst both </w:t>
      </w:r>
      <w:r w:rsidR="002F2D7B">
        <w:rPr>
          <w:i/>
        </w:rPr>
        <w:t xml:space="preserve">Z. mays </w:t>
      </w:r>
      <w:r w:rsidR="002F2D7B">
        <w:t xml:space="preserve">contrasts </w:t>
      </w:r>
      <w:r w:rsidR="002F6451">
        <w:t>(</w:t>
      </w:r>
      <w:r w:rsidR="002F6451">
        <w:rPr>
          <w:b/>
        </w:rPr>
        <w:t>fig. 5, topright panel</w:t>
      </w:r>
      <w:r w:rsidR="00134741" w:rsidRPr="00134741">
        <w:t>)</w:t>
      </w:r>
      <w:r w:rsidR="002F6451">
        <w:t xml:space="preserve"> </w:t>
      </w:r>
      <w:r w:rsidR="002F2D7B">
        <w:t xml:space="preserve">and </w:t>
      </w:r>
      <w:r w:rsidR="002F2D7B">
        <w:rPr>
          <w:i/>
        </w:rPr>
        <w:t xml:space="preserve">O. sativa </w:t>
      </w:r>
      <w:r w:rsidR="002F2D7B">
        <w:t xml:space="preserve">vs </w:t>
      </w:r>
      <w:r w:rsidR="002F2D7B">
        <w:rPr>
          <w:i/>
        </w:rPr>
        <w:t xml:space="preserve">Z. mays </w:t>
      </w:r>
      <w:r w:rsidR="002F6451">
        <w:t>(</w:t>
      </w:r>
      <w:r w:rsidR="002F6451">
        <w:rPr>
          <w:b/>
        </w:rPr>
        <w:t xml:space="preserve">fig. 5 bottomleft </w:t>
      </w:r>
      <w:r w:rsidR="002F6451" w:rsidRPr="002F6451">
        <w:rPr>
          <w:b/>
        </w:rPr>
        <w:t>panel</w:t>
      </w:r>
      <w:r w:rsidR="002F6451">
        <w:t xml:space="preserve">) </w:t>
      </w:r>
      <w:r w:rsidR="002F2D7B" w:rsidRPr="002F6451">
        <w:t>GWAS</w:t>
      </w:r>
      <w:r w:rsidR="002F2D7B">
        <w:t xml:space="preserve"> significant SNPs are </w:t>
      </w:r>
      <w:r w:rsidR="00A872DB">
        <w:t>enriched in regions with high</w:t>
      </w:r>
      <w:r w:rsidR="002C3BC0">
        <w:t xml:space="preserve"> functional conservation, </w:t>
      </w:r>
      <w:r w:rsidR="00ED5740">
        <w:t xml:space="preserve">both </w:t>
      </w:r>
      <w:r w:rsidR="00ED5740">
        <w:rPr>
          <w:i/>
        </w:rPr>
        <w:t xml:space="preserve">A. thaliana </w:t>
      </w:r>
      <w:r w:rsidR="00ED5740">
        <w:t>contra</w:t>
      </w:r>
      <w:r w:rsidR="00DB0AAB">
        <w:t>sts</w:t>
      </w:r>
      <w:r w:rsidR="00ED5740">
        <w:t xml:space="preserve"> (</w:t>
      </w:r>
      <w:r w:rsidR="00ED5740">
        <w:rPr>
          <w:b/>
        </w:rPr>
        <w:t>fig. 5, bottomright panel</w:t>
      </w:r>
      <w:r w:rsidR="00ED5740" w:rsidRPr="00ED5740">
        <w:t>)</w:t>
      </w:r>
      <w:r w:rsidR="00ED5740">
        <w:t xml:space="preserve"> </w:t>
      </w:r>
      <w:r w:rsidR="00663C8D">
        <w:t>did not reflec</w:t>
      </w:r>
      <w:r w:rsidR="002D7428">
        <w:t>t</w:t>
      </w:r>
      <w:r w:rsidR="00663C8D">
        <w:t xml:space="preserve"> any enrichment and </w:t>
      </w:r>
      <w:r w:rsidR="00663C8D">
        <w:rPr>
          <w:i/>
        </w:rPr>
        <w:t xml:space="preserve">O. sativa </w:t>
      </w:r>
      <w:r w:rsidR="00663C8D">
        <w:t xml:space="preserve">vs </w:t>
      </w:r>
      <w:r w:rsidR="00663C8D">
        <w:rPr>
          <w:i/>
        </w:rPr>
        <w:t xml:space="preserve">A. thaliana </w:t>
      </w:r>
      <w:r w:rsidR="007E0333">
        <w:t>was eve</w:t>
      </w:r>
      <w:r w:rsidR="00AD10B3">
        <w:t>n enriched in regions with low</w:t>
      </w:r>
      <w:r w:rsidR="007E0333">
        <w:t xml:space="preserve"> LECIF</w:t>
      </w:r>
      <w:r w:rsidR="00DB0AAB">
        <w:t xml:space="preserve">-scores. </w:t>
      </w:r>
      <w:r w:rsidR="00626B5E">
        <w:t>This could be explained</w:t>
      </w:r>
      <w:r w:rsidR="00C51F0E">
        <w:t xml:space="preserve"> </w:t>
      </w:r>
      <w:r w:rsidR="005726B3">
        <w:t>by</w:t>
      </w:r>
      <w:r w:rsidR="00C51F0E">
        <w:t xml:space="preserve"> </w:t>
      </w:r>
      <w:r w:rsidR="005726B3">
        <w:t xml:space="preserve">balanced </w:t>
      </w:r>
      <w:r w:rsidR="00D7606A">
        <w:t>s</w:t>
      </w:r>
      <w:r w:rsidR="00E21990">
        <w:t>ignificant-</w:t>
      </w:r>
      <w:r w:rsidR="005726B3">
        <w:t xml:space="preserve">SNPs distribution through </w:t>
      </w:r>
      <w:r w:rsidR="005726B3">
        <w:rPr>
          <w:i/>
        </w:rPr>
        <w:t>A. thaliana</w:t>
      </w:r>
      <w:r w:rsidR="005726B3">
        <w:t xml:space="preserve"> genome due to </w:t>
      </w:r>
      <w:r w:rsidR="00D52606">
        <w:t>its</w:t>
      </w:r>
      <w:r w:rsidR="00C51F0E">
        <w:t xml:space="preserve"> </w:t>
      </w:r>
      <w:r w:rsidR="00A16514">
        <w:t xml:space="preserve">architecture and </w:t>
      </w:r>
      <w:r w:rsidR="00C51F0E">
        <w:t xml:space="preserve">higher number of </w:t>
      </w:r>
      <w:r w:rsidR="00DF487E">
        <w:t>GWA</w:t>
      </w:r>
      <w:r w:rsidR="007C2792">
        <w:t xml:space="preserve"> studies, </w:t>
      </w:r>
      <w:r w:rsidR="00C83B00">
        <w:t>more sim</w:t>
      </w:r>
      <w:r w:rsidR="00DF487E">
        <w:t>ilarity in the trait</w:t>
      </w:r>
      <w:r w:rsidR="00157224">
        <w:t xml:space="preserve">s </w:t>
      </w:r>
      <w:r w:rsidR="00517490">
        <w:t xml:space="preserve">studied </w:t>
      </w:r>
      <w:r w:rsidR="00DF487E">
        <w:t>between the monocots</w:t>
      </w:r>
      <w:r w:rsidR="00A360A7">
        <w:t xml:space="preserve"> </w:t>
      </w:r>
      <w:r w:rsidR="003A5441">
        <w:t xml:space="preserve">and/or </w:t>
      </w:r>
      <w:r w:rsidR="006B7BD8">
        <w:rPr>
          <w:i/>
        </w:rPr>
        <w:t xml:space="preserve">O. sativa </w:t>
      </w:r>
      <w:r w:rsidR="006B7BD8">
        <w:t xml:space="preserve">only </w:t>
      </w:r>
      <w:r w:rsidR="00A65B13">
        <w:t xml:space="preserve">being able to </w:t>
      </w:r>
      <w:r w:rsidR="006B7BD8">
        <w:t>r</w:t>
      </w:r>
      <w:r w:rsidR="00D23300">
        <w:t>etain</w:t>
      </w:r>
      <w:r w:rsidR="006B7BD8">
        <w:t xml:space="preserve"> functional </w:t>
      </w:r>
      <w:r w:rsidR="00273C9E">
        <w:t>con</w:t>
      </w:r>
      <w:r w:rsidR="00591D8C">
        <w:t xml:space="preserve">servation </w:t>
      </w:r>
      <w:r w:rsidR="001F0536">
        <w:t xml:space="preserve">information </w:t>
      </w:r>
      <w:r w:rsidR="00A016B6">
        <w:t>related to the closest</w:t>
      </w:r>
      <w:r w:rsidR="00943F99">
        <w:t xml:space="preserve"> species.</w:t>
      </w:r>
      <w:r w:rsidR="00816E8C">
        <w:t xml:space="preserve"> </w:t>
      </w:r>
    </w:p>
    <w:p w14:paraId="231312CF" w14:textId="44CF7B5A" w:rsidR="00E76721" w:rsidRDefault="00441B09" w:rsidP="00987BDB">
      <w:r>
        <w:t>In the CS module</w:t>
      </w:r>
      <w:r w:rsidR="00517490">
        <w:t>,</w:t>
      </w:r>
      <w:r>
        <w:t xml:space="preserve"> g</w:t>
      </w:r>
      <w:r w:rsidR="004B1598">
        <w:t>enome-wide d</w:t>
      </w:r>
      <w:r w:rsidR="001546A9" w:rsidRPr="003214A9">
        <w:t>istribution</w:t>
      </w:r>
      <w:r w:rsidR="004B1598">
        <w:t>s</w:t>
      </w:r>
      <w:r w:rsidR="001546A9">
        <w:t xml:space="preserve"> were shifted to the left </w:t>
      </w:r>
      <w:r w:rsidR="005E11D4">
        <w:t xml:space="preserve">because of </w:t>
      </w:r>
      <w:r w:rsidR="00DF047D">
        <w:t xml:space="preserve">the </w:t>
      </w:r>
      <w:r w:rsidR="005E11D4">
        <w:t>higher weights of negative (only aligned)</w:t>
      </w:r>
      <w:r w:rsidR="00DF047D">
        <w:t xml:space="preserve"> vs</w:t>
      </w:r>
      <w:r w:rsidR="005E11D4">
        <w:t xml:space="preserve"> positive </w:t>
      </w:r>
      <w:r w:rsidR="008D5C68">
        <w:t xml:space="preserve">(aligned and </w:t>
      </w:r>
      <w:r w:rsidR="00C15E7D">
        <w:t xml:space="preserve">functionally </w:t>
      </w:r>
      <w:r w:rsidR="008D5C68">
        <w:t xml:space="preserve">conserved) </w:t>
      </w:r>
      <w:r w:rsidR="00DF047D">
        <w:t xml:space="preserve">samples </w:t>
      </w:r>
      <w:r w:rsidR="00914512">
        <w:t xml:space="preserve">to ensure </w:t>
      </w:r>
      <w:r w:rsidR="00D65689">
        <w:t xml:space="preserve">that only regions with strong </w:t>
      </w:r>
      <w:r w:rsidR="00B2450B">
        <w:t xml:space="preserve">functional evidence </w:t>
      </w:r>
      <w:r w:rsidR="007E6D7D">
        <w:t>were</w:t>
      </w:r>
      <w:r w:rsidR="00B2450B">
        <w:t xml:space="preserve"> </w:t>
      </w:r>
      <w:r w:rsidR="00A61575">
        <w:t>underlined</w:t>
      </w:r>
      <w:r w:rsidR="00C162BF">
        <w:t xml:space="preserve"> (</w:t>
      </w:r>
      <w:r w:rsidR="00C162BF">
        <w:rPr>
          <w:b/>
        </w:rPr>
        <w:t xml:space="preserve">fig. 5, bottomright-bottomleft-topright </w:t>
      </w:r>
      <w:r w:rsidR="00C162BF" w:rsidRPr="003214A9">
        <w:rPr>
          <w:b/>
        </w:rPr>
        <w:t>panel</w:t>
      </w:r>
      <w:r w:rsidR="003F5BBB">
        <w:rPr>
          <w:b/>
        </w:rPr>
        <w:t>; histogram</w:t>
      </w:r>
      <w:r w:rsidR="00C162BF">
        <w:t>)</w:t>
      </w:r>
      <w:r w:rsidR="00A45BA5">
        <w:t>.</w:t>
      </w:r>
      <w:r w:rsidR="00005B4A">
        <w:t xml:space="preserve"> </w:t>
      </w:r>
      <w:r w:rsidR="00407A45">
        <w:t xml:space="preserve">To validate </w:t>
      </w:r>
      <w:r w:rsidR="00852F7B">
        <w:t>that LECIF</w:t>
      </w:r>
      <w:r w:rsidR="009A54CE">
        <w:t>-score</w:t>
      </w:r>
      <w:r w:rsidR="00852F7B">
        <w:t xml:space="preserve"> </w:t>
      </w:r>
      <w:r w:rsidR="009E7038">
        <w:t xml:space="preserve">displays expected cross-species similarity in functional genomics features, we </w:t>
      </w:r>
      <w:r w:rsidR="009A54CE">
        <w:t xml:space="preserve">examined it in relation </w:t>
      </w:r>
      <w:r w:rsidR="00D66CE6">
        <w:t>to CS annotation</w:t>
      </w:r>
      <w:r w:rsidR="00725613">
        <w:t xml:space="preserve">. </w:t>
      </w:r>
      <w:r w:rsidR="00860DFA">
        <w:t>In each of the six query vs target comparisons</w:t>
      </w:r>
      <w:r w:rsidR="005113F3">
        <w:t xml:space="preserve">, </w:t>
      </w:r>
      <w:r w:rsidR="007B5F50">
        <w:t xml:space="preserve">CS </w:t>
      </w:r>
      <w:r w:rsidR="00A92B2B">
        <w:t xml:space="preserve">linked to strong regulatory or transcription activity tended to have higher mean LECIF-score </w:t>
      </w:r>
      <w:r w:rsidR="001764BB">
        <w:t>than the other states</w:t>
      </w:r>
      <w:r w:rsidR="00D34813">
        <w:t xml:space="preserve"> (</w:t>
      </w:r>
      <w:r w:rsidR="00D34813">
        <w:rPr>
          <w:b/>
        </w:rPr>
        <w:t xml:space="preserve">fig. 5, bottomright-bottomleft-topright </w:t>
      </w:r>
      <w:r w:rsidR="00D34813" w:rsidRPr="003214A9">
        <w:rPr>
          <w:b/>
        </w:rPr>
        <w:t>panel</w:t>
      </w:r>
      <w:r w:rsidR="00D34813">
        <w:rPr>
          <w:b/>
        </w:rPr>
        <w:t>; violinplot</w:t>
      </w:r>
      <w:r w:rsidR="00220C8D">
        <w:rPr>
          <w:b/>
        </w:rPr>
        <w:t>s</w:t>
      </w:r>
      <w:r w:rsidR="00D34813">
        <w:t>)</w:t>
      </w:r>
      <w:r w:rsidR="00735A79">
        <w:t xml:space="preserve">. </w:t>
      </w:r>
      <w:r w:rsidR="000B27BB">
        <w:t>W</w:t>
      </w:r>
      <w:r w:rsidR="005938BA">
        <w:t xml:space="preserve">e </w:t>
      </w:r>
      <w:r w:rsidR="00DA25EB">
        <w:t xml:space="preserve">investigated </w:t>
      </w:r>
      <w:r w:rsidR="00C83B00">
        <w:t>cross-species CS si</w:t>
      </w:r>
      <w:r w:rsidR="00E87A95">
        <w:t>milarity for different ranges of the LECIF</w:t>
      </w:r>
      <w:r w:rsidR="0051696B">
        <w:t>-</w:t>
      </w:r>
      <w:r w:rsidR="00E87A95">
        <w:t>score</w:t>
      </w:r>
      <w:r w:rsidR="002568B4">
        <w:t xml:space="preserve"> </w:t>
      </w:r>
      <w:r w:rsidR="000B27BB">
        <w:t>(</w:t>
      </w:r>
      <w:r w:rsidR="000B27BB">
        <w:rPr>
          <w:b/>
        </w:rPr>
        <w:t xml:space="preserve">fig. 5, bottomright-bottomleft-topright </w:t>
      </w:r>
      <w:r w:rsidR="000B27BB" w:rsidRPr="003214A9">
        <w:rPr>
          <w:b/>
        </w:rPr>
        <w:t>panel</w:t>
      </w:r>
      <w:r w:rsidR="000B27BB">
        <w:rPr>
          <w:b/>
        </w:rPr>
        <w:t>;</w:t>
      </w:r>
      <w:r w:rsidR="00FF7C6C">
        <w:rPr>
          <w:b/>
        </w:rPr>
        <w:t xml:space="preserve"> </w:t>
      </w:r>
      <w:r w:rsidR="000B27BB">
        <w:rPr>
          <w:b/>
        </w:rPr>
        <w:t>lineplot</w:t>
      </w:r>
      <w:r w:rsidR="00D565E0">
        <w:rPr>
          <w:b/>
        </w:rPr>
        <w:t>s</w:t>
      </w:r>
      <w:r w:rsidR="000B27BB">
        <w:t>)</w:t>
      </w:r>
      <w:r w:rsidR="00120243">
        <w:t xml:space="preserve">. </w:t>
      </w:r>
      <w:r w:rsidR="004009F0">
        <w:t>As LECIF-score increase</w:t>
      </w:r>
      <w:r w:rsidR="00CF2150">
        <w:t>d</w:t>
      </w:r>
      <w:r w:rsidR="004009F0">
        <w:t xml:space="preserve">, cross-species CS agreement was </w:t>
      </w:r>
      <w:r w:rsidR="00CF2150">
        <w:t xml:space="preserve">gradually </w:t>
      </w:r>
      <w:r w:rsidR="004009F0">
        <w:t xml:space="preserve">higher in active, </w:t>
      </w:r>
      <w:r w:rsidR="00CF2150">
        <w:t>bivalent and he</w:t>
      </w:r>
      <w:r w:rsidR="0008424A">
        <w:t xml:space="preserve">terochromatin functional groups. </w:t>
      </w:r>
      <w:r w:rsidR="00B81CAB">
        <w:t xml:space="preserve">This pattern was not fulfilled for </w:t>
      </w:r>
      <w:r w:rsidR="002D1E2A">
        <w:t xml:space="preserve">divergent and </w:t>
      </w:r>
      <w:r w:rsidR="00AA1AC2">
        <w:t xml:space="preserve">quies/no-signal </w:t>
      </w:r>
      <w:r w:rsidR="007D723F">
        <w:t>states</w:t>
      </w:r>
      <w:r w:rsidR="002D1E2A">
        <w:t xml:space="preserve"> because </w:t>
      </w:r>
      <w:r w:rsidR="00C83B00">
        <w:t>si</w:t>
      </w:r>
      <w:r w:rsidR="002E05FB">
        <w:t xml:space="preserve">milarity was </w:t>
      </w:r>
      <w:r w:rsidR="0024234A">
        <w:t xml:space="preserve">not </w:t>
      </w:r>
      <w:r w:rsidR="002E05FB">
        <w:t xml:space="preserve">expected by definition and </w:t>
      </w:r>
      <w:r w:rsidR="002316A4">
        <w:t>the absence of epigenetic regulation</w:t>
      </w:r>
      <w:r w:rsidR="000E637E">
        <w:t>, respectively</w:t>
      </w:r>
      <w:r w:rsidR="002316A4">
        <w:t xml:space="preserve">. </w:t>
      </w:r>
      <w:r w:rsidR="000B27BB">
        <w:t>To provide further proof,</w:t>
      </w:r>
      <w:r w:rsidR="002C32FC">
        <w:t xml:space="preserve"> </w:t>
      </w:r>
      <w:r w:rsidR="000C4DB7">
        <w:t xml:space="preserve">we analyzed </w:t>
      </w:r>
      <w:r w:rsidR="007221A0">
        <w:t>CS annotations in regions where functiona genomics (LECIF) and comparative genomics (PhyloP)</w:t>
      </w:r>
      <w:r w:rsidR="00306D09">
        <w:t xml:space="preserve"> </w:t>
      </w:r>
      <w:r w:rsidR="004377F0">
        <w:t xml:space="preserve">scores </w:t>
      </w:r>
      <w:r w:rsidR="00306D09">
        <w:t>disagreed (</w:t>
      </w:r>
      <w:r w:rsidR="00306D09">
        <w:rPr>
          <w:b/>
        </w:rPr>
        <w:t xml:space="preserve">fig. 5, bottomright-bottomleft-topright </w:t>
      </w:r>
      <w:r w:rsidR="00306D09" w:rsidRPr="003214A9">
        <w:rPr>
          <w:b/>
        </w:rPr>
        <w:t>panel</w:t>
      </w:r>
      <w:r w:rsidR="00306D09">
        <w:rPr>
          <w:b/>
        </w:rPr>
        <w:t xml:space="preserve">; </w:t>
      </w:r>
      <w:r w:rsidR="00A53278">
        <w:rPr>
          <w:b/>
        </w:rPr>
        <w:t xml:space="preserve">grouped </w:t>
      </w:r>
      <w:r w:rsidR="00BA7BC1">
        <w:rPr>
          <w:b/>
        </w:rPr>
        <w:t>barplots</w:t>
      </w:r>
      <w:r w:rsidR="00306D09">
        <w:t>).</w:t>
      </w:r>
      <w:r w:rsidR="003F58B2">
        <w:t xml:space="preserve"> </w:t>
      </w:r>
      <w:r w:rsidR="003F58B2">
        <w:lastRenderedPageBreak/>
        <w:t xml:space="preserve">Specifically, </w:t>
      </w:r>
      <w:r w:rsidR="00113297">
        <w:t>for pairs of regions where the LECIF-</w:t>
      </w:r>
      <w:r w:rsidR="00D8020B">
        <w:t>score was high (percentile-rank&gt;</w:t>
      </w:r>
      <w:r w:rsidR="00113297">
        <w:t xml:space="preserve">60) and </w:t>
      </w:r>
      <w:r w:rsidR="00677E2B">
        <w:t>P</w:t>
      </w:r>
      <w:r w:rsidR="00D8020B">
        <w:t>hyloP-score was low (percentile-rank&lt;</w:t>
      </w:r>
      <w:r w:rsidR="00C83B00">
        <w:t>40), we computed CS si</w:t>
      </w:r>
      <w:r w:rsidR="00677E2B">
        <w:t>milarity</w:t>
      </w:r>
      <w:r w:rsidR="000F445F">
        <w:t xml:space="preserve">. </w:t>
      </w:r>
      <w:r w:rsidR="00314E33">
        <w:t xml:space="preserve">We appreciated that </w:t>
      </w:r>
      <w:r w:rsidR="00F52C4B">
        <w:t xml:space="preserve">such pairs </w:t>
      </w:r>
      <w:r w:rsidR="00366D6B">
        <w:t xml:space="preserve">were more likely to </w:t>
      </w:r>
      <w:r w:rsidR="00B41887">
        <w:t xml:space="preserve">exhibit </w:t>
      </w:r>
      <w:r w:rsidR="00090FB9">
        <w:t>convergent s</w:t>
      </w:r>
      <w:r w:rsidR="00486418">
        <w:t>tates for all the groups and vice</w:t>
      </w:r>
      <w:r w:rsidR="00A25FAB">
        <w:t xml:space="preserve"> </w:t>
      </w:r>
      <w:r w:rsidR="00486418">
        <w:t>versa.</w:t>
      </w:r>
    </w:p>
    <w:p w14:paraId="4CA8AE92" w14:textId="0B68C67A" w:rsidR="00CA01FF" w:rsidRDefault="0037034D" w:rsidP="00575E53">
      <w:r>
        <w:t xml:space="preserve">We next </w:t>
      </w:r>
      <w:r w:rsidR="00865B24">
        <w:t>evaluated</w:t>
      </w:r>
      <w:r w:rsidR="00E440FA">
        <w:t xml:space="preserve"> more deeply the relationships between functional/comparative-genomics scores and annotations (</w:t>
      </w:r>
      <w:r w:rsidR="00E440FA">
        <w:rPr>
          <w:b/>
        </w:rPr>
        <w:t xml:space="preserve">fig. 5, bottomright-bottomleft-topright </w:t>
      </w:r>
      <w:r w:rsidR="00E440FA" w:rsidRPr="003214A9">
        <w:rPr>
          <w:b/>
        </w:rPr>
        <w:t>panel</w:t>
      </w:r>
      <w:r w:rsidR="00E440FA">
        <w:rPr>
          <w:b/>
        </w:rPr>
        <w:t>; boxplots</w:t>
      </w:r>
      <w:r w:rsidR="00E440FA">
        <w:t xml:space="preserve">). </w:t>
      </w:r>
      <w:r w:rsidR="00575E53">
        <w:t xml:space="preserve">It should be noted that as we are studying distant-related species, the scores of annotations with high coverage % in the aligning regions, like PhastCons/PhyloP </w:t>
      </w:r>
      <w:r w:rsidR="00575E53">
        <w:fldChar w:fldCharType="begin" w:fldLock="1"/>
      </w:r>
      <w:r w:rsidR="00D55580">
        <w:instrText>ADDIN CSL_CITATION {"citationItems":[{"id":"ITEM-1","itemData":{"DOI":"10.1093/nar/gkz1020","author":[{"dropping-particle":"","family":"Tian","given":"Feng","non-dropping-particle":"","parse-names":false,"suffix":""},{"dropping-particle":"","family":"Yang","given":"De-chang","non-dropping-particle":"","parse-names":false,"suffix":""},{"dropping-particle":"","family":"Meng","given":"Yu-qi","non-dropping-particle":"","parse-names":false,"suffix":""},{"dropping-particle":"","family":"Jin","given":"Jinpu","non-dropping-particle":"","parse-names":false,"suffix":""},{"dropping-particle":"","family":"Gao","given":"Ge","non-dropping-particle":"","parse-names":false,"suffix":""}],"container-title":"Nucleic Acids Research","id":"ITEM-1","issue":"November 2019","issued":{"date-parts":[["2020"]]},"page":"1104-1113","publisher":"Oxford University Press","title":"PlantRegMap : charting functional regulatory maps in plants","type":"article-journal","volume":"48"},"uris":["http://www.mendeley.com/documents/?uuid=170fa324-740b-4220-add3-83f320fbcae7"]}],"mendeley":{"formattedCitation":"(Tian, Yang, Meng, Jin, &amp; Gao, 2020)","plainTextFormattedCitation":"(Tian, Yang, Meng, Jin, &amp; Gao, 2020)","previouslyFormattedCitation":"(Tian, Yang, Meng, Jin, &amp; Gao, 2020)"},"properties":{"noteIndex":0},"schema":"https://github.com/citation-style-language/schema/raw/master/csl-citation.json"}</w:instrText>
      </w:r>
      <w:r w:rsidR="00575E53">
        <w:fldChar w:fldCharType="separate"/>
      </w:r>
      <w:r w:rsidR="00575E53" w:rsidRPr="00BA617E">
        <w:rPr>
          <w:noProof/>
        </w:rPr>
        <w:t xml:space="preserve">(Tian, Yang, Meng, Jin, </w:t>
      </w:r>
      <w:r w:rsidR="003B1FC4">
        <w:rPr>
          <w:noProof/>
        </w:rPr>
        <w:t>and</w:t>
      </w:r>
      <w:r w:rsidR="00575E53" w:rsidRPr="00BA617E">
        <w:rPr>
          <w:noProof/>
        </w:rPr>
        <w:t xml:space="preserve"> Gao, 2020)</w:t>
      </w:r>
      <w:r w:rsidR="00575E53">
        <w:fldChar w:fldCharType="end"/>
      </w:r>
      <w:r w:rsidR="00575E53">
        <w:t xml:space="preserve"> sequence-based conservation, would be influenced by the high negative:positive weights ratio</w:t>
      </w:r>
      <w:r w:rsidR="00E72581">
        <w:t xml:space="preserve">. </w:t>
      </w:r>
      <w:r w:rsidR="0014115F">
        <w:t xml:space="preserve">We found </w:t>
      </w:r>
      <w:r w:rsidR="00C1023A">
        <w:t>that regions overlapping PhastCons elements did not have gr</w:t>
      </w:r>
      <w:r w:rsidR="00F92A5F">
        <w:t>e</w:t>
      </w:r>
      <w:r w:rsidR="00C1023A">
        <w:t xml:space="preserve">ater average LECIF-score compared to the genome-wide distribution and </w:t>
      </w:r>
      <w:r w:rsidR="005C3124">
        <w:t>LECIF-score was not correlated with PhyloP-score (</w:t>
      </w:r>
      <w:r w:rsidR="00811C97">
        <w:t xml:space="preserve">min-max range: 0.04-0.119 and </w:t>
      </w:r>
      <w:r w:rsidR="00CB3EC4">
        <w:t xml:space="preserve">0.005-0.118 </w:t>
      </w:r>
      <w:r w:rsidR="00811C97">
        <w:t>for PCC and SCC, respectively</w:t>
      </w:r>
      <w:r w:rsidR="00CB3EC4">
        <w:t>)</w:t>
      </w:r>
      <w:r w:rsidR="00811C97">
        <w:t>.</w:t>
      </w:r>
      <w:r w:rsidR="00885ED0">
        <w:t xml:space="preserve"> </w:t>
      </w:r>
      <w:r w:rsidR="004B73EC">
        <w:t xml:space="preserve">Interestingly, </w:t>
      </w:r>
      <w:r w:rsidR="00F31847">
        <w:t xml:space="preserve">CNEs followed the same trend as PhastCons elements except </w:t>
      </w:r>
      <w:r w:rsidR="009B5B6C">
        <w:t xml:space="preserve">for Poaceae-members vs </w:t>
      </w:r>
      <w:r w:rsidR="009B5B6C">
        <w:rPr>
          <w:i/>
        </w:rPr>
        <w:t>A. thaliana</w:t>
      </w:r>
      <w:r w:rsidR="00C41A37">
        <w:rPr>
          <w:i/>
        </w:rPr>
        <w:t xml:space="preserve"> </w:t>
      </w:r>
      <w:r w:rsidR="00C41A37">
        <w:t>pairs</w:t>
      </w:r>
      <w:r w:rsidR="006E2291">
        <w:t>, which had higher LECIF-scores</w:t>
      </w:r>
      <w:r w:rsidR="009B5B6C">
        <w:t xml:space="preserve">. </w:t>
      </w:r>
      <w:r w:rsidR="00704D56">
        <w:t xml:space="preserve">This </w:t>
      </w:r>
      <w:r w:rsidR="003639C7">
        <w:t xml:space="preserve">is reasonable since </w:t>
      </w:r>
      <w:r w:rsidR="00D819DF">
        <w:t xml:space="preserve">CNEs </w:t>
      </w:r>
      <w:r w:rsidR="003006CD">
        <w:t xml:space="preserve">preserved </w:t>
      </w:r>
      <w:r w:rsidR="00407EF6">
        <w:t xml:space="preserve">during </w:t>
      </w:r>
      <w:r w:rsidR="00905091">
        <w:t xml:space="preserve">longer timescales </w:t>
      </w:r>
      <w:r w:rsidR="004F277E">
        <w:t xml:space="preserve">are more </w:t>
      </w:r>
      <w:r w:rsidR="0082588B">
        <w:t>probable</w:t>
      </w:r>
      <w:r w:rsidR="004F277E">
        <w:t xml:space="preserve"> </w:t>
      </w:r>
      <w:r w:rsidR="0071213B">
        <w:t>to be functionally conserved.</w:t>
      </w:r>
    </w:p>
    <w:p w14:paraId="03E47A14" w14:textId="7B3DF36D" w:rsidR="00CA01FF" w:rsidRDefault="00CA01FF" w:rsidP="00575E53">
      <w:r>
        <w:t xml:space="preserve">In summary, </w:t>
      </w:r>
      <w:r w:rsidR="001C6DA3">
        <w:t xml:space="preserve">all these reports suggests that plants LECIF-score can capture functional conservation </w:t>
      </w:r>
      <w:r w:rsidR="00462830">
        <w:t xml:space="preserve">without being correlated with </w:t>
      </w:r>
      <w:r w:rsidR="00992182">
        <w:t xml:space="preserve">other comparative genomics </w:t>
      </w:r>
      <w:r w:rsidR="00105902">
        <w:t>and sequence-constraint scores</w:t>
      </w:r>
      <w:r w:rsidR="009D7F6A">
        <w:t xml:space="preserve">. </w:t>
      </w:r>
      <w:r w:rsidR="00B472CD">
        <w:t xml:space="preserve">We expect </w:t>
      </w:r>
      <w:r w:rsidR="001F17AB">
        <w:t xml:space="preserve">the LECIF-score </w:t>
      </w:r>
      <w:r w:rsidR="004C6457">
        <w:t xml:space="preserve">and inter-species CS </w:t>
      </w:r>
      <w:r w:rsidR="001F17AB">
        <w:t xml:space="preserve">would be </w:t>
      </w:r>
      <w:r w:rsidR="00BA6A47">
        <w:t>useful</w:t>
      </w:r>
      <w:r w:rsidR="001F17AB">
        <w:t xml:space="preserve"> tools to unify </w:t>
      </w:r>
      <w:r w:rsidR="00D01A0E">
        <w:t xml:space="preserve">and extrapolate </w:t>
      </w:r>
      <w:r w:rsidR="00270AE0">
        <w:t xml:space="preserve">molecular </w:t>
      </w:r>
      <w:r w:rsidR="00CF396D">
        <w:t xml:space="preserve">mechanisms </w:t>
      </w:r>
      <w:r w:rsidR="000272E0">
        <w:t xml:space="preserve">discoveries </w:t>
      </w:r>
      <w:r w:rsidR="00270AE0">
        <w:t xml:space="preserve">using </w:t>
      </w:r>
      <w:r w:rsidR="000272E0">
        <w:t xml:space="preserve">different model systems, </w:t>
      </w:r>
      <w:r w:rsidR="00B02211">
        <w:t xml:space="preserve">so we developed an integrated hub </w:t>
      </w:r>
      <w:r w:rsidR="00310211">
        <w:t>called PlantFUN(ctional)CO(</w:t>
      </w:r>
      <w:r w:rsidR="004660B0">
        <w:t>nservation)</w:t>
      </w:r>
      <w:r w:rsidR="003B4434">
        <w:t xml:space="preserve"> </w:t>
      </w:r>
      <w:r w:rsidR="0094714B">
        <w:t xml:space="preserve">to provide </w:t>
      </w:r>
      <w:r w:rsidR="00FE39FB">
        <w:t xml:space="preserve">interactive </w:t>
      </w:r>
      <w:r w:rsidR="0094714B">
        <w:t xml:space="preserve">user-friendly functionalities for further </w:t>
      </w:r>
      <w:r w:rsidR="00FE39FB">
        <w:t>requests (</w:t>
      </w:r>
      <w:r w:rsidR="00F92AEE">
        <w:rPr>
          <w:b/>
        </w:rPr>
        <w:t>fig. 5, topleft panel</w:t>
      </w:r>
      <w:r w:rsidR="00F92AEE" w:rsidRPr="00F92AEE">
        <w:t>;</w:t>
      </w:r>
      <w:r w:rsidR="00F92AEE">
        <w:t xml:space="preserve"> </w:t>
      </w:r>
      <w:r w:rsidR="00FE39FB">
        <w:t xml:space="preserve">see </w:t>
      </w:r>
      <w:r w:rsidR="00FE39FB">
        <w:rPr>
          <w:b/>
        </w:rPr>
        <w:t>Methods</w:t>
      </w:r>
      <w:r w:rsidR="00FE39FB">
        <w:t xml:space="preserve">). PlantFUNCO database is available at </w:t>
      </w:r>
      <w:hyperlink r:id="rId10" w:history="1">
        <w:r w:rsidR="000E2DE0" w:rsidRPr="00287C2C">
          <w:rPr>
            <w:rStyle w:val="Hipervnculo"/>
          </w:rPr>
          <w:t>https://rocesv.github.io/PlantFUNCO/</w:t>
        </w:r>
      </w:hyperlink>
      <w:r w:rsidR="000E2DE0">
        <w:t>.</w:t>
      </w:r>
    </w:p>
    <w:p w14:paraId="4F660FCE" w14:textId="0AFA96DA" w:rsidR="00F8209A" w:rsidRDefault="00611DC0" w:rsidP="00611DC0">
      <w:pPr>
        <w:pStyle w:val="Ttulo2"/>
      </w:pPr>
      <w:r>
        <w:t xml:space="preserve">Experimental validation of </w:t>
      </w:r>
      <w:r w:rsidR="009D20BF">
        <w:t xml:space="preserve">potential divergent </w:t>
      </w:r>
      <w:r w:rsidR="00225B6B">
        <w:t>duplicates</w:t>
      </w:r>
    </w:p>
    <w:p w14:paraId="2E9D9497" w14:textId="10758587" w:rsidR="006C7661" w:rsidRDefault="00D14C7A" w:rsidP="006C7661">
      <w:pPr>
        <w:rPr>
          <w:lang w:val="en-US"/>
        </w:rPr>
      </w:pPr>
      <w:r>
        <w:rPr>
          <w:lang w:val="en-US"/>
        </w:rPr>
        <w:t xml:space="preserve">To illustrate that functional </w:t>
      </w:r>
      <w:r w:rsidR="00FC0C24">
        <w:rPr>
          <w:lang w:val="en-US"/>
        </w:rPr>
        <w:t>use</w:t>
      </w:r>
      <w:r w:rsidR="00670971">
        <w:rPr>
          <w:lang w:val="en-US"/>
        </w:rPr>
        <w:t>s</w:t>
      </w:r>
      <w:r>
        <w:rPr>
          <w:lang w:val="en-US"/>
        </w:rPr>
        <w:t xml:space="preserve"> of the </w:t>
      </w:r>
      <w:r w:rsidR="005C033F">
        <w:rPr>
          <w:lang w:val="en-US"/>
        </w:rPr>
        <w:t>database</w:t>
      </w:r>
      <w:r>
        <w:rPr>
          <w:lang w:val="en-US"/>
        </w:rPr>
        <w:t xml:space="preserve"> could </w:t>
      </w:r>
      <w:r w:rsidR="00FC0C24">
        <w:rPr>
          <w:lang w:val="en-US"/>
        </w:rPr>
        <w:t>be translated</w:t>
      </w:r>
      <w:r>
        <w:rPr>
          <w:lang w:val="en-US"/>
        </w:rPr>
        <w:t xml:space="preserve"> into </w:t>
      </w:r>
      <w:r w:rsidR="00FC0C24">
        <w:rPr>
          <w:lang w:val="en-US"/>
        </w:rPr>
        <w:t xml:space="preserve">solutions for </w:t>
      </w:r>
      <w:r>
        <w:rPr>
          <w:lang w:val="en-US"/>
        </w:rPr>
        <w:t>complex bi</w:t>
      </w:r>
      <w:r w:rsidR="00FE4D63">
        <w:rPr>
          <w:lang w:val="en-US"/>
        </w:rPr>
        <w:t>ological problems, we focused on</w:t>
      </w:r>
      <w:r>
        <w:rPr>
          <w:lang w:val="en-US"/>
        </w:rPr>
        <w:t xml:space="preserve"> the experimental validation of mitochondrial alternative oxidases (AOX)</w:t>
      </w:r>
      <w:r w:rsidR="002B7120">
        <w:rPr>
          <w:lang w:val="en-US"/>
        </w:rPr>
        <w:t xml:space="preserve"> redundancy</w:t>
      </w:r>
      <w:r w:rsidR="00F90419">
        <w:rPr>
          <w:lang w:val="en-US"/>
        </w:rPr>
        <w:t xml:space="preserve"> in </w:t>
      </w:r>
      <w:r w:rsidR="00F90419">
        <w:rPr>
          <w:i/>
          <w:lang w:val="en-US"/>
        </w:rPr>
        <w:t xml:space="preserve">A. </w:t>
      </w:r>
      <w:r w:rsidR="00F90419" w:rsidRPr="00F90419">
        <w:rPr>
          <w:i/>
          <w:lang w:val="en-US"/>
        </w:rPr>
        <w:t>thaliana</w:t>
      </w:r>
      <w:r>
        <w:rPr>
          <w:lang w:val="en-US"/>
        </w:rPr>
        <w:t xml:space="preserve">. </w:t>
      </w:r>
      <w:r w:rsidR="006C7661">
        <w:rPr>
          <w:lang w:val="en-US"/>
        </w:rPr>
        <w:t>Despite these pairs do not pass the stringent threshold</w:t>
      </w:r>
      <w:r w:rsidR="00043363">
        <w:rPr>
          <w:lang w:val="en-US"/>
        </w:rPr>
        <w:t xml:space="preserve"> (</w:t>
      </w:r>
      <w:r w:rsidR="007D2746">
        <w:rPr>
          <w:lang w:val="en-US"/>
        </w:rPr>
        <w:t xml:space="preserve">&gt;0.93/&lt;0.46; </w:t>
      </w:r>
      <w:r w:rsidR="00043363">
        <w:rPr>
          <w:b/>
          <w:lang w:val="en-US"/>
        </w:rPr>
        <w:t>fig. 4d</w:t>
      </w:r>
      <w:r w:rsidR="00043363">
        <w:rPr>
          <w:lang w:val="en-US"/>
        </w:rPr>
        <w:t>)</w:t>
      </w:r>
      <w:r w:rsidR="006C7661">
        <w:rPr>
          <w:lang w:val="en-US"/>
        </w:rPr>
        <w:t>, they presented high enough DFD values to be considered high divergent paralogs</w:t>
      </w:r>
      <w:r w:rsidR="001A1102">
        <w:rPr>
          <w:lang w:val="en-US"/>
        </w:rPr>
        <w:t xml:space="preserve"> (</w:t>
      </w:r>
      <w:r w:rsidR="00A62B8A">
        <w:rPr>
          <w:i/>
          <w:lang w:val="en-US"/>
        </w:rPr>
        <w:t>AOX1A</w:t>
      </w:r>
      <w:r w:rsidR="00A62B8A">
        <w:rPr>
          <w:lang w:val="en-US"/>
        </w:rPr>
        <w:t>-</w:t>
      </w:r>
      <w:r w:rsidR="00A62B8A">
        <w:rPr>
          <w:i/>
          <w:lang w:val="en-US"/>
        </w:rPr>
        <w:t>AOX1C</w:t>
      </w:r>
      <w:r w:rsidR="00A62B8A">
        <w:rPr>
          <w:lang w:val="en-US"/>
        </w:rPr>
        <w:t xml:space="preserve">: 0.77, </w:t>
      </w:r>
      <w:r w:rsidR="00A62B8A">
        <w:rPr>
          <w:i/>
          <w:lang w:val="en-US"/>
        </w:rPr>
        <w:t>AOX1A</w:t>
      </w:r>
      <w:r w:rsidR="00A62B8A">
        <w:rPr>
          <w:lang w:val="en-US"/>
        </w:rPr>
        <w:t>-</w:t>
      </w:r>
      <w:r w:rsidR="00A62B8A">
        <w:rPr>
          <w:i/>
          <w:lang w:val="en-US"/>
        </w:rPr>
        <w:t>AOX1</w:t>
      </w:r>
      <w:r w:rsidR="00A62B8A">
        <w:rPr>
          <w:i/>
          <w:lang w:val="en-US"/>
        </w:rPr>
        <w:t>D</w:t>
      </w:r>
      <w:r w:rsidR="00A62B8A">
        <w:rPr>
          <w:lang w:val="en-US"/>
        </w:rPr>
        <w:t>:</w:t>
      </w:r>
      <w:r w:rsidR="00A62B8A">
        <w:rPr>
          <w:lang w:val="en-US"/>
        </w:rPr>
        <w:t xml:space="preserve"> 0.72, </w:t>
      </w:r>
      <w:r w:rsidR="00A62B8A">
        <w:rPr>
          <w:i/>
          <w:lang w:val="en-US"/>
        </w:rPr>
        <w:t>AOX1</w:t>
      </w:r>
      <w:r w:rsidR="00A62B8A">
        <w:rPr>
          <w:i/>
          <w:lang w:val="en-US"/>
        </w:rPr>
        <w:t>C</w:t>
      </w:r>
      <w:r w:rsidR="00A62B8A">
        <w:rPr>
          <w:lang w:val="en-US"/>
        </w:rPr>
        <w:t>-</w:t>
      </w:r>
      <w:r w:rsidR="00A62B8A">
        <w:rPr>
          <w:i/>
          <w:lang w:val="en-US"/>
        </w:rPr>
        <w:t>AOX1</w:t>
      </w:r>
      <w:r w:rsidR="00A62B8A">
        <w:rPr>
          <w:i/>
          <w:lang w:val="en-US"/>
        </w:rPr>
        <w:t>D</w:t>
      </w:r>
      <w:r w:rsidR="00A62B8A">
        <w:rPr>
          <w:lang w:val="en-US"/>
        </w:rPr>
        <w:t>:</w:t>
      </w:r>
      <w:r w:rsidR="00A62B8A">
        <w:rPr>
          <w:lang w:val="en-US"/>
        </w:rPr>
        <w:t xml:space="preserve"> 0.89; </w:t>
      </w:r>
      <w:r w:rsidR="001A1102">
        <w:rPr>
          <w:b/>
          <w:lang w:val="en-US"/>
        </w:rPr>
        <w:t>fig. 6</w:t>
      </w:r>
      <w:r w:rsidR="001A1102">
        <w:rPr>
          <w:lang w:val="en-US"/>
        </w:rPr>
        <w:t>)</w:t>
      </w:r>
      <w:r w:rsidR="006C7661">
        <w:rPr>
          <w:lang w:val="en-US"/>
        </w:rPr>
        <w:t>. We decided to assess AOX redundancy by monitoring root phenotypes under two different stresses, considering previously described roles of these genes in resp</w:t>
      </w:r>
      <w:r w:rsidR="005F5471">
        <w:rPr>
          <w:lang w:val="en-US"/>
        </w:rPr>
        <w:t xml:space="preserve">onse and retrograde-signalling </w:t>
      </w:r>
      <w:r w:rsidR="00073B8B">
        <w:rPr>
          <w:lang w:val="en-US"/>
        </w:rPr>
        <w:fldChar w:fldCharType="begin" w:fldLock="1"/>
      </w:r>
      <w:r w:rsidR="0094087B">
        <w:rPr>
          <w:lang w:val="en-US"/>
        </w:rPr>
        <w:instrText>ADDIN CSL_CITATION {"citationItems":[{"id":"ITEM-1","itemData":{"author":[{"dropping-particle":"","family":"Fuchs","given":"Philippe","non-dropping-particle":"","parse-names":false,"suffix":""},{"dropping-particle":"","family":"Bohle","given":"Finja","non-dropping-particle":"","parse-names":false,"suffix":""},{"dropping-particle":"","family":"Lichtenauer","given":"Sophie","non-dropping-particle":"","parse-names":false,"suffix":""},{"dropping-particle":"","family":"Ugalde","given":"Manuel","non-dropping-particle":"","parse-names":false,"suffix":""},{"dropping-particle":"","family":"Araujo","given":"Elias Feitosa","non-dropping-particle":"","parse-names":false,"suffix":""},{"dropping-particle":"","family":"Mansuroglu","given":"Berivan","non-dropping-particle":"","parse-names":false,"suffix":""},{"dropping-particle":"","family":"Ruberti","given":"Cristina","non-dropping-particle":"","parse-names":false,"suffix":""},{"dropping-particle":"","family":"Wagner","given":"Stephan","non-dropping-particle":"","parse-names":false,"suffix":""},{"dropping-particle":"","family":"Mu","given":"Stefanie J","non-dropping-particle":"","parse-names":false,"suffix":""},{"dropping-particle":"","family":"Meyer","given":"Andreas J","non-dropping-particle":"","parse-names":false,"suffix":""},{"dropping-particle":"","family":"Schwarzla","given":"Markus","non-dropping-particle":"","parse-names":false,"suffix":""}],"container-title":"The Plant Cell","id":"ITEM-1","issued":{"date-parts":[["2022"]]},"page":"1375-1395","title":"Reductive stress triggers ANAC017-mediated retrograde signaling to safeguard the endoplasmic reticulum by boosting mitochondrial respiratory capacity","type":"article-journal","volume":"34"},"uris":["http://www.mendeley.com/documents/?uuid=f6c1f232-0770-497b-9264-2fe1ff664791"]}],"mendeley":{"formattedCitation":"(Fuchs et al., 2022)","plainTextFormattedCitation":"(Fuchs et al., 2022)","previouslyFormattedCitation":"(Fuchs et al., 2022)"},"properties":{"noteIndex":0},"schema":"https://github.com/citation-style-language/schema/raw/master/csl-citation.json"}</w:instrText>
      </w:r>
      <w:r w:rsidR="00073B8B">
        <w:rPr>
          <w:lang w:val="en-US"/>
        </w:rPr>
        <w:fldChar w:fldCharType="separate"/>
      </w:r>
      <w:r w:rsidR="00073B8B" w:rsidRPr="00073B8B">
        <w:rPr>
          <w:noProof/>
          <w:lang w:val="en-US"/>
        </w:rPr>
        <w:t>(Fuchs et al., 2022)</w:t>
      </w:r>
      <w:r w:rsidR="00073B8B">
        <w:rPr>
          <w:lang w:val="en-US"/>
        </w:rPr>
        <w:fldChar w:fldCharType="end"/>
      </w:r>
      <w:r w:rsidR="002C43C4">
        <w:rPr>
          <w:lang w:val="en-US"/>
        </w:rPr>
        <w:t xml:space="preserve">; </w:t>
      </w:r>
      <w:r w:rsidR="006C7661">
        <w:rPr>
          <w:lang w:val="en-US"/>
        </w:rPr>
        <w:t>2/5 paralogs are not root expressed</w:t>
      </w:r>
      <w:r w:rsidR="000B24E3">
        <w:rPr>
          <w:lang w:val="en-US"/>
        </w:rPr>
        <w:t xml:space="preserve"> </w:t>
      </w:r>
      <w:r w:rsidR="0094087B">
        <w:rPr>
          <w:lang w:val="en-US"/>
        </w:rPr>
        <w:fldChar w:fldCharType="begin" w:fldLock="1"/>
      </w:r>
      <w:r w:rsidR="00627EB4">
        <w:rPr>
          <w:lang w:val="en-US"/>
        </w:rPr>
        <w:instrText>ADDIN CSL_CITATION {"citationItems":[{"id":"ITEM-1","itemData":{"DOI":"10.1093/nar/gkz947","author":[{"dropping-particle":"","family":"Papatheodorou","given":"Irene","non-dropping-particle":"","parse-names":false,"suffix":""},{"dropping-particle":"","family":"Moreno","given":"Pablo","non-dropping-particle":"","parse-names":false,"suffix":""},{"dropping-particle":"","family":"Manning","given":"Jonathan","non-dropping-particle":"","parse-names":false,"suffix":""},{"dropping-particle":"","family":"George","given":"Nancy","non-dropping-particle":"","parse-names":false,"suffix":""},{"dropping-particle":"","family":"Fexova","given":"Silvie","non-dropping-particle":"","parse-names":false,"suffix":""},{"dropping-particle":"","family":"Fonseca","given":"Nuno A","non-dropping-particle":"","parse-names":false,"suffix":""},{"dropping-particle":"","family":"Green","given":"Matthew","non-dropping-particle":"","parse-names":false,"suffix":""},{"dropping-particle":"","family":"Huang","given":"Ni","non-dropping-particle":"","parse-names":false,"suffix":""},{"dropping-particle":"","family":"Huerta","given":"Laura","non-dropping-particle":"","parse-names":false,"suffix":""},{"dropping-particle":"","family":"Iqbal","given":"Haider","non-dropping-particle":"","parse-names":false,"suffix":""},{"dropping-particle":"","family":"Jianu","given":"Monica","non-dropping-particle":"","parse-names":false,"suffix":""},{"dropping-particle":"","family":"Mohammed","given":"Suhaib","non-dropping-particle":"","parse-names":false,"suffix":""},{"dropping-particle":"","family":"Zhao","given":"Lingyun","non-dropping-particle":"","parse-names":false,"suffix":""},{"dropping-particle":"","family":"Jarnuczak","given":"Andrew F","non-dropping-particle":"","parse-names":false,"suffix":""},{"dropping-particle":"","family":"Jupp","given":"Simon","non-dropping-particle":"","parse-names":false,"suffix":""},{"dropping-particle":"","family":"Marioni","given":"John","non-dropping-particle":"","parse-names":false,"suffix":""},{"dropping-particle":"","family":"Meyer","given":"Kerstin","non-dropping-particle":"","parse-names":false,"suffix":""},{"dropping-particle":"","family":"Petryszak","given":"Robert","non-dropping-particle":"","parse-names":false,"suffix":""},{"dropping-particle":"","family":"Augusto","given":"Cesar","non-dropping-particle":"","parse-names":false,"suffix":""},{"dropping-particle":"","family":"Medina","given":"Prada","non-dropping-particle":"","parse-names":false,"suffix":""},{"dropping-particle":"","family":"Talavera-l","given":"Carlos","non-dropping-particle":"","parse-names":false,"suffix":""},{"dropping-particle":"","family":"Teichmann","given":"Sarah","non-dropping-particle":"","parse-names":false,"suffix":""},{"dropping-particle":"","family":"Vizcaino","given":"Juan Antonio","non-dropping-particle":"","parse-names":false,"suffix":""},{"dropping-particle":"","family":"Brazma","given":"Alvis","non-dropping-particle":"","parse-names":false,"suffix":""}],"container-title":"Nucleic Acids Research","id":"ITEM-1","issue":"October 2019","issued":{"date-parts":[["2020"]]},"page":"77-83","title":"Expression Atlas update : from tissues to single cells Anja F ullgrabe","type":"article-journal","volume":"48"},"uris":["http://www.mendeley.com/documents/?uuid=c2a57760-9a5b-44b0-b25c-1c4b7f609308"]}],"mendeley":{"formattedCitation":"(Papatheodorou et al., 2020)","plainTextFormattedCitation":"(Papatheodorou et al., 2020)","previouslyFormattedCitation":"(Papatheodorou et al., 2020)"},"properties":{"noteIndex":0},"schema":"https://github.com/citation-style-language/schema/raw/master/csl-citation.json"}</w:instrText>
      </w:r>
      <w:r w:rsidR="0094087B">
        <w:rPr>
          <w:lang w:val="en-US"/>
        </w:rPr>
        <w:fldChar w:fldCharType="separate"/>
      </w:r>
      <w:r w:rsidR="0094087B" w:rsidRPr="0094087B">
        <w:rPr>
          <w:noProof/>
          <w:lang w:val="en-US"/>
        </w:rPr>
        <w:t>(Papatheodorou et al., 2020)</w:t>
      </w:r>
      <w:r w:rsidR="0094087B">
        <w:rPr>
          <w:lang w:val="en-US"/>
        </w:rPr>
        <w:fldChar w:fldCharType="end"/>
      </w:r>
      <w:r w:rsidR="006C7661">
        <w:rPr>
          <w:lang w:val="en-US"/>
        </w:rPr>
        <w:t xml:space="preserve">, </w:t>
      </w:r>
      <w:r w:rsidR="00744DDA">
        <w:rPr>
          <w:lang w:val="en-US"/>
        </w:rPr>
        <w:t xml:space="preserve">simplifying </w:t>
      </w:r>
      <w:r w:rsidR="006C7661">
        <w:rPr>
          <w:lang w:val="en-US"/>
        </w:rPr>
        <w:t>the system and evaluation in seedling stages.</w:t>
      </w:r>
      <w:r w:rsidR="009C3F46">
        <w:rPr>
          <w:lang w:val="en-US"/>
        </w:rPr>
        <w:t xml:space="preserve"> </w:t>
      </w:r>
      <w:r w:rsidR="00CE7B10">
        <w:rPr>
          <w:lang w:val="en-US"/>
        </w:rPr>
        <w:t xml:space="preserve">The DFD of duplicates can be inferred based on the phenotypes of </w:t>
      </w:r>
      <w:r w:rsidR="00CE7B10">
        <w:rPr>
          <w:lang w:val="en-US"/>
        </w:rPr>
        <w:lastRenderedPageBreak/>
        <w:t xml:space="preserve">knockout plants. </w:t>
      </w:r>
      <w:r w:rsidR="003F45AE">
        <w:rPr>
          <w:lang w:val="en-US"/>
        </w:rPr>
        <w:t xml:space="preserve">When single knockout exhibit abnormal phenotypes </w:t>
      </w:r>
      <w:r w:rsidR="008524AF">
        <w:rPr>
          <w:lang w:val="en-US"/>
        </w:rPr>
        <w:t>related to the wild-type</w:t>
      </w:r>
      <w:r w:rsidR="003D15A5">
        <w:rPr>
          <w:lang w:val="en-US"/>
        </w:rPr>
        <w:t xml:space="preserve"> (WT, Col-0)</w:t>
      </w:r>
      <w:r w:rsidR="008524AF">
        <w:rPr>
          <w:lang w:val="en-US"/>
        </w:rPr>
        <w:t xml:space="preserve"> </w:t>
      </w:r>
      <w:r w:rsidR="003F45AE">
        <w:rPr>
          <w:lang w:val="en-US"/>
        </w:rPr>
        <w:t xml:space="preserve">under a specific condition, the duplicates are not compensated by the other gene copies </w:t>
      </w:r>
      <w:r w:rsidR="008524AF">
        <w:rPr>
          <w:lang w:val="en-US"/>
        </w:rPr>
        <w:t xml:space="preserve">so are assumed to be functional divergent and </w:t>
      </w:r>
      <w:r w:rsidR="00383AB0">
        <w:rPr>
          <w:lang w:val="en-US"/>
        </w:rPr>
        <w:t>conversely</w:t>
      </w:r>
      <w:r w:rsidR="00EC38E2">
        <w:rPr>
          <w:lang w:val="en-US"/>
        </w:rPr>
        <w:t xml:space="preserve"> (</w:t>
      </w:r>
      <w:r w:rsidR="00EC38E2" w:rsidRPr="00EC38E2">
        <w:rPr>
          <w:lang w:val="en-US"/>
        </w:rPr>
        <w:t xml:space="preserve">Ezoe, Shirai, </w:t>
      </w:r>
      <w:r w:rsidR="003B1FC4">
        <w:rPr>
          <w:lang w:val="en-US"/>
        </w:rPr>
        <w:t>and</w:t>
      </w:r>
      <w:r w:rsidR="00EC38E2" w:rsidRPr="00EC38E2">
        <w:rPr>
          <w:lang w:val="en-US"/>
        </w:rPr>
        <w:t xml:space="preserve"> Hanada, 2021</w:t>
      </w:r>
      <w:r w:rsidR="00EC38E2">
        <w:rPr>
          <w:lang w:val="en-US"/>
        </w:rPr>
        <w:t>)</w:t>
      </w:r>
      <w:r w:rsidR="008524AF">
        <w:rPr>
          <w:lang w:val="en-US"/>
        </w:rPr>
        <w:t>.</w:t>
      </w:r>
    </w:p>
    <w:p w14:paraId="609B7494" w14:textId="738CFEDE" w:rsidR="007376E1" w:rsidRDefault="009A5C0E" w:rsidP="0033130B">
      <w:r>
        <w:t>Seedling</w:t>
      </w:r>
      <w:r w:rsidR="00D77DB4">
        <w:t xml:space="preserve"> phenotyp</w:t>
      </w:r>
      <w:r w:rsidR="00ED3C3C">
        <w:t>es followed the same pattern for</w:t>
      </w:r>
      <w:r w:rsidR="000F00CF">
        <w:t xml:space="preserve"> control and mock conditio</w:t>
      </w:r>
      <w:r w:rsidR="00EF62AD">
        <w:t>n</w:t>
      </w:r>
      <w:r w:rsidR="00004F3F">
        <w:t xml:space="preserve">s, </w:t>
      </w:r>
      <w:r w:rsidR="00D77DB4">
        <w:t xml:space="preserve">there were significant differences </w:t>
      </w:r>
      <w:r w:rsidR="00740B63">
        <w:t>for</w:t>
      </w:r>
      <w:r w:rsidR="000E7062">
        <w:t xml:space="preserve"> all </w:t>
      </w:r>
      <w:r w:rsidR="00740B63">
        <w:t xml:space="preserve">AOX </w:t>
      </w:r>
      <w:r w:rsidR="000E7062">
        <w:t xml:space="preserve">genotypes </w:t>
      </w:r>
      <w:r w:rsidR="00ED3C3C">
        <w:t>in root length (</w:t>
      </w:r>
      <w:r w:rsidR="003D15A5">
        <w:t>WT</w:t>
      </w:r>
      <w:r w:rsidR="0066086A">
        <w:t>&gt;</w:t>
      </w:r>
      <w:r w:rsidR="0066086A">
        <w:rPr>
          <w:i/>
        </w:rPr>
        <w:t>aox1c</w:t>
      </w:r>
      <w:r w:rsidR="0066086A">
        <w:t>&gt;</w:t>
      </w:r>
      <w:r w:rsidR="0066086A">
        <w:rPr>
          <w:i/>
        </w:rPr>
        <w:t>aox1a</w:t>
      </w:r>
      <w:r w:rsidR="0066086A">
        <w:t>&gt;</w:t>
      </w:r>
      <w:r w:rsidR="003D15A5">
        <w:rPr>
          <w:i/>
        </w:rPr>
        <w:t>aox1d</w:t>
      </w:r>
      <w:r w:rsidR="003D15A5">
        <w:t>), hypocotyl length (</w:t>
      </w:r>
      <w:r w:rsidR="0066086A">
        <w:rPr>
          <w:i/>
        </w:rPr>
        <w:t>aox1c</w:t>
      </w:r>
      <w:r w:rsidR="0066086A">
        <w:t>&gt;</w:t>
      </w:r>
      <w:r w:rsidR="0066086A">
        <w:rPr>
          <w:i/>
        </w:rPr>
        <w:t>aox1d</w:t>
      </w:r>
      <w:r w:rsidR="0066086A">
        <w:t>&gt;</w:t>
      </w:r>
      <w:r w:rsidR="0066086A">
        <w:rPr>
          <w:i/>
        </w:rPr>
        <w:t>aox1a</w:t>
      </w:r>
      <w:r w:rsidR="0066086A">
        <w:t>&gt;</w:t>
      </w:r>
      <w:r w:rsidR="00B836FF">
        <w:t xml:space="preserve">WT) and root:hypocotyl </w:t>
      </w:r>
      <w:r w:rsidR="00B37D3C">
        <w:t xml:space="preserve">ratio </w:t>
      </w:r>
      <w:r w:rsidR="0066086A">
        <w:t>(WT&gt;</w:t>
      </w:r>
      <w:r w:rsidR="0066086A">
        <w:rPr>
          <w:i/>
        </w:rPr>
        <w:t>aox1a/aox1c</w:t>
      </w:r>
      <w:r w:rsidR="0066086A">
        <w:t>&gt;</w:t>
      </w:r>
      <w:r w:rsidR="0049482C">
        <w:rPr>
          <w:i/>
        </w:rPr>
        <w:t>aox1d</w:t>
      </w:r>
      <w:r w:rsidR="0049482C">
        <w:t>)</w:t>
      </w:r>
      <w:r w:rsidR="008710CD">
        <w:t xml:space="preserve"> (</w:t>
      </w:r>
      <w:r w:rsidR="008710CD">
        <w:rPr>
          <w:b/>
        </w:rPr>
        <w:t>fig. 6</w:t>
      </w:r>
      <w:r w:rsidR="008710CD">
        <w:t>)</w:t>
      </w:r>
      <w:r w:rsidR="00FE6640">
        <w:t xml:space="preserve">. </w:t>
      </w:r>
      <w:r w:rsidR="00E54547">
        <w:t xml:space="preserve">In </w:t>
      </w:r>
      <w:r w:rsidR="00875B76">
        <w:t>drought-heat (</w:t>
      </w:r>
      <w:r w:rsidR="00E54547">
        <w:t>PEGx</w:t>
      </w:r>
      <w:r w:rsidR="00FD1D8E">
        <w:t>H</w:t>
      </w:r>
      <w:r w:rsidR="00A828E3">
        <w:t>eat</w:t>
      </w:r>
      <w:r w:rsidR="00875B76">
        <w:t>)</w:t>
      </w:r>
      <w:r w:rsidR="00CF3F8B">
        <w:t xml:space="preserve"> stress</w:t>
      </w:r>
      <w:r w:rsidR="00A828E3">
        <w:t xml:space="preserve">, </w:t>
      </w:r>
      <w:r w:rsidR="003B57FD">
        <w:t xml:space="preserve">significant differences were </w:t>
      </w:r>
      <w:r w:rsidR="009D5151">
        <w:t xml:space="preserve">also </w:t>
      </w:r>
      <w:r w:rsidR="00372322">
        <w:t xml:space="preserve">appreciated </w:t>
      </w:r>
      <w:r w:rsidR="00711ACC">
        <w:t>with</w:t>
      </w:r>
      <w:r w:rsidR="00CF3F8B">
        <w:t xml:space="preserve"> two </w:t>
      </w:r>
      <w:r w:rsidR="003B6CCD">
        <w:t xml:space="preserve">exceptions: </w:t>
      </w:r>
      <w:r w:rsidR="00426500">
        <w:rPr>
          <w:i/>
        </w:rPr>
        <w:t xml:space="preserve">aox1c </w:t>
      </w:r>
      <w:r w:rsidR="00426500">
        <w:t xml:space="preserve">root length and </w:t>
      </w:r>
      <w:r w:rsidR="00426500">
        <w:rPr>
          <w:i/>
        </w:rPr>
        <w:t xml:space="preserve">aox1a </w:t>
      </w:r>
      <w:r w:rsidR="00426500">
        <w:t>hypoc</w:t>
      </w:r>
      <w:r w:rsidR="000E4B8A">
        <w:t>o</w:t>
      </w:r>
      <w:r w:rsidR="00426500">
        <w:t xml:space="preserve">tyl length. </w:t>
      </w:r>
      <w:r w:rsidR="006323FF">
        <w:t xml:space="preserve">We decided to </w:t>
      </w:r>
      <w:r w:rsidR="004957F0">
        <w:t>e</w:t>
      </w:r>
      <w:r w:rsidR="006323FF">
        <w:t xml:space="preserve">stablish an additional stress </w:t>
      </w:r>
      <w:r w:rsidR="003B6A25">
        <w:t xml:space="preserve">assay </w:t>
      </w:r>
      <w:r w:rsidR="006323FF">
        <w:t>using Antimycin A</w:t>
      </w:r>
      <w:r w:rsidR="00000D07">
        <w:t xml:space="preserve"> (AA)</w:t>
      </w:r>
      <w:r w:rsidR="006323FF">
        <w:t xml:space="preserve">, a </w:t>
      </w:r>
      <w:r w:rsidR="0039721C">
        <w:t>c</w:t>
      </w:r>
      <w:r w:rsidR="00EB4AB3">
        <w:t>omplex III</w:t>
      </w:r>
      <w:r w:rsidR="006323FF">
        <w:t xml:space="preserve"> inhibitor</w:t>
      </w:r>
      <w:r w:rsidR="00EB4AB3">
        <w:t xml:space="preserve"> </w:t>
      </w:r>
      <w:r w:rsidR="006323FF">
        <w:t xml:space="preserve">that </w:t>
      </w:r>
      <w:r w:rsidR="00EB4AB3">
        <w:t>can be tolerated in plants due to elect</w:t>
      </w:r>
      <w:r w:rsidR="001E7961">
        <w:t>r</w:t>
      </w:r>
      <w:r w:rsidR="00EB4AB3">
        <w:t>on bypass via AOX</w:t>
      </w:r>
      <w:r w:rsidR="00A07C39">
        <w:t>, but not when the activity of the</w:t>
      </w:r>
      <w:r w:rsidR="00B07EB8">
        <w:t>se</w:t>
      </w:r>
      <w:r w:rsidR="00A07C39">
        <w:t xml:space="preserve"> genes is supressed/dimished</w:t>
      </w:r>
      <w:r w:rsidR="005D16D0">
        <w:t xml:space="preserve"> </w:t>
      </w:r>
      <w:r w:rsidR="00627EB4">
        <w:fldChar w:fldCharType="begin" w:fldLock="1"/>
      </w:r>
      <w:r w:rsidR="00D9722E">
        <w:instrText>ADDIN CSL_CITATION {"citationItems":[{"id":"ITEM-1","itemData":{"DOI":"10.1093/mp/ssn089","author":[{"dropping-particle":"","family":"Strodtkotter","given":"Inga","non-dropping-particle":"","parse-names":false,"suffix":""},{"dropping-particle":"","family":"Padmasreea","given":"Kollipara","non-dropping-particle":"","parse-names":false,"suffix":""},{"dropping-particle":"","family":"Dinakara","given":"Challabathula","non-dropping-particle":"","parse-names":false,"suffix":""},{"dropping-particle":"","family":"Spetha","given":"Birgit","non-dropping-particle":"","parse-names":false,"suffix":""},{"dropping-particle":"","family":"Niazi","given":"Pamela S.","non-dropping-particle":"","parse-names":false,"suffix":""},{"dropping-particle":"","family":"Wojtera","given":"Joanna","non-dropping-particle":"","parse-names":false,"suffix":""},{"dropping-particle":"","family":"Voss","given":"Ingo","non-dropping-particle":"","parse-names":false,"suffix":""},{"dropping-particle":"","family":"Do","given":"Phuc Thi","non-dropping-particle":"","parse-names":false,"suffix":""},{"dropping-particle":"","family":"Nunes-Nesi","given":"Adriano","non-dropping-particle":"","parse-names":false,"suffix":""},{"dropping-particle":"","family":"Fernie","given":"Alisdair R.","non-dropping-particle":"","parse-names":false,"suffix":""},{"dropping-particle":"","family":"Linke","given":"Vera","non-dropping-particle":"","parse-names":false,"suffix":""},{"dropping-particle":"","family":"Raghavendrab","given":"Agepati S.","non-dropping-particle":"","parse-names":false,"suffix":""},{"dropping-particle":"","family":"Scheibe","given":"Renate","non-dropping-particle":"","parse-names":false,"suffix":""}],"container-title":"Molecular Plant","id":"ITEM-1","issue":"2","issued":{"date-parts":[["2009"]]},"title":"Induction of the AOX1D Isoform of Alternative Oxidase in A . thaliana T-DNA Insertion Lines Lacking Isoform AOX1A Is Insufficient to Optimize Photosynthesis when Treated with Antimycin A","type":"article-journal","volume":"2"},"uris":["http://www.mendeley.com/documents/?uuid=60540885-3c18-4ac6-8c74-46bbce9534c3"]}],"mendeley":{"formattedCitation":"(Strodtkotter et al., 2009)","plainTextFormattedCitation":"(Strodtkotter et al., 2009)","previouslyFormattedCitation":"(Strodtkotter et al., 2009)"},"properties":{"noteIndex":0},"schema":"https://github.com/citation-style-language/schema/raw/master/csl-citation.json"}</w:instrText>
      </w:r>
      <w:r w:rsidR="00627EB4">
        <w:fldChar w:fldCharType="separate"/>
      </w:r>
      <w:r w:rsidR="00627EB4" w:rsidRPr="00627EB4">
        <w:rPr>
          <w:noProof/>
        </w:rPr>
        <w:t>(Strodtkotter et al., 2009)</w:t>
      </w:r>
      <w:r w:rsidR="00627EB4">
        <w:fldChar w:fldCharType="end"/>
      </w:r>
      <w:r w:rsidR="00A07C39">
        <w:t xml:space="preserve">. </w:t>
      </w:r>
      <w:r w:rsidR="006D509C">
        <w:t>Because of the</w:t>
      </w:r>
      <w:r w:rsidR="0047128C">
        <w:t xml:space="preserve"> small size of </w:t>
      </w:r>
      <w:r w:rsidR="0047128C">
        <w:rPr>
          <w:i/>
        </w:rPr>
        <w:t xml:space="preserve">aox1a </w:t>
      </w:r>
      <w:r w:rsidR="0047128C">
        <w:t xml:space="preserve">seedlings only root length was monitorized. </w:t>
      </w:r>
      <w:r w:rsidR="008F6AE8">
        <w:t>A</w:t>
      </w:r>
      <w:r w:rsidR="005B5A79">
        <w:t xml:space="preserve">gain, </w:t>
      </w:r>
      <w:r w:rsidR="00740B63">
        <w:t xml:space="preserve">significant changes were found </w:t>
      </w:r>
      <w:r w:rsidR="00B83C71">
        <w:t>for all AOX</w:t>
      </w:r>
      <w:r w:rsidR="0047128C">
        <w:t xml:space="preserve"> genotypes measured in root length and root:hypoc</w:t>
      </w:r>
      <w:r w:rsidR="0004059E">
        <w:t>o</w:t>
      </w:r>
      <w:r w:rsidR="0047128C">
        <w:t>tyl</w:t>
      </w:r>
      <w:r w:rsidR="00050EAF">
        <w:t xml:space="preserve"> ratio</w:t>
      </w:r>
      <w:r w:rsidR="0047128C">
        <w:t xml:space="preserve">. </w:t>
      </w:r>
      <w:r w:rsidR="00B800FF">
        <w:t>H</w:t>
      </w:r>
      <w:r w:rsidR="000C3C42">
        <w:t xml:space="preserve">ypocotyl length </w:t>
      </w:r>
      <w:r w:rsidR="001706B9">
        <w:t xml:space="preserve">greater </w:t>
      </w:r>
      <w:r w:rsidR="000C3C42">
        <w:t xml:space="preserve">p-values </w:t>
      </w:r>
      <w:r w:rsidR="001706B9">
        <w:t xml:space="preserve">in </w:t>
      </w:r>
      <w:r w:rsidR="00774796">
        <w:t>drought-heat</w:t>
      </w:r>
      <w:r w:rsidR="001706B9">
        <w:t xml:space="preserve"> </w:t>
      </w:r>
      <w:r w:rsidR="00004724">
        <w:t xml:space="preserve">and no significance in AA </w:t>
      </w:r>
      <w:r w:rsidR="001706B9">
        <w:t>suggest</w:t>
      </w:r>
      <w:r w:rsidR="00C612AB">
        <w:t>ed</w:t>
      </w:r>
      <w:r w:rsidR="005B7AD0">
        <w:t xml:space="preserve"> </w:t>
      </w:r>
      <w:r w:rsidR="00CF1CF3">
        <w:t xml:space="preserve">a </w:t>
      </w:r>
      <w:r w:rsidR="00EF35E0">
        <w:t>general</w:t>
      </w:r>
      <w:r w:rsidR="004E3D14">
        <w:t>-</w:t>
      </w:r>
      <w:r w:rsidR="002232A9">
        <w:t xml:space="preserve">stress </w:t>
      </w:r>
      <w:r w:rsidR="005B7AD0">
        <w:t>hyopoctyl elogation mechanism in these mutants.</w:t>
      </w:r>
      <w:r w:rsidR="004E3D14">
        <w:t xml:space="preserve"> </w:t>
      </w:r>
      <w:r w:rsidR="000F53CD">
        <w:t xml:space="preserve">In view of AOX genes </w:t>
      </w:r>
      <w:r w:rsidR="00ED0073">
        <w:t>roles</w:t>
      </w:r>
      <w:r w:rsidR="000F53CD">
        <w:t xml:space="preserve"> in redox state, </w:t>
      </w:r>
      <w:r w:rsidR="00922678">
        <w:t xml:space="preserve">DAB staining quantification was performed to </w:t>
      </w:r>
      <w:r w:rsidR="002A686E">
        <w:t xml:space="preserve">measure </w:t>
      </w:r>
      <w:r w:rsidR="001F2F58">
        <w:t xml:space="preserve">hydrogen peroxide </w:t>
      </w:r>
      <w:r w:rsidR="00B30D03">
        <w:t>levels</w:t>
      </w:r>
      <w:r w:rsidR="001F2F58">
        <w:t xml:space="preserve">. </w:t>
      </w:r>
      <w:r w:rsidR="000408C2">
        <w:t xml:space="preserve">Although both stresses agreed in </w:t>
      </w:r>
      <w:r w:rsidR="003B757E">
        <w:t>WT</w:t>
      </w:r>
      <w:r w:rsidR="00E203DF">
        <w:t xml:space="preserve">, </w:t>
      </w:r>
      <w:r w:rsidR="00E203DF">
        <w:rPr>
          <w:i/>
        </w:rPr>
        <w:t xml:space="preserve">aox1d </w:t>
      </w:r>
      <w:r w:rsidR="00D3441B" w:rsidRPr="00D3441B">
        <w:t>relevant</w:t>
      </w:r>
      <w:r w:rsidR="00D3441B">
        <w:rPr>
          <w:i/>
        </w:rPr>
        <w:t xml:space="preserve"> </w:t>
      </w:r>
      <w:r w:rsidR="00D3441B">
        <w:t xml:space="preserve">increase </w:t>
      </w:r>
      <w:r w:rsidR="00E203DF">
        <w:t xml:space="preserve">and </w:t>
      </w:r>
      <w:r w:rsidR="00E203DF">
        <w:rPr>
          <w:i/>
        </w:rPr>
        <w:t xml:space="preserve">aox1c </w:t>
      </w:r>
      <w:r w:rsidR="00E203DF">
        <w:t xml:space="preserve">no significance, </w:t>
      </w:r>
      <w:r w:rsidR="00A83814">
        <w:rPr>
          <w:i/>
        </w:rPr>
        <w:t xml:space="preserve">aox1a </w:t>
      </w:r>
      <w:r w:rsidR="0030716A">
        <w:t xml:space="preserve">trends </w:t>
      </w:r>
      <w:r w:rsidR="009941F8">
        <w:t>were not congruent</w:t>
      </w:r>
      <w:r w:rsidR="0030716A">
        <w:t xml:space="preserve">. </w:t>
      </w:r>
      <w:r w:rsidR="00751C67">
        <w:rPr>
          <w:i/>
        </w:rPr>
        <w:t>aox1a</w:t>
      </w:r>
      <w:r w:rsidR="00751C67">
        <w:t xml:space="preserve"> h</w:t>
      </w:r>
      <w:r w:rsidR="006D3BF8">
        <w:t xml:space="preserve">ydrogen peroxide </w:t>
      </w:r>
      <w:r w:rsidR="00751C67">
        <w:t xml:space="preserve">content </w:t>
      </w:r>
      <w:r w:rsidR="006D3BF8">
        <w:t xml:space="preserve">change was </w:t>
      </w:r>
      <w:r w:rsidR="008027CC">
        <w:t>nonmeaning</w:t>
      </w:r>
      <w:r w:rsidR="006437CA">
        <w:t>f</w:t>
      </w:r>
      <w:r w:rsidR="008027CC">
        <w:t>ul</w:t>
      </w:r>
      <w:r w:rsidR="006D3BF8">
        <w:t xml:space="preserve"> for </w:t>
      </w:r>
      <w:r w:rsidR="00F35342">
        <w:t xml:space="preserve">drought-heat </w:t>
      </w:r>
      <w:r w:rsidR="00A83985">
        <w:t xml:space="preserve">while a significant increase was detected </w:t>
      </w:r>
      <w:r w:rsidR="00FF280B">
        <w:t xml:space="preserve">during AA. </w:t>
      </w:r>
      <w:r w:rsidR="00E167CD">
        <w:t xml:space="preserve">Finally, </w:t>
      </w:r>
      <w:r w:rsidR="00292025">
        <w:t>in term</w:t>
      </w:r>
      <w:r w:rsidR="004731C2">
        <w:t>s</w:t>
      </w:r>
      <w:r w:rsidR="00292025">
        <w:t xml:space="preserve"> of functional genomics the dominant isoform </w:t>
      </w:r>
      <w:r w:rsidR="00292025">
        <w:rPr>
          <w:i/>
        </w:rPr>
        <w:t xml:space="preserve">AOX1A </w:t>
      </w:r>
      <w:r w:rsidR="008428B6">
        <w:t xml:space="preserve">seems to be </w:t>
      </w:r>
      <w:r w:rsidR="004D1BEA">
        <w:t xml:space="preserve">the most </w:t>
      </w:r>
      <w:r w:rsidR="003B2E2B">
        <w:t>crucial because was</w:t>
      </w:r>
      <w:r w:rsidR="000A3057">
        <w:t xml:space="preserve"> covered by active CS and </w:t>
      </w:r>
      <w:r w:rsidR="003B2E2B">
        <w:t xml:space="preserve">was marked with high LECIF-scores when compared to </w:t>
      </w:r>
      <w:r w:rsidR="003B2E2B">
        <w:rPr>
          <w:i/>
        </w:rPr>
        <w:t>O. sativa</w:t>
      </w:r>
      <w:r w:rsidR="001110A5">
        <w:t>.</w:t>
      </w:r>
    </w:p>
    <w:p w14:paraId="1A87C3CF" w14:textId="4B52811A" w:rsidR="006F2E7E" w:rsidRDefault="00666551" w:rsidP="0033130B">
      <w:r>
        <w:t xml:space="preserve">In brief, </w:t>
      </w:r>
      <w:r w:rsidR="00B06121">
        <w:t>these findings validated</w:t>
      </w:r>
      <w:r w:rsidR="006F2E7E">
        <w:t xml:space="preserve"> our high divergence predictions</w:t>
      </w:r>
      <w:r w:rsidR="004957F0">
        <w:t xml:space="preserve"> and setted </w:t>
      </w:r>
      <w:r w:rsidR="003C4E64">
        <w:t>a scen</w:t>
      </w:r>
      <w:r w:rsidR="005A6E59">
        <w:t xml:space="preserve">ario where </w:t>
      </w:r>
      <w:r w:rsidR="00936CDE">
        <w:rPr>
          <w:i/>
        </w:rPr>
        <w:t xml:space="preserve">AOX1A </w:t>
      </w:r>
      <w:r w:rsidR="00F700F5">
        <w:t>appeared</w:t>
      </w:r>
      <w:r w:rsidR="00936CDE">
        <w:t xml:space="preserve"> to retain </w:t>
      </w:r>
      <w:r w:rsidR="00250775">
        <w:t xml:space="preserve">the </w:t>
      </w:r>
      <w:r w:rsidR="00936CDE">
        <w:t xml:space="preserve">ancestral function </w:t>
      </w:r>
      <w:r w:rsidR="00F46CCC">
        <w:t xml:space="preserve">allowing the understanding </w:t>
      </w:r>
      <w:r w:rsidR="00A06C19">
        <w:t xml:space="preserve">of the remaining AOX genes redundancy </w:t>
      </w:r>
      <w:r w:rsidR="001B29AD">
        <w:t>in relation</w:t>
      </w:r>
      <w:r w:rsidR="00A06C19">
        <w:t xml:space="preserve"> to this reference.</w:t>
      </w:r>
    </w:p>
    <w:p w14:paraId="11523754" w14:textId="77777777" w:rsidR="00A929AC" w:rsidRDefault="00A929AC" w:rsidP="00A929AC">
      <w:pPr>
        <w:pStyle w:val="Ttulo2"/>
      </w:pPr>
      <w:r>
        <w:t>Discussion</w:t>
      </w:r>
    </w:p>
    <w:p w14:paraId="1A215DCC" w14:textId="2F5B249C" w:rsidR="00A929AC" w:rsidRPr="00C54B75" w:rsidRDefault="00A929AC" w:rsidP="00A929AC">
      <w:pPr>
        <w:pStyle w:val="Textoindependiente"/>
        <w:rPr>
          <w:lang w:val="en-US"/>
        </w:rPr>
      </w:pPr>
      <w:r>
        <w:t>We introduced PlantFUNCO, a database to allow the community further inspection of the crosstalk between evolution and phenotypic plasticity in terms of epigenomics/functional-genomics. This database is derived from two resources presented and analysed in this work for three well-established plant models. On one hand, we generated inter-species CS using hiHMM (</w:t>
      </w:r>
      <w:r>
        <w:rPr>
          <w:b/>
        </w:rPr>
        <w:t>fig. 1</w:t>
      </w:r>
      <w:r>
        <w:t xml:space="preserve">). </w:t>
      </w:r>
      <w:r>
        <w:rPr>
          <w:lang w:val="en-US"/>
        </w:rPr>
        <w:t xml:space="preserve">While this flexible framework provides a consistent definition of CS across multiple genomes, making easier direct comparison between them, the stack approach allows the understanding of the potential epigenomic regulation over </w:t>
      </w:r>
      <w:r>
        <w:rPr>
          <w:lang w:val="en-US"/>
        </w:rPr>
        <w:lastRenderedPageBreak/>
        <w:t xml:space="preserve">several tissues/conditions such as differentiating constitutively active/repressive regions </w:t>
      </w:r>
      <w:r>
        <w:rPr>
          <w:lang w:val="en-US"/>
        </w:rPr>
        <w:fldChar w:fldCharType="begin" w:fldLock="1"/>
      </w:r>
      <w:r>
        <w:rPr>
          <w:lang w:val="en-US"/>
        </w:rPr>
        <w:instrText>ADDIN CSL_CITATION {"citationItems":[{"id":"ITEM-1","itemData":{"author":[{"dropping-particle":"","family":"Vu","given":"Ha","non-dropping-particle":"","parse-names":false,"suffix":""},{"dropping-particle":"","family":"Ernst","given":"Jason","non-dropping-particle":"","parse-names":false,"suffix":""}],"container-title":"Genome Biology","id":"ITEM-1","issue":"9","issued":{"date-parts":[["2022"]]},"page":"1-37","title":"Universal annotation of the human genome through integration of over a thousand epigenomic datasets","type":"article-journal","volume":"23"},"uris":["http://www.mendeley.com/documents/?uuid=aee2afad-a2a6-4d4e-a2b8-d8862793fb9d"]}],"mendeley":{"formattedCitation":"(Vu &amp; Ernst, 2022)","plainTextFormattedCitation":"(Vu &amp; Ernst, 2022)","previouslyFormattedCitation":"(Vu &amp; Ernst, 2022)"},"properties":{"noteIndex":0},"schema":"https://github.com/citation-style-language/schema/raw/master/csl-citation.json"}</w:instrText>
      </w:r>
      <w:r>
        <w:rPr>
          <w:lang w:val="en-US"/>
        </w:rPr>
        <w:fldChar w:fldCharType="separate"/>
      </w:r>
      <w:r w:rsidRPr="00E872E7">
        <w:rPr>
          <w:noProof/>
          <w:lang w:val="en-US"/>
        </w:rPr>
        <w:t xml:space="preserve">(Vu </w:t>
      </w:r>
      <w:r w:rsidR="003B1FC4">
        <w:rPr>
          <w:noProof/>
          <w:lang w:val="en-US"/>
        </w:rPr>
        <w:t>and</w:t>
      </w:r>
      <w:r w:rsidRPr="00E872E7">
        <w:rPr>
          <w:noProof/>
          <w:lang w:val="en-US"/>
        </w:rPr>
        <w:t xml:space="preserve"> Ernst, 2022)</w:t>
      </w:r>
      <w:r>
        <w:rPr>
          <w:lang w:val="en-US"/>
        </w:rPr>
        <w:fldChar w:fldCharType="end"/>
      </w:r>
      <w:r>
        <w:rPr>
          <w:lang w:val="en-US"/>
        </w:rPr>
        <w:t>. CS link with different types of evolutionary information setted a foundation for the epigenomics inter-species perspective (</w:t>
      </w:r>
      <w:r>
        <w:rPr>
          <w:b/>
          <w:lang w:val="en-US"/>
        </w:rPr>
        <w:t>fig. 2</w:t>
      </w:r>
      <w:r>
        <w:rPr>
          <w:lang w:val="en-US"/>
        </w:rPr>
        <w:t xml:space="preserve">; </w:t>
      </w:r>
      <w:r>
        <w:rPr>
          <w:b/>
          <w:lang w:val="en-US"/>
        </w:rPr>
        <w:t>fig. 3</w:t>
      </w:r>
      <w:r w:rsidR="00F176FF" w:rsidRPr="00F176FF">
        <w:rPr>
          <w:lang w:val="en-US"/>
        </w:rPr>
        <w:t>;</w:t>
      </w:r>
      <w:r w:rsidR="00F176FF">
        <w:rPr>
          <w:lang w:val="en-US"/>
        </w:rPr>
        <w:t xml:space="preserve"> </w:t>
      </w:r>
      <w:r w:rsidR="006813B8">
        <w:rPr>
          <w:b/>
          <w:lang w:val="en-US"/>
        </w:rPr>
        <w:t>supplementary</w:t>
      </w:r>
      <w:r w:rsidR="00F176FF">
        <w:rPr>
          <w:b/>
          <w:lang w:val="en-US"/>
        </w:rPr>
        <w:t xml:space="preserve"> fig. S3</w:t>
      </w:r>
      <w:r>
        <w:rPr>
          <w:lang w:val="en-US"/>
        </w:rPr>
        <w:t>). It should be noted that all the approaches have trade-offs so this resource should be considered complementary to and not a replacement to other single-species/condition annotations. On the other hand, we obtained functional genomics conservation scores using LECIF. In accordance to the abovementioned framework, LECIF can handle very diverse datasets and take advantage of it to quantify functional conservation. Plants LECIF-score elucidated functional-genomics cross-species agreement without being correlated with other comparative-genomics sources (</w:t>
      </w:r>
      <w:r>
        <w:rPr>
          <w:b/>
          <w:lang w:val="en-US"/>
        </w:rPr>
        <w:t>fig. 5</w:t>
      </w:r>
      <w:r>
        <w:rPr>
          <w:lang w:val="en-US"/>
        </w:rPr>
        <w:t xml:space="preserve">). Hence, probably reflecting a complementary side of the evolution. Despite the greater divergence between plants models compared to metazoans </w:t>
      </w:r>
      <w:r>
        <w:rPr>
          <w:lang w:val="en-US"/>
        </w:rPr>
        <w:fldChar w:fldCharType="begin" w:fldLock="1"/>
      </w:r>
      <w:r>
        <w:rPr>
          <w:lang w:val="en-US"/>
        </w:rPr>
        <w:instrText>ADDIN CSL_CITATION {"citationItems":[{"id":"ITEM-1","itemData":{"DOI":"10.1038/nature13415","ISSN":"0028-0836","author":[{"dropping-particle":"","family":"Ho","given":"Joshua W K","non-dropping-particle":"","parse-names":false,"suffix":""},{"dropping-particle":"","family":"Jung","given":"Youngsook L","non-dropping-particle":"","parse-names":false,"suffix":""},{"dropping-particle":"","family":"Liu","given":"Tao","non-dropping-particle":"","parse-names":false,"suffix":""},{"dropping-particle":"","family":"Alver","given":"Burak H","non-dropping-particle":"","parse-names":false,"suffix":""},{"dropping-particle":"","family":"Lee","given":"Soohyun","non-dropping-particle":"","parse-names":false,"suffix":""},{"dropping-particle":"","family":"Ikegami","given":"Kohta","non-dropping-particle":"","parse-names":false,"suffix":""},{"dropping-particle":"","family":"Sohn","given":"Kyung-ah","non-dropping-particle":"","parse-names":false,"suffix":""},{"dropping-particle":"","family":"Minoda","given":"Aki","non-dropping-particle":"","parse-names":false,"suffix":""},{"dropping-particle":"","family":"Tolstorukov","given":"Michael Y","non-dropping-particle":"","parse-names":false,"suffix":""},{"dropping-particle":"","family":"Appert","given":"Alex","non-dropping-particle":"","parse-names":false,"suffix":""},{"dropping-particle":"","family":"Parker","given":"Stephen C J","non-dropping-particle":"","parse-names":false,"suffix":""},{"dropping-particle":"","family":"Gu","given":"Tingting","non-dropping-particle":"","parse-names":false,"suffix":""},{"dropping-particle":"","family":"Kundaje","given":"Anshul","non-dropping-particle":"","parse-names":false,"suffix":""},{"dropping-particle":"","family":"Riddle","given":"Nicole C","non-dropping-particle":"","parse-names":false,"suffix":""},{"dropping-particle":"","family":"Bishop","given":"Eric","non-dropping-particle":"","parse-names":false,"suffix":""},{"dropping-particle":"","family":"Egelhofer","given":"Thea A","non-dropping-particle":"","parse-names":false,"suffix":""},{"dropping-particle":"","family":"Hu","given":"Shawn","non-dropping-particle":"","parse-names":false,"suffix":""},{"dropping-particle":"","family":"Alekseyenko","given":"Artyom A","non-dropping-particle":"","parse-names":false,"suffix":""},{"dropping-particle":"","family":"Rechtsteiner","given":"Andreas","non-dropping-particle":"","parse-names":false,"suffix":""},{"dropping-particle":"","family":"Asker","given":"Dalal","non-dropping-particle":"","parse-names":false,"suffix":""},{"dropping-particle":"","family":"Belsky","given":"Jason A","non-dropping-particle":"","parse-names":false,"suffix":""},{"dropping-particle":"","family":"Bowman","given":"Sarah K","non-dropping-particle":"","parse-names":false,"suffix":""},{"dropping-particle":"","family":"Chen","given":"Q Brent","non-dropping-particle":"","parse-names":false,"suffix":""},{"dropping-particle":"","family":"Chen","given":"Ron A","non-dropping-particle":"","parse-names":false,"suffix":""},{"dropping-particle":"","family":"Day","given":"Daniel S","non-dropping-particle":"","parse-names":false,"suffix":""},{"dropping-particle":"","family":"Dong","given":"Yan","non-dropping-particle":"","parse-names":false,"suffix":""},{"dropping-particle":"","family":"Dose","given":"Andrea C","non-dropping-particle":"","parse-names":false,"suffix":""},{"dropping-particle":"","family":"Duan","given":"Xikun","non-dropping-particle":"","parse-names":false,"suffix":""},{"dropping-particle":"","family":"Epstein","given":"Charles B","non-dropping-particle":"","parse-names":false,"suffix":""},{"dropping-particle":"","family":"Ercan","given":"Sevinc","non-dropping-particle":"","parse-names":false,"suffix":""},{"dropping-particle":"","family":"Feingold","given":"Elise A","non-dropping-particle":"","parse-names":false,"suffix":""},{"dropping-particle":"","family":"Ferrari","given":"Francesco","non-dropping-particle":"","parse-names":false,"suffix":""},{"dropping-particle":"","family":"Garrigues","given":"Jacob M","non-dropping-particle":"","parse-names":false,"suffix":""},{"dropping-particle":"","family":"Gehlenborg","given":"Nils","non-dropping-particle":"","parse-names":false,"suffix":""},{"dropping-particle":"","family":"Good","given":"Peter J","non-dropping-particle":"","parse-names":false,"suffix":""},{"dropping-particle":"","family":"Haseley","given":"Psalm","non-dropping-particle":"","parse-names":false,"suffix":""},{"dropping-particle":"","family":"He","given":"Daniel","non-dropping-particle":"","parse-names":false,"suffix":""},{"dropping-particle":"","family":"Herrmann","given":"Moritz","non-dropping-particle":"","parse-names":false,"suffix":""},{"dropping-particle":"","family":"Hoffman","given":"Michael M","non-dropping-particle":"","parse-names":false,"suffix":""},{"dropping-particle":"","family":"Jeffers","given":"Tess E","non-dropping-particle":"","parse-names":false,"suffix":""},{"dropping-particle":"V","family":"Kharchenko","given":"Peter","non-dropping-particle":"","parse-names":false,"suffix":""},{"dropping-particle":"","family":"Kolasinska-zwierz","given":"Paulina","non-dropping-particle":"","parse-names":false,"suffix":""},{"dropping-particle":"V","family":"Kotwaliwale","given":"Chitra","non-dropping-particle":"","parse-names":false,"suffix":""},{"dropping-particle":"","family":"Kumar","given":"Nischay","non-dropping-particle":"","parse-names":false,"suffix":""},{"dropping-particle":"","family":"Langley","given":"Sasha A","non-dropping-particle":"","parse-names":false,"suffix":""},{"dropping-particle":"","family":"Larschan","given":"Erica N","non-dropping-particle":"","parse-names":false,"suffix":""},{"dropping-particle":"","family":"Latorre","given":"Isabel","non-dropping-particle":"","parse-names":false,"suffix":""},{"dropping-particle":"","family":"Libbrecht","given":"Maxwell W","non-dropping-particle":"","parse-names":false,"suffix":""},{"dropping-particle":"","family":"Lin","given":"Xueqiu","non-dropping-particle":"","parse-names":false,"suffix":""},{"dropping-particle":"","family":"Park","given":"Richard","non-dropping-particle":"","parse-names":false,"suffix":""},{"dropping-particle":"","family":"Pazin","given":"Michael J","non-dropping-particle":"","parse-names":false,"suffix":""},{"dropping-particle":"","family":"Pham","given":"Hoang N","non-dropping-particle":"","parse-names":false,"suffix":""},{"dropping-particle":"","family":"Plachetka","given":"Annette","non-dropping-particle":"","parse-names":false,"suffix":""},{"dropping-particle":"","family":"Qin","given":"Bo","non-dropping-particle":"","parse-names":false,"suffix":""},{"dropping-particle":"","family":"Schwartz","given":"Yuri B","non-dropping-particle":"","parse-names":false,"suffix":""},{"dropping-particle":"","family":"Shoresh","given":"Noam","non-dropping-particle":"","parse-names":false,"suffix":""},{"dropping-particle":"","family":"Stempor","given":"Przemyslaw","non-dropping-particle":"","parse-names":false,"suffix":""},{"dropping-particle":"","family":"Vielle","given":"Anne","non-dropping-particle":"","parse-names":false,"suffix":""},{"dropping-particle":"","family":"Wang","given":"Chengyang","non-dropping-particle":"","parse-names":false,"suffix":""},{"dropping-particle":"","family":"Whittle","given":"Christina M","non-dropping-particle":"","parse-names":false,"suffix":""},{"dropping-particle":"","family":"Xue","given":"Huiling","non-dropping-particle":"","parse-names":false,"suffix":""},{"dropping-particle":"","family":"Kingston","given":"Robert E","non-dropping-particle":"","parse-names":false,"suffix":""},{"dropping-particle":"","family":"Kim","given":"Ju Han","non-dropping-particle":"","parse-names":false,"suffix":""},{"dropping-particle":"","family":"Bernstein","given":"Bradley E","non-dropping-particle":"","parse-names":false,"suffix":""},{"dropping-particle":"","family":"Dernburg","given":"Abby F","non-dropping-particle":"","parse-names":false,"suffix":""},{"dropping-particle":"","family":"Pirrotta","given":"Vincenzo","non-dropping-particle":"","parse-names":false,"suffix":""},{"dropping-particle":"","family":"Kuroda","given":"Mitzi I","non-dropping-particle":"","parse-names":false,"suffix":""},{"dropping-particle":"","family":"Noble","given":"William S","non-dropping-particle":"","parse-names":false,"suffix":""},{"dropping-particle":"","family":"Tullius","given":"Thomas D","non-dropping-particle":"","parse-names":false,"suffix":""},{"dropping-particle":"","family":"Kellis","given":"Manolis","non-dropping-particle":"","parse-names":false,"suffix":""},{"dropping-particle":"","family":"Macalpine","given":"David M","non-dropping-particle":"","parse-names":false,"suffix":""},{"dropping-particle":"","family":"Strome","given":"Susan","non-dropping-particle":"","parse-names":false,"suffix":""},{"dropping-particle":"","family":"Elgin","given":"Sarah C R","non-dropping-particle":"","parse-names":false,"suffix":""},{"dropping-particle":"","family":"Liu","given":"Xiaole Shirley","non-dropping-particle":"","parse-names":false,"suffix":""},{"dropping-particle":"","family":"Lieb","given":"Jason D","non-dropping-particle":"","parse-names":false,"suffix":""},{"dropping-particle":"","family":"Ahringer","given":"Julie","non-dropping-particle":"","parse-names":false,"suffix":""},{"dropping-particle":"","family":"Karpen","given":"Gary H","non-dropping-particle":"","parse-names":false,"suffix":""},{"dropping-particle":"","family":"Park","given":"Peter J","non-dropping-particle":"","parse-names":false,"suffix":""}],"container-title":"Nature","id":"ITEM-1","issue":"7515","issued":{"date-parts":[["2014"]]},"page":"449-452","publisher":"Nature Publishing Group","title":"Comparative analysis of metazoan chromatin organization","type":"article-journal","volume":"512"},"uris":["http://www.mendeley.com/documents/?uuid=310b4176-95e6-40ac-97aa-b09e1513e77a"]},{"id":"ITEM-2","itemData":{"DOI":"10.1038/s41467-021-22653-8","ISSN":"2041-1723","author":[{"dropping-particle":"Bin","family":"Kwon","given":"Soo","non-dropping-particle":"","parse-names":false,"suffix":""},{"dropping-particle":"","family":"Ernst","given":"Jason","non-dropping-particle":"","parse-names":false,"suffix":""}],"container-title":"Nature Communications","id":"ITEM-2","issued":{"date-parts":[["2021"]]},"page":"2495","publisher":"Springer US","title":"Learning a genome-wide score of human–mouse conservation at the functional genomics level","type":"article-journal","volume":"12"},"uris":["http://www.mendeley.com/documents/?uuid=fa26fc2d-7dc8-49d4-8993-5946d90ce2df"]}],"mendeley":{"formattedCitation":"(Ho et al., 2014; Kwon &amp; Ernst, 2021)","plainTextFormattedCitation":"(Ho et al., 2014; Kwon &amp; Ernst, 2021)","previouslyFormattedCitation":"(Ho et al., 2014; Kwon &amp; Ernst, 2021)"},"properties":{"noteIndex":0},"schema":"https://github.com/citation-style-language/schema/raw/master/csl-citation.json"}</w:instrText>
      </w:r>
      <w:r>
        <w:rPr>
          <w:lang w:val="en-US"/>
        </w:rPr>
        <w:fldChar w:fldCharType="separate"/>
      </w:r>
      <w:r w:rsidRPr="00705237">
        <w:rPr>
          <w:noProof/>
          <w:lang w:val="en-US"/>
        </w:rPr>
        <w:t xml:space="preserve">(Ho et al., 2014; Kwon </w:t>
      </w:r>
      <w:r w:rsidR="003B1FC4">
        <w:rPr>
          <w:noProof/>
          <w:lang w:val="en-US"/>
        </w:rPr>
        <w:t>and</w:t>
      </w:r>
      <w:r w:rsidRPr="00705237">
        <w:rPr>
          <w:noProof/>
          <w:lang w:val="en-US"/>
        </w:rPr>
        <w:t xml:space="preserve"> Ernst, 2021)</w:t>
      </w:r>
      <w:r>
        <w:rPr>
          <w:lang w:val="en-US"/>
        </w:rPr>
        <w:fldChar w:fldCharType="end"/>
      </w:r>
      <w:r>
        <w:rPr>
          <w:lang w:val="en-US"/>
        </w:rPr>
        <w:t>, both resources results are coungruent with a higher plant epigenomic/functional complexity probed by more states with species-specific features and lower values of LECIF-scores.</w:t>
      </w:r>
    </w:p>
    <w:p w14:paraId="0D180B24" w14:textId="24083E6A" w:rsidR="00A929AC" w:rsidRDefault="00A929AC" w:rsidP="00A929AC">
      <w:pPr>
        <w:pStyle w:val="Saludo"/>
      </w:pPr>
      <w:r>
        <w:t xml:space="preserve">A major focus of this study was to illustrate an application of the generated resources. Due to the holistic approach adopted and exploiting that our inter-species CS could differ between constituvely active/repressive regions, we replicated two previously published models predicting paralogous functional divergence in Arabidopsis </w:t>
      </w:r>
      <w:r>
        <w:fldChar w:fldCharType="begin" w:fldLock="1"/>
      </w:r>
      <w:r w:rsidR="00D9722E">
        <w:instrText>ADDIN CSL_CITATION {"citationItems":[{"id":"ITEM-1","itemData":{"DOI":"10.1093/molbev/msaa302","ISSN":"15371719","PMID":"33290522","abstract":"Gene duplication is a major mechanism to create new genes. After gene duplication, some duplicated genes undergo functionalization, whereas others largely maintain redundant functions. Duplicated genes comprise various degrees of functional diversification in plants. However, the evolutionary fate of high and low diversified duplicates is unclear at genomic scale. To infer high and low diversified duplicates in Arabidopsis thaliana genome, we generated a prediction method for predicting whether a pair of duplicate genes was subjected to high or low diversification based on the phenotypes of knock-out mutants. Among 4,017 pairs of recently duplicated A. thaliana genes, 1,052 and 600 are high and low diversified duplicate pairs, respectively. The predictions were validated based on the phenotypes of generated knock-down transgenic plants. We determined that the high diversified duplicates resulting from tandem duplications tend to have lineage-specific functions, whereas the low diversified duplicates produced by whole-genome duplications are related to essential signaling pathways. To assess the evolutionary impact of high and low diversified duplicates in closely related species, we compared the retention rates and selection pressures on the orthologs of A. thaliana duplicates in two closely related species. Interestingly, high diversified duplicates resulting from tandem duplications tend to be retained in multiple lineages under positive selection. Low diversified duplicates by whole-genome duplications tend to be retained in multiple lineages under purifying selection. Taken together, the functional diversities determined by different duplication mechanisms had distinct effects on plant evolution.","author":[{"dropping-particle":"","family":"Ezoe","given":"Akihiro","non-dropping-particle":"","parse-names":false,"suffix":""},{"dropping-particle":"","family":"Shirai","given":"Kazumasa","non-dropping-particle":"","parse-names":false,"suffix":""},{"dropping-particle":"","family":"Hanada","given":"Kousuke","non-dropping-particle":"","parse-names":false,"suffix":""}],"container-title":"Molecular biology and evolution","id":"ITEM-1","issue":"4","issued":{"date-parts":[["2021"]]},"page":"1447-1459","title":"Degree of Functional Divergence in Duplicates Is Associated with Distinct Roles in Plant Evolution","type":"article-journal","volume":"38"},"uris":["http://www.mendeley.com/documents/?uuid=8b7af9ca-d863-46a8-b1cc-f5bf2353ac0b"]},{"id":"ITEM-2","itemData":{"DOI":"10.1093/molbev/msab111","author":[{"dropping-particle":"","family":"Cusack","given":"Siobhan A","non-dropping-particle":"","parse-names":false,"suffix":""},{"dropping-particle":"","family":"Wang","given":"Peipei","non-dropping-particle":"","parse-names":false,"suffix":""},{"dropping-particle":"","family":"Lotr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2","issue":"8","issued":{"date-parts":[["2021"]]},"page":"3397-3414","title":"Predictive Models of Genetic Redundancy in Arabidopsis thaliana","type":"article-journal","volume":"38"},"uris":["http://www.mendeley.com/documents/?uuid=15f27853-0aaf-422e-823e-172943c2d1a2"]}],"mendeley":{"formattedCitation":"(Cusack et al., 2021; Ezoe et al., 2021)","plainTextFormattedCitation":"(Cusack et al., 2021; Ezoe et al., 2021)","previouslyFormattedCitation":"(Cusack et al., 2021; Ezoe, Shirai, &amp; Hanada, 2021)"},"properties":{"noteIndex":0},"schema":"https://github.com/citation-style-language/schema/raw/master/csl-citation.json"}</w:instrText>
      </w:r>
      <w:r>
        <w:fldChar w:fldCharType="separate"/>
      </w:r>
      <w:r w:rsidR="00D9722E" w:rsidRPr="00D9722E">
        <w:rPr>
          <w:noProof/>
        </w:rPr>
        <w:t>(Cusack et al., 2021; Ezoe et al., 2021)</w:t>
      </w:r>
      <w:r>
        <w:fldChar w:fldCharType="end"/>
      </w:r>
      <w:r>
        <w:t xml:space="preserve"> including our CS inf</w:t>
      </w:r>
      <w:r w:rsidR="00C83B00">
        <w:t>ormation. We evaluted if CS sim</w:t>
      </w:r>
      <w:r>
        <w:t xml:space="preserve">ilarity could be a determinant of duplicates degree of functional divergence under the initial hypothesis that two paralogs covered by different state profiles are more likely to present </w:t>
      </w:r>
      <w:r w:rsidR="003C0FB9">
        <w:t>distinct</w:t>
      </w:r>
      <w:r>
        <w:t xml:space="preserve"> functions. Although models are far from being perfect, useful information about gene features can be extrapolated. These models independently reported CS information as relevant and including this type of data improved general redundancy predictions (</w:t>
      </w:r>
      <w:r>
        <w:rPr>
          <w:b/>
        </w:rPr>
        <w:t>fig. 4</w:t>
      </w:r>
      <w:r>
        <w:t>). Thus, showing an example of how PlantFUNCO integrative resources could be effectively employed to genomic elements prediction.</w:t>
      </w:r>
    </w:p>
    <w:p w14:paraId="6E70281C" w14:textId="6EA6D04D" w:rsidR="00A929AC" w:rsidRDefault="00A929AC" w:rsidP="00A929AC">
      <w:pPr>
        <w:pStyle w:val="Saludo"/>
      </w:pPr>
      <w:r>
        <w:t xml:space="preserve">An important goal of a database is to functionally translate applications into solutions for explaining complex biological mechanisms, so we decided to check redundancy predictions of AOX genes. DFD values were high enough to be considered and AOX earlier research made their context of high biological interest. Very briefly, past reports were mainly focused in the dominant isoform </w:t>
      </w:r>
      <w:r>
        <w:rPr>
          <w:i/>
        </w:rPr>
        <w:t>AOX1A</w:t>
      </w:r>
      <w:r>
        <w:t xml:space="preserve"> </w:t>
      </w:r>
      <w:r>
        <w:fldChar w:fldCharType="begin" w:fldLock="1"/>
      </w:r>
      <w:r>
        <w:instrText>ADDIN CSL_CITATION {"citationItems":[{"id":"ITEM-1","itemData":{"DOI":"10.1104/pp.107.115121","author":[{"dropping-particle":"","family":"Giraud","given":"Estelle","non-dropping-particle":"","parse-names":false,"suffix":""},{"dropping-particle":"","family":"Ho","given":"Lois H M","non-dropping-particle":"","parse-names":false,"suffix":""},{"dropping-particle":"","family":"Clifton","given":"Rachel","non-dropping-particle":"","parse-names":false,"suffix":""},{"dropping-particle":"","family":"Carroll","given":"Adam","non-dropping-particle":"","parse-names":false,"suffix":""},{"dropping-particle":"","family":"Estavillo","given":"Gonzalo","non-dropping-particle":"","parse-names":false,"suffix":""},{"dropping-particle":"","family":"Tan","given":"Yew-foon","non-dropping-particle":"","parse-names":false,"suffix":""},{"dropping-particle":"","family":"Howell","given":"Katharine A","non-dropping-particle":"","parse-names":false,"suffix":""},{"dropping-particle":"","family":"Ivanova","given":"Aneta","non-dropping-particle":"","parse-names":false,"suffix":""},{"dropping-particle":"","family":"Pogson","given":"Barry J","non-dropping-particle":"","parse-names":false,"suffix":""},{"dropping-particle":"","family":"Millar","given":"A Harvey","non-dropping-particle":"","parse-names":false,"suffix":""},{"dropping-particle":"","family":"Whelan","given":"James","non-dropping-particle":"","parse-names":false,"suffix":""}],"container-title":"Plant Physiology","id":"ITEM-1","issue":"June","issued":{"date-parts":[["2008"]]},"page":"595-610","title":"The Absence of ALTERNATIVE OXIDASE1a in Arabidopsis Results in Acute Sensitivity to Combined","type":"article-journal","volume":"147"},"uris":["http://www.mendeley.com/documents/?uuid=731f7edc-5c1a-4e6c-9294-72df00108924"]}],"mendeley":{"formattedCitation":"(Giraud et al., 2008)","plainTextFormattedCitation":"(Giraud et al., 2008)","previouslyFormattedCitation":"(Giraud et al., 2008)"},"properties":{"noteIndex":0},"schema":"https://github.com/citation-style-language/schema/raw/master/csl-citation.json"}</w:instrText>
      </w:r>
      <w:r>
        <w:fldChar w:fldCharType="separate"/>
      </w:r>
      <w:r w:rsidRPr="00927A8E">
        <w:rPr>
          <w:noProof/>
        </w:rPr>
        <w:t>(Giraud et al., 2008)</w:t>
      </w:r>
      <w:r>
        <w:fldChar w:fldCharType="end"/>
      </w:r>
      <w:r>
        <w:t xml:space="preserve"> which have a partial redundancy relation described with </w:t>
      </w:r>
      <w:r>
        <w:rPr>
          <w:i/>
        </w:rPr>
        <w:t>AOX1D</w:t>
      </w:r>
      <w:r>
        <w:t xml:space="preserve"> </w:t>
      </w:r>
      <w:r>
        <w:fldChar w:fldCharType="begin" w:fldLock="1"/>
      </w:r>
      <w:r>
        <w:instrText>ADDIN CSL_CITATION {"citationItems":[{"id":"ITEM-1","itemData":{"DOI":"10.1093/mp/ssn089","author":[{"dropping-particle":"","family":"Strodtkotter","given":"Inga","non-dropping-particle":"","parse-names":false,"suffix":""},{"dropping-particle":"","family":"Padmasreea","given":"Kollipara","non-dropping-particle":"","parse-names":false,"suffix":""},{"dropping-particle":"","family":"Dinakara","given":"Challabathula","non-dropping-particle":"","parse-names":false,"suffix":""},{"dropping-particle":"","family":"Spetha","given":"Birgit","non-dropping-particle":"","parse-names":false,"suffix":""},{"dropping-particle":"","family":"Niazi","given":"Pamela S.","non-dropping-particle":"","parse-names":false,"suffix":""},{"dropping-particle":"","family":"Wojtera","given":"Joanna","non-dropping-particle":"","parse-names":false,"suffix":""},{"dropping-particle":"","family":"Voss","given":"Ingo","non-dropping-particle":"","parse-names":false,"suffix":""},{"dropping-particle":"","family":"Do","given":"Phuc Thi","non-dropping-particle":"","parse-names":false,"suffix":""},{"dropping-particle":"","family":"Nunes-Nesi","given":"Adriano","non-dropping-particle":"","parse-names":false,"suffix":""},{"dropping-particle":"","family":"Fernie","given":"Alisdair R.","non-dropping-particle":"","parse-names":false,"suffix":""},{"dropping-particle":"","family":"Linke","given":"Vera","non-dropping-particle":"","parse-names":false,"suffix":""},{"dropping-particle":"","family":"Raghavendrab","given":"Agepati S.","non-dropping-particle":"","parse-names":false,"suffix":""},{"dropping-particle":"","family":"Scheibe","given":"Renate","non-dropping-particle":"","parse-names":false,"suffix":""}],"container-title":"Molecular Plant","id":"ITEM-1","issue":"2","issued":{"date-parts":[["2009"]]},"title":"Induction of the AOX1D Isoform of Alternative Oxidase in A . thaliana T-DNA Insertion Lines Lacking Isoform AOX1A Is Insufficient to Optimize Photosynthesis when Treated with Antimycin A","type":"article-journal","volume":"2"},"uris":["http://www.mendeley.com/documents/?uuid=60540885-3c18-4ac6-8c74-46bbce9534c3"]}],"mendeley":{"formattedCitation":"(Strodtkotter et al., 2009)","plainTextFormattedCitation":"(Strodtkotter et al., 2009)","previouslyFormattedCitation":"(Strodtkotter et al., 2009)"},"properties":{"noteIndex":0},"schema":"https://github.com/citation-style-language/schema/raw/master/csl-citation.json"}</w:instrText>
      </w:r>
      <w:r>
        <w:fldChar w:fldCharType="separate"/>
      </w:r>
      <w:r w:rsidRPr="00CD7DB8">
        <w:rPr>
          <w:noProof/>
        </w:rPr>
        <w:t>(Strodtkotter et al., 2009)</w:t>
      </w:r>
      <w:r>
        <w:fldChar w:fldCharType="end"/>
      </w:r>
      <w:r>
        <w:t xml:space="preserve">, but current literature is not congruent with the use of single </w:t>
      </w:r>
      <w:r>
        <w:rPr>
          <w:i/>
        </w:rPr>
        <w:t xml:space="preserve">aox1a </w:t>
      </w:r>
      <w:r>
        <w:t xml:space="preserve">or double </w:t>
      </w:r>
      <w:r>
        <w:rPr>
          <w:i/>
        </w:rPr>
        <w:t xml:space="preserve">aox1a-aox1d </w:t>
      </w:r>
      <w:r>
        <w:t xml:space="preserve">mutants to discover retrograde-signalling/metabolism/stress-response causal drivers </w:t>
      </w:r>
      <w:r>
        <w:fldChar w:fldCharType="begin" w:fldLock="1"/>
      </w:r>
      <w:r>
        <w:instrText>ADDIN CSL_CITATION {"citationItems":[{"id":"ITEM-1","itemData":{"DOI":"10.1105/tpc.113.117168","author":[{"dropping-particle":"De","family":"Clercq","given":"Inge","non-dropping-particle":"","parse-names":false,"suffix":""},{"dropping-particle":"","family":"Vermeirssen","given":"Vanessa","non-dropping-particle":"","parse-names":false,"suffix":""},{"dropping-particle":"Van","family":"Aken","given":"Olivier","non-dropping-particle":"","parse-names":false,"suffix":""},{"dropping-particle":"","family":"Vandepoele","given":"Klaas","non-dropping-particle":"","parse-names":false,"suffix":""},{"dropping-particle":"","family":"Murcha","given":"Monika W","non-dropping-particle":"","parse-names":false,"suffix":""},{"dropping-particle":"","family":"Law","given":"Simon R","non-dropping-particle":"","parse-names":false,"suffix":""},{"dropping-particle":"","family":"Ng","given":"Sophia","non-dropping-particle":"","parse-names":false,"suffix":""},{"dropping-particle":"","family":"Ivanova","given":"Aneta","non-dropping-particle":"","parse-names":false,"suffix":""},{"dropping-particle":"","family":"Rombaut","given":"Debbie","non-dropping-particle":"","parse-names":false,"suffix":""},{"dropping-particle":"","family":"Jaspers","given":"Pinja","non-dropping-particle":"","parse-names":false,"suffix":""},{"dropping-particle":"Van De","family":"Peer","given":"Yves","non-dropping-particle":"","parse-names":false,"suffix":""},{"dropping-particle":"","family":"Whelan","given":"James","non-dropping-particle":"","parse-names":false,"suffix":""},{"dropping-particle":"Van","family":"Breusegem","given":"Frank","non-dropping-particle":"","parse-names":false,"suffix":""}],"container-title":"The Plant Cell","id":"ITEM-1","issue":"September","issued":{"date-parts":[["2013"]]},"page":"3472-3490","title":"The Membrane-Bound NAC Transcription Factor ANAC013 Functions in Mitochondrial Retrograde Regulation of the Oxidative Stress Response in Arabidopsis","type":"article-journal","volume":"25"},"uris":["http://www.mendeley.com/documents/?uuid=4f8e6594-2ab8-4df4-bc12-bdad90177484"]},{"id":"ITEM-2","itemData":{"DOI":"10.1104/pp.109.139782","author":[{"dropping-particle":"","family":"Giraud","given":"Estelle","non-dropping-particle":"","parse-names":false,"suffix":""},{"dropping-particle":"Van","family":"Aken","given":"Olivier","non-dropping-particle":"","parse-names":false,"suffix":""},{"dropping-particle":"","family":"Ho","given":"Lois H M","non-dropping-particle":"","parse-names":false,"suffix":""},{"dropping-particle":"","family":"Whelan","given":"James","non-dropping-particle":"","parse-names":false,"suffix":""}],"container-title":"Plant Physiology","id":"ITEM-2","issue":"July","issued":{"date-parts":[["2009"]]},"page":"1286-1296","title":"The Transcription Factor ABI4 Is a Regulator of Mitochondrial Retrograde Expression of","type":"article-journal","volume":"150"},"uris":["http://www.mendeley.com/documents/?uuid=6b194666-108e-466d-bb0a-64c629d085c7"]},{"id":"ITEM-3","itemData":{"author":[{"dropping-particle":"","family":"Oh Khim","given":"Glenda Guek","non-dropping-particle":"","parse-names":false,"suffix":""},{"dropping-particle":"","family":"Leary","given":"Brendan M O","non-dropping-particle":"","parse-names":false,"suffix":""},{"dropping-particle":"","family":"Signorelli","given":"Santiago","non-dropping-particle":"","parse-names":false,"suffix":""},{"dropping-particle":"","family":"Millar","given":"A Harvey","non-dropping-particle":"","parse-names":false,"suffix":""}],"container-title":"Plant Physiology","id":"ITEM-3","issued":{"date-parts":[["2022"]]},"page":"1521-1536","title":"Alternative oxidase ( AOX ) 1a and 1d limit proline- induced oxidative stress and aid salinity recovery in Arabidopsis","type":"article-journal","volume":"188"},"uris":["http://www.mendeley.com/documents/?uuid=ed95fb49-0f7c-4974-b75b-f647cf1c6b6a"]},{"id":"ITEM-4","itemData":{"DOI":"10.1093/plphys/kiad233","ISSN":"0032-0889","author":[{"dropping-particle":"","family":"Oh Khim","given":"Glenda Guek","non-dropping-particle":"","parse-names":false,"suffix":""},{"dropping-particle":"","family":"Kumari","given":"Vinti","non-dropping-particle":"","parse-names":false,"suffix":""},{"dropping-particle":"","family":"Millar","given":"A Harvey","non-dropping-particle":"","parse-names":false,"suffix":""},{"dropping-particle":"","family":"Leary","given":"Brendan M O","non-dropping-particle":"","parse-names":false,"suffix":""}],"container-title":"Plant Physiology","id":"ITEM-4","issue":"4","issued":{"date-parts":[["2023"]]},"page":"2958-2970","publisher":"Oxford University Press","title":"Alternative oxidase 1a and 1d enable metabolic flexibility during Ala catabolism in Arabidopsis Research Article","type":"article-journal","volume":"192"},"uris":["http://www.mendeley.com/documents/?uuid=368206a8-26cb-4a18-b120-424d0af0edea"]}],"mendeley":{"formattedCitation":"(Clercq et al., 2013; Giraud, Aken, Ho, &amp; Whelan, 2009; Oh Khim, Kumari, Millar, &amp; Leary, 2023; Oh Khim, Leary, Signorelli, &amp; Millar, 2022)","manualFormatting":"(Giraud, et al., 2009; Clercq et al., 2013; Oh Khim, et al., 2022; Oh Khim, et al., 2023)","plainTextFormattedCitation":"(Clercq et al., 2013; Giraud, Aken, Ho, &amp; Whelan, 2009; Oh Khim, Kumari, Millar, &amp; Leary, 2023; Oh Khim, Leary, Signorelli, &amp; Millar, 2022)","previouslyFormattedCitation":"(Clercq et al., 2013; Giraud, Aken, Ho, &amp; Whelan, 2009; Oh Khim, Kumari, Millar, &amp; Leary, 2023; Oh Khim, Leary, Signorelli, &amp; Millar, 2022)"},"properties":{"noteIndex":0},"schema":"https://github.com/citation-style-language/schema/raw/master/csl-citation.json"}</w:instrText>
      </w:r>
      <w:r>
        <w:fldChar w:fldCharType="separate"/>
      </w:r>
      <w:r>
        <w:rPr>
          <w:noProof/>
        </w:rPr>
        <w:t>(</w:t>
      </w:r>
      <w:r w:rsidR="009B1464">
        <w:rPr>
          <w:noProof/>
        </w:rPr>
        <w:t>Giraud</w:t>
      </w:r>
      <w:r w:rsidRPr="00520A09">
        <w:rPr>
          <w:noProof/>
        </w:rPr>
        <w:t xml:space="preserve"> </w:t>
      </w:r>
      <w:r>
        <w:rPr>
          <w:noProof/>
        </w:rPr>
        <w:t>et al.,</w:t>
      </w:r>
      <w:r w:rsidRPr="00520A09">
        <w:rPr>
          <w:noProof/>
        </w:rPr>
        <w:t xml:space="preserve"> 2009</w:t>
      </w:r>
      <w:r>
        <w:rPr>
          <w:noProof/>
        </w:rPr>
        <w:t>; Clercq et al., 2013</w:t>
      </w:r>
      <w:r w:rsidR="009B1464">
        <w:rPr>
          <w:noProof/>
        </w:rPr>
        <w:t>; Oh Khim</w:t>
      </w:r>
      <w:r w:rsidRPr="00520A09">
        <w:rPr>
          <w:noProof/>
        </w:rPr>
        <w:t xml:space="preserve"> </w:t>
      </w:r>
      <w:r>
        <w:rPr>
          <w:noProof/>
        </w:rPr>
        <w:t>et al., 2022</w:t>
      </w:r>
      <w:r w:rsidR="009B1464">
        <w:rPr>
          <w:noProof/>
        </w:rPr>
        <w:t>; Oh Khim</w:t>
      </w:r>
      <w:r w:rsidRPr="00520A09">
        <w:rPr>
          <w:noProof/>
        </w:rPr>
        <w:t xml:space="preserve"> </w:t>
      </w:r>
      <w:r>
        <w:rPr>
          <w:noProof/>
        </w:rPr>
        <w:t>et al., 2023</w:t>
      </w:r>
      <w:r w:rsidRPr="00520A09">
        <w:rPr>
          <w:noProof/>
        </w:rPr>
        <w:t>)</w:t>
      </w:r>
      <w:r>
        <w:fldChar w:fldCharType="end"/>
      </w:r>
      <w:r>
        <w:t xml:space="preserve">. Additionally, </w:t>
      </w:r>
      <w:r>
        <w:lastRenderedPageBreak/>
        <w:t xml:space="preserve">more AOX isoforms exists but their relationships were still not addressed. The abnormal seedling growth observed </w:t>
      </w:r>
      <w:r w:rsidR="00CC229A">
        <w:t xml:space="preserve">in control and mock conditions </w:t>
      </w:r>
      <w:r>
        <w:t xml:space="preserve">for all the single mutants </w:t>
      </w:r>
      <w:r w:rsidR="00CC229A">
        <w:t>tested (</w:t>
      </w:r>
      <w:r w:rsidR="00CC229A">
        <w:rPr>
          <w:i/>
        </w:rPr>
        <w:t>aox1a</w:t>
      </w:r>
      <w:r w:rsidR="00CC229A">
        <w:t xml:space="preserve">, </w:t>
      </w:r>
      <w:r w:rsidR="00CC229A">
        <w:rPr>
          <w:i/>
        </w:rPr>
        <w:t>aox1c</w:t>
      </w:r>
      <w:r w:rsidR="00CC229A">
        <w:t xml:space="preserve">, </w:t>
      </w:r>
      <w:r w:rsidR="00CC229A">
        <w:rPr>
          <w:i/>
        </w:rPr>
        <w:t>aox1d</w:t>
      </w:r>
      <w:r w:rsidR="00CC229A">
        <w:t xml:space="preserve">) </w:t>
      </w:r>
      <w:r w:rsidR="00A543B3">
        <w:t>(</w:t>
      </w:r>
      <w:r w:rsidR="00A543B3">
        <w:rPr>
          <w:b/>
        </w:rPr>
        <w:t xml:space="preserve">fig. </w:t>
      </w:r>
      <w:r w:rsidR="00A543B3" w:rsidRPr="00A543B3">
        <w:rPr>
          <w:b/>
        </w:rPr>
        <w:t>6</w:t>
      </w:r>
      <w:r w:rsidR="00A543B3">
        <w:t xml:space="preserve">) </w:t>
      </w:r>
      <w:r w:rsidRPr="00A543B3">
        <w:t>validated</w:t>
      </w:r>
      <w:r>
        <w:t xml:space="preserve"> </w:t>
      </w:r>
      <w:r w:rsidR="00A858B3">
        <w:t>the high functional divergence predicted by PlantFUNCO</w:t>
      </w:r>
      <w:r>
        <w:t xml:space="preserve"> </w:t>
      </w:r>
      <w:r w:rsidR="002C2802">
        <w:t xml:space="preserve">since </w:t>
      </w:r>
      <w:r>
        <w:t>in case of redundancy other duplicates could rescue these phenotypes (</w:t>
      </w:r>
      <w:r w:rsidRPr="00E63FEF">
        <w:rPr>
          <w:noProof/>
        </w:rPr>
        <w:t xml:space="preserve">Ezoe, Shirai, </w:t>
      </w:r>
      <w:r w:rsidR="003B1FC4">
        <w:rPr>
          <w:noProof/>
        </w:rPr>
        <w:t>and</w:t>
      </w:r>
      <w:r w:rsidRPr="00E63FEF">
        <w:rPr>
          <w:noProof/>
        </w:rPr>
        <w:t xml:space="preserve"> Hanada, 2021</w:t>
      </w:r>
      <w:r>
        <w:rPr>
          <w:noProof/>
        </w:rPr>
        <w:t>)</w:t>
      </w:r>
      <w:r>
        <w:t xml:space="preserve">. Our findings suggested that the dominant isoform </w:t>
      </w:r>
      <w:r>
        <w:rPr>
          <w:i/>
        </w:rPr>
        <w:t xml:space="preserve">AOX1A </w:t>
      </w:r>
      <w:r>
        <w:t xml:space="preserve">could retain the ancestral AOX function because it was marked as functionally conserved with the distant-related </w:t>
      </w:r>
      <w:r>
        <w:rPr>
          <w:i/>
        </w:rPr>
        <w:t xml:space="preserve">O. sativa </w:t>
      </w:r>
      <w:r>
        <w:t xml:space="preserve">and was the only one covered by an active CS, so all the redundancy relations could be pontentially compared to </w:t>
      </w:r>
      <w:r w:rsidRPr="00B039BE">
        <w:t>this gene</w:t>
      </w:r>
      <w:r>
        <w:rPr>
          <w:i/>
        </w:rPr>
        <w:t xml:space="preserve">. </w:t>
      </w:r>
      <w:r>
        <w:t xml:space="preserve">Taking into account that oxidative stress was more severe than drought-heat conditions, we found putative evidence of a probable stress-dependent partial non-mutual redundacy of </w:t>
      </w:r>
      <w:r>
        <w:rPr>
          <w:i/>
        </w:rPr>
        <w:t xml:space="preserve">AOX1D </w:t>
      </w:r>
      <w:r>
        <w:t xml:space="preserve">to </w:t>
      </w:r>
      <w:r>
        <w:rPr>
          <w:i/>
        </w:rPr>
        <w:t>AOX1A</w:t>
      </w:r>
      <w:r>
        <w:t xml:space="preserve">. While </w:t>
      </w:r>
      <w:r>
        <w:rPr>
          <w:i/>
        </w:rPr>
        <w:t xml:space="preserve">AOX1D </w:t>
      </w:r>
      <w:r>
        <w:t xml:space="preserve">could partially alleviate </w:t>
      </w:r>
      <w:r>
        <w:rPr>
          <w:i/>
        </w:rPr>
        <w:t xml:space="preserve">aox1a </w:t>
      </w:r>
      <w:r>
        <w:t xml:space="preserve">raw hydrogen peroxide content in drought-heat (no significant), during more severe oxidative conditions </w:t>
      </w:r>
      <w:r>
        <w:rPr>
          <w:i/>
        </w:rPr>
        <w:t xml:space="preserve">AOX1D </w:t>
      </w:r>
      <w:r>
        <w:t xml:space="preserve">would not be enough to supply </w:t>
      </w:r>
      <w:r>
        <w:rPr>
          <w:i/>
        </w:rPr>
        <w:t>AOX1A</w:t>
      </w:r>
      <w:r>
        <w:t xml:space="preserve"> function (significant) </w:t>
      </w:r>
      <w:r>
        <w:fldChar w:fldCharType="begin" w:fldLock="1"/>
      </w:r>
      <w:r>
        <w:instrText>ADDIN CSL_CITATION {"citationItems":[{"id":"ITEM-1","itemData":{"DOI":"10.1093/mp/ssn089","author":[{"dropping-particle":"","family":"Strodtkotter","given":"Inga","non-dropping-particle":"","parse-names":false,"suffix":""},{"dropping-particle":"","family":"Padmasreea","given":"Kollipara","non-dropping-particle":"","parse-names":false,"suffix":""},{"dropping-particle":"","family":"Dinakara","given":"Challabathula","non-dropping-particle":"","parse-names":false,"suffix":""},{"dropping-particle":"","family":"Spetha","given":"Birgit","non-dropping-particle":"","parse-names":false,"suffix":""},{"dropping-particle":"","family":"Niazi","given":"Pamela S.","non-dropping-particle":"","parse-names":false,"suffix":""},{"dropping-particle":"","family":"Wojtera","given":"Joanna","non-dropping-particle":"","parse-names":false,"suffix":""},{"dropping-particle":"","family":"Voss","given":"Ingo","non-dropping-particle":"","parse-names":false,"suffix":""},{"dropping-particle":"","family":"Do","given":"Phuc Thi","non-dropping-particle":"","parse-names":false,"suffix":""},{"dropping-particle":"","family":"Nunes-Nesi","given":"Adriano","non-dropping-particle":"","parse-names":false,"suffix":""},{"dropping-particle":"","family":"Fernie","given":"Alisdair R.","non-dropping-particle":"","parse-names":false,"suffix":""},{"dropping-particle":"","family":"Linke","given":"Vera","non-dropping-particle":"","parse-names":false,"suffix":""},{"dropping-particle":"","family":"Raghavendrab","given":"Agepati S.","non-dropping-particle":"","parse-names":false,"suffix":""},{"dropping-particle":"","family":"Scheibe","given":"Renate","non-dropping-particle":"","parse-names":false,"suffix":""}],"container-title":"Molecular Plant","id":"ITEM-1","issue":"2","issued":{"date-parts":[["2009"]]},"title":"Induction of the AOX1D Isoform of Alternative Oxidase in A . thaliana T-DNA Insertion Lines Lacking Isoform AOX1A Is Insufficient to Optimize Photosynthesis when Treated with Antimycin A","type":"article-journal","volume":"2"},"uris":["http://www.mendeley.com/documents/?uuid=60540885-3c18-4ac6-8c74-46bbce9534c3"]}],"mendeley":{"formattedCitation":"(Strodtkotter et al., 2009)","plainTextFormattedCitation":"(Strodtkotter et al., 2009)","previouslyFormattedCitation":"(Strodtkotter et al., 2009)"},"properties":{"noteIndex":0},"schema":"https://github.com/citation-style-language/schema/raw/master/csl-citation.json"}</w:instrText>
      </w:r>
      <w:r>
        <w:fldChar w:fldCharType="separate"/>
      </w:r>
      <w:r w:rsidRPr="00D03D59">
        <w:rPr>
          <w:noProof/>
        </w:rPr>
        <w:t>(Strodtkotter et al., 2009)</w:t>
      </w:r>
      <w:r>
        <w:fldChar w:fldCharType="end"/>
      </w:r>
      <w:r>
        <w:t xml:space="preserve">. It is defined as a potential non-mutual relation because in all the cases </w:t>
      </w:r>
      <w:r>
        <w:rPr>
          <w:i/>
        </w:rPr>
        <w:t>aox1d</w:t>
      </w:r>
      <w:r>
        <w:t xml:space="preserve"> phenotypes remained significant. Finally, nonmeaningful differences in raw hydrogen peroxide content for both stresses and WT-like root length under drought-heat in </w:t>
      </w:r>
      <w:r>
        <w:rPr>
          <w:i/>
        </w:rPr>
        <w:t>aox1c</w:t>
      </w:r>
      <w:r>
        <w:t xml:space="preserve"> would probably propose </w:t>
      </w:r>
      <w:r>
        <w:rPr>
          <w:i/>
        </w:rPr>
        <w:t xml:space="preserve">AOX1C </w:t>
      </w:r>
      <w:r>
        <w:t xml:space="preserve">as a non-stress-responsive gene. This could agree to the already described </w:t>
      </w:r>
      <w:r>
        <w:rPr>
          <w:i/>
        </w:rPr>
        <w:t xml:space="preserve">AOX1C </w:t>
      </w:r>
      <w:r>
        <w:t xml:space="preserve">AA expression insensitivity </w:t>
      </w:r>
      <w:r>
        <w:fldChar w:fldCharType="begin" w:fldLock="1"/>
      </w:r>
      <w:r>
        <w:instrText>ADDIN CSL_CITATION {"citationItems":[{"id":"ITEM-1","itemData":{"DOI":"10.1093/pcp/pcp090","author":[{"dropping-particle":"","family":"Yoshida","given":"Keisuke","non-dropping-particle":"","parse-names":false,"suffix":""},{"dropping-particle":"","family":"Noguchi","given":"Ko","non-dropping-particle":"","parse-names":false,"suffix":""}],"container-title":"Plant and Cell Physiology","id":"ITEM-1","issue":"8","issued":{"date-parts":[["2009"]]},"page":"1449-1462","title":"Differential Gene Expression Profiles of the Mitochondrial Respiratory Components in Illuminated Arabidopsis Leaves","type":"article-journal","volume":"50"},"uris":["http://www.mendeley.com/documents/?uuid=c6ef5316-70a1-4d6d-b49a-885bd4b13554"]}],"mendeley":{"formattedCitation":"(Yoshida &amp; Noguchi, 2009)","plainTextFormattedCitation":"(Yoshida &amp; Noguchi, 2009)","previouslyFormattedCitation":"(Yoshida &amp; Noguchi, 2009)"},"properties":{"noteIndex":0},"schema":"https://github.com/citation-style-language/schema/raw/master/csl-citation.json"}</w:instrText>
      </w:r>
      <w:r>
        <w:fldChar w:fldCharType="separate"/>
      </w:r>
      <w:r w:rsidRPr="00EC267F">
        <w:rPr>
          <w:noProof/>
        </w:rPr>
        <w:t xml:space="preserve">(Yoshida </w:t>
      </w:r>
      <w:r w:rsidR="003B1FC4">
        <w:rPr>
          <w:noProof/>
        </w:rPr>
        <w:t>and</w:t>
      </w:r>
      <w:r w:rsidRPr="00EC267F">
        <w:rPr>
          <w:noProof/>
        </w:rPr>
        <w:t xml:space="preserve"> Noguchi, 2009)</w:t>
      </w:r>
      <w:r>
        <w:fldChar w:fldCharType="end"/>
      </w:r>
      <w:r>
        <w:t xml:space="preserve">, but we still found root length significant differences in our severe oxidative assay. That said and compared to other genotypes, p-value was close to significance absence so </w:t>
      </w:r>
      <w:r>
        <w:rPr>
          <w:i/>
        </w:rPr>
        <w:t xml:space="preserve">AOX1C </w:t>
      </w:r>
      <w:r>
        <w:t xml:space="preserve">may only be related to stress under severe conditions and could be probably defined as almost non-stress-responsive. In summary, stress seems to be a crucial evolutionary force driving sub-/neo-functionalization </w:t>
      </w:r>
      <w:r>
        <w:fldChar w:fldCharType="begin" w:fldLock="1"/>
      </w:r>
      <w:r w:rsidR="00D9722E">
        <w:instrText>ADDIN CSL_CITATION {"citationItems":[{"id":"ITEM-1","itemData":{"DOI":"10.1104/pp.16.00523","ISBN":"0000000164702","author":[{"dropping-particle":"","family":"Panchy","given":"Nicholas","non-dropping-particle":"","parse-names":false,"suffix":""},{"dropping-particle":"","family":"Lehti-shiu","given":"Melissa","non-dropping-particle":"","parse-names":false,"suffix":""},{"dropping-particle":"","family":"Shiu","given":"Shin-han","non-dropping-particle":"","parse-names":false,"suffix":""}],"container-title":"Plant Physiology","id":"ITEM-1","issue":"August","issued":{"date-parts":[["2016"]]},"page":"2294-2316","title":"Evolution of Gene Duplication in Plants","type":"article-journal","volume":"171"},"uris":["http://www.mendeley.com/documents/?uuid=b928ca58-c7d6-4e89-a273-edd8d804a570"]}],"mendeley":{"formattedCitation":"(Panchy, Lehti-shiu, &amp; Shiu, 2016)","plainTextFormattedCitation":"(Panchy, Lehti-shiu, &amp; Shiu, 2016)","previouslyFormattedCitation":"(Panchy, Lehti-shiu, &amp; Shiu, 2016)"},"properties":{"noteIndex":0},"schema":"https://github.com/citation-style-language/schema/raw/master/csl-citation.json"}</w:instrText>
      </w:r>
      <w:r>
        <w:fldChar w:fldCharType="separate"/>
      </w:r>
      <w:r w:rsidRPr="003F7657">
        <w:rPr>
          <w:noProof/>
        </w:rPr>
        <w:t xml:space="preserve">(Panchy, Lehti-shiu, </w:t>
      </w:r>
      <w:r w:rsidR="003B1FC4">
        <w:rPr>
          <w:noProof/>
        </w:rPr>
        <w:t>and</w:t>
      </w:r>
      <w:r w:rsidRPr="003F7657">
        <w:rPr>
          <w:noProof/>
        </w:rPr>
        <w:t xml:space="preserve"> Shiu, 2016)</w:t>
      </w:r>
      <w:r>
        <w:fldChar w:fldCharType="end"/>
      </w:r>
      <w:r>
        <w:t xml:space="preserve"> in AOX genes and we characterized the unknown </w:t>
      </w:r>
      <w:r>
        <w:rPr>
          <w:i/>
        </w:rPr>
        <w:t xml:space="preserve">AOX1C </w:t>
      </w:r>
      <w:r w:rsidRPr="00DF610D">
        <w:t>as</w:t>
      </w:r>
      <w:r>
        <w:rPr>
          <w:i/>
        </w:rPr>
        <w:t xml:space="preserve"> </w:t>
      </w:r>
      <w:r>
        <w:t>almost stress-insensitive in seedling stages. Furthermore, extra attention should be taken when using double AOX mutants to interrogate causal determinants of biological processes because all AOX genes evaluated appeared to be functionally divergent during early development.</w:t>
      </w:r>
    </w:p>
    <w:p w14:paraId="3BE4BBB5" w14:textId="66EDBED3" w:rsidR="005815E8" w:rsidRDefault="00A929AC" w:rsidP="0033130B">
      <w:r>
        <w:t xml:space="preserve">While we expect PlantFUNCO to be useful, we do note a few limitations. There could be states/regions that are functionally conserved, but have low scores/agreement in the database, since the evidence was not present in our collection. While the interpretation of the resources generated is less ambiguous due to the broad-shallow perspective adopted, we also perceived that PlantFUNCO is limited by the input functional genomics resolution and does not provide the direct information about which particular tracks/conditions supported the evidence. The results promoted the potential application of PlantFUNCO to further test new hypothesis in the context of duplicates evolution and </w:t>
      </w:r>
      <w:r>
        <w:lastRenderedPageBreak/>
        <w:t xml:space="preserve">other genomic elements prediction. For example, as CS are determinants of paralog functional divergence and LECIF-scores highlight </w:t>
      </w:r>
      <w:r w:rsidR="00C83B00">
        <w:t>regions with high phenotypic si</w:t>
      </w:r>
      <w:r>
        <w:t>milarity it could be possible to identify genes that are more likely to retain ancestral functions if high scores are found between orthologous in distant-related species (</w:t>
      </w:r>
      <w:r>
        <w:rPr>
          <w:b/>
        </w:rPr>
        <w:t>fig. 5; topleft panel</w:t>
      </w:r>
      <w:r>
        <w:t xml:space="preserve">). Here we focused on </w:t>
      </w:r>
      <w:r>
        <w:rPr>
          <w:i/>
        </w:rPr>
        <w:t>A. thaliana</w:t>
      </w:r>
      <w:r>
        <w:t xml:space="preserve">, </w:t>
      </w:r>
      <w:r>
        <w:rPr>
          <w:i/>
        </w:rPr>
        <w:t>O. sativa</w:t>
      </w:r>
      <w:r>
        <w:t xml:space="preserve"> and </w:t>
      </w:r>
      <w:r>
        <w:rPr>
          <w:i/>
        </w:rPr>
        <w:t>Z. mays</w:t>
      </w:r>
      <w:r>
        <w:t>, that are widely used models in plant science research with substantial high-quality public data available. Given the increasing availability of epigenomic</w:t>
      </w:r>
      <w:r w:rsidR="003678A0">
        <w:t>s</w:t>
      </w:r>
      <w:r>
        <w:t xml:space="preserve"> and functional genomics datasets, the utility of PlantFUNCO will continue to grow and serve as an additional resource to simplify functional conservation annotations for a more diverse set of species like </w:t>
      </w:r>
      <w:r>
        <w:rPr>
          <w:i/>
        </w:rPr>
        <w:t>Chlamydomonas reinhardtii</w:t>
      </w:r>
      <w:r>
        <w:t xml:space="preserve">, </w:t>
      </w:r>
      <w:r w:rsidR="006451C4">
        <w:rPr>
          <w:i/>
        </w:rPr>
        <w:t>Marchantia polymor</w:t>
      </w:r>
      <w:r>
        <w:rPr>
          <w:i/>
        </w:rPr>
        <w:t xml:space="preserve">pha </w:t>
      </w:r>
      <w:r>
        <w:t xml:space="preserve">and </w:t>
      </w:r>
      <w:r>
        <w:rPr>
          <w:i/>
        </w:rPr>
        <w:t>Solanum lycopersicum</w:t>
      </w:r>
      <w:r>
        <w:t>. All in all, PlantFUNCO aim to leverage data diversity and extrapolate findings from different models to determine the extent of molecular conservation, thus, deepen</w:t>
      </w:r>
      <w:r w:rsidR="007937D7">
        <w:t>ing</w:t>
      </w:r>
      <w:r>
        <w:t xml:space="preserve"> our understanding of how plants phenotypic plasticity has fascinatingly evolved.</w:t>
      </w:r>
    </w:p>
    <w:p w14:paraId="65C64634" w14:textId="77777777" w:rsidR="005815E8" w:rsidRDefault="005815E8" w:rsidP="005815E8">
      <w:pPr>
        <w:pStyle w:val="Ttulo1"/>
        <w:rPr>
          <w:lang w:val="en-US"/>
        </w:rPr>
      </w:pPr>
      <w:r w:rsidRPr="00816126">
        <w:rPr>
          <w:lang w:val="en-US"/>
        </w:rPr>
        <w:t>Methods</w:t>
      </w:r>
    </w:p>
    <w:p w14:paraId="02802085" w14:textId="77777777" w:rsidR="005815E8" w:rsidRPr="003A06E2" w:rsidRDefault="005815E8" w:rsidP="005815E8">
      <w:pPr>
        <w:rPr>
          <w:lang w:val="en-US"/>
        </w:rPr>
      </w:pPr>
      <w:r>
        <w:rPr>
          <w:lang w:val="en-US"/>
        </w:rPr>
        <w:t xml:space="preserve">An overview of the methods workflow used in this study is shown in </w:t>
      </w:r>
      <w:r>
        <w:rPr>
          <w:b/>
          <w:lang w:val="en-US"/>
        </w:rPr>
        <w:t>supplementary fig. S1</w:t>
      </w:r>
      <w:r>
        <w:rPr>
          <w:lang w:val="en-US"/>
        </w:rPr>
        <w:t>.</w:t>
      </w:r>
    </w:p>
    <w:p w14:paraId="086C49D0" w14:textId="77777777" w:rsidR="005815E8" w:rsidRDefault="005815E8" w:rsidP="005815E8">
      <w:pPr>
        <w:pStyle w:val="Ttulo2"/>
        <w:rPr>
          <w:lang w:val="en-US"/>
        </w:rPr>
      </w:pPr>
      <w:r>
        <w:rPr>
          <w:lang w:val="en-US"/>
        </w:rPr>
        <w:t>Data collection</w:t>
      </w:r>
    </w:p>
    <w:p w14:paraId="3D586C95" w14:textId="77777777" w:rsidR="005815E8" w:rsidRDefault="005815E8" w:rsidP="005815E8">
      <w:pPr>
        <w:rPr>
          <w:lang w:val="en-US"/>
        </w:rPr>
      </w:pPr>
      <w:r>
        <w:rPr>
          <w:lang w:val="en-US"/>
        </w:rPr>
        <w:t xml:space="preserve">We collected epigenomic (ChIP-, MeDIP-, ATAC- and DNase-seq) and transcriptomic (RNA-seq) data from three plant model species: </w:t>
      </w:r>
      <w:r>
        <w:rPr>
          <w:i/>
          <w:lang w:val="en-US"/>
        </w:rPr>
        <w:t>Arabidopsis thaliana</w:t>
      </w:r>
      <w:r>
        <w:rPr>
          <w:lang w:val="en-US"/>
        </w:rPr>
        <w:t xml:space="preserve">, </w:t>
      </w:r>
      <w:r>
        <w:rPr>
          <w:i/>
          <w:lang w:val="en-US"/>
        </w:rPr>
        <w:t xml:space="preserve">Oryza sativa </w:t>
      </w:r>
      <w:r>
        <w:rPr>
          <w:lang w:val="en-US"/>
        </w:rPr>
        <w:t xml:space="preserve">and </w:t>
      </w:r>
      <w:r>
        <w:rPr>
          <w:i/>
          <w:lang w:val="en-US"/>
        </w:rPr>
        <w:t>Zea mays</w:t>
      </w:r>
      <w:r>
        <w:rPr>
          <w:lang w:val="en-US"/>
        </w:rPr>
        <w:t>.</w:t>
      </w:r>
    </w:p>
    <w:p w14:paraId="044A6D8F" w14:textId="150D2AF3" w:rsidR="005815E8" w:rsidRDefault="005815E8" w:rsidP="005815E8">
      <w:pPr>
        <w:rPr>
          <w:lang w:val="en-US"/>
        </w:rPr>
      </w:pPr>
      <w:r>
        <w:rPr>
          <w:lang w:val="en-US"/>
        </w:rPr>
        <w:t xml:space="preserve">For the epigenomic data we used the previously published collection from the PCSD </w:t>
      </w:r>
      <w:r>
        <w:rPr>
          <w:lang w:val="en-US"/>
        </w:rPr>
        <w:fldChar w:fldCharType="begin" w:fldLock="1"/>
      </w:r>
      <w:r>
        <w:rPr>
          <w:lang w:val="en-US"/>
        </w:rPr>
        <w:instrText>ADDIN CSL_CITATION {"citationItems":[{"id":"ITEM-1","itemData":{"DOI":"10.1093/nar/gkx919","ISSN":"13624962","PMID":"29040761","abstract":"Genome-wide maps of chromatin states have become a powerful representation of genome annotation and regulatory activity. We collected public and in-house plant epigenomic data sets and applied a Hidden Markov Model to define chromatin states, which included 290 553 (36 chromatin states), 831 235 (38 chromatin states) and 3 936 844 (26 chromatin states) segments across the whole genome of Arabidopsis thaliana, Oryza sativa and Zea mays, respectively. We constructed a Plant Chromatin State Database (PCSD, http://systemsbiology.cau.edu.cn/chromstates) to integrate detailed information about chromatin states, including the features and distribution of states, segments in states and related genes with segments. The self-organizationmapping (SOM) results for these different chromatin signatures and UCSC Genome Browser for visualization were also integrated into the PCSD database. We further provided differential SOM maps between two epigenetic marks for chromatin state comparison and custom tools for new data analysis. The segments and related genes in SOM maps can be searched and used for motif and GO analysis, respectively. In addition, multi-species integration can be used to discover conserved features at the epigenomic level. In summary, our PCSD database integrated the identified chromatin stateswith epigenetic features andmay be beneficial for communities to discover causal functions hidden in plant chromatin.","author":[{"dropping-particle":"","family":"Liu","given":"Yue","non-dropping-particle":"","parse-names":false,"suffix":""},{"dropping-particle":"","family":"Tian","given":"Tian","non-dropping-particle":"","parse-names":false,"suffix":""},{"dropping-particle":"","family":"Zhang","given":"Kang","non-dropping-particle":"","parse-names":false,"suffix":""},{"dropping-particle":"","family":"You","given":"Qi","non-dropping-particle":"","parse-names":false,"suffix":""},{"dropping-particle":"","family":"Yan","given":"Hengyu","non-dropping-particle":"","parse-names":false,"suffix":""},{"dropping-particle":"","family":"Zhao","given":"Nannan","non-dropping-particle":"","parse-names":false,"suffix":""},{"dropping-particle":"","family":"Yi","given":"Xin","non-dropping-particle":"","parse-names":false,"suffix":""},{"dropping-particle":"","family":"Xu","given":"Wenying","non-dropping-particle":"","parse-names":false,"suffix":""},{"dropping-particle":"","family":"Su","given":"Zhen","non-dropping-particle":"","parse-names":false,"suffix":""}],"container-title":"Nucleic Acids Research","id":"ITEM-1","issue":"D1","issued":{"date-parts":[["2018"]]},"page":"D1157-D1167","publisher":"Oxford University Press","title":"PCSD: A plant chromatin state database","type":"article-journal","volume":"46"},"uris":["http://www.mendeley.com/documents/?uuid=5c8edc67-b09e-405a-b887-de74c87c0077"]}],"mendeley":{"formattedCitation":"(Y. Liu et al., 2018)","plainTextFormattedCitation":"(Y. Liu et al., 2018)","previouslyFormattedCitation":"(Y. Liu et al., 2018)"},"properties":{"noteIndex":0},"schema":"https://github.com/citation-style-language/schema/raw/master/csl-citation.json"}</w:instrText>
      </w:r>
      <w:r>
        <w:rPr>
          <w:lang w:val="en-US"/>
        </w:rPr>
        <w:fldChar w:fldCharType="separate"/>
      </w:r>
      <w:r w:rsidRPr="0081584C">
        <w:rPr>
          <w:noProof/>
          <w:lang w:val="en-US"/>
        </w:rPr>
        <w:t>(Y. Liu et al., 2018)</w:t>
      </w:r>
      <w:r>
        <w:rPr>
          <w:lang w:val="en-US"/>
        </w:rPr>
        <w:fldChar w:fldCharType="end"/>
      </w:r>
      <w:r>
        <w:rPr>
          <w:lang w:val="en-US"/>
        </w:rPr>
        <w:t xml:space="preserve"> to ensure high-quality data. Then, we expanded the abovementioned list to include new common epigenetic marks published </w:t>
      </w:r>
      <w:r w:rsidR="00632858">
        <w:rPr>
          <w:lang w:val="en-US"/>
        </w:rPr>
        <w:t>in the last years (</w:t>
      </w:r>
      <w:r w:rsidR="00632858">
        <w:rPr>
          <w:b/>
          <w:lang w:val="en-US"/>
        </w:rPr>
        <w:t>supplementary table S1</w:t>
      </w:r>
      <w:r w:rsidR="00632858">
        <w:rPr>
          <w:lang w:val="en-US"/>
        </w:rPr>
        <w:t>).</w:t>
      </w:r>
    </w:p>
    <w:p w14:paraId="3659BE8C" w14:textId="126C9B2D" w:rsidR="005815E8" w:rsidRPr="000D427E" w:rsidRDefault="005815E8" w:rsidP="005815E8">
      <w:pPr>
        <w:rPr>
          <w:lang w:val="en-US"/>
        </w:rPr>
      </w:pPr>
      <w:r>
        <w:rPr>
          <w:lang w:val="en-US"/>
        </w:rPr>
        <w:t xml:space="preserve">For the transcriptomic data we used the baseline collection of the manually curated database EBI-ATLAS </w:t>
      </w:r>
      <w:r>
        <w:rPr>
          <w:lang w:val="en-US"/>
        </w:rPr>
        <w:fldChar w:fldCharType="begin" w:fldLock="1"/>
      </w:r>
      <w:r>
        <w:rPr>
          <w:lang w:val="en-US"/>
        </w:rPr>
        <w:instrText>ADDIN CSL_CITATION {"citationItems":[{"id":"ITEM-1","itemData":{"DOI":"10.1093/nar/gkz947","author":[{"dropping-particle":"","family":"Papatheodorou","given":"Irene","non-dropping-particle":"","parse-names":false,"suffix":""},{"dropping-particle":"","family":"Moreno","given":"Pablo","non-dropping-particle":"","parse-names":false,"suffix":""},{"dropping-particle":"","family":"Manning","given":"Jonathan","non-dropping-particle":"","parse-names":false,"suffix":""},{"dropping-particle":"","family":"George","given":"Nancy","non-dropping-particle":"","parse-names":false,"suffix":""},{"dropping-particle":"","family":"Fexova","given":"Silvie","non-dropping-particle":"","parse-names":false,"suffix":""},{"dropping-particle":"","family":"Fonseca","given":"Nuno A","non-dropping-particle":"","parse-names":false,"suffix":""},{"dropping-particle":"","family":"Green","given":"Matthew","non-dropping-particle":"","parse-names":false,"suffix":""},{"dropping-particle":"","family":"Huang","given":"Ni","non-dropping-particle":"","parse-names":false,"suffix":""},{"dropping-particle":"","family":"Huerta","given":"Laura","non-dropping-particle":"","parse-names":false,"suffix":""},{"dropping-particle":"","family":"Iqbal","given":"Haider","non-dropping-particle":"","parse-names":false,"suffix":""},{"dropping-particle":"","family":"Jianu","given":"Monica","non-dropping-particle":"","parse-names":false,"suffix":""},{"dropping-particle":"","family":"Mohammed","given":"Suhaib","non-dropping-particle":"","parse-names":false,"suffix":""},{"dropping-particle":"","family":"Zhao","given":"Lingyun","non-dropping-particle":"","parse-names":false,"suffix":""},{"dropping-particle":"","family":"Jarnuczak","given":"Andrew F","non-dropping-particle":"","parse-names":false,"suffix":""},{"dropping-particle":"","family":"Jupp","given":"Simon","non-dropping-particle":"","parse-names":false,"suffix":""},{"dropping-particle":"","family":"Marioni","given":"John","non-dropping-particle":"","parse-names":false,"suffix":""},{"dropping-particle":"","family":"Meyer","given":"Kerstin","non-dropping-particle":"","parse-names":false,"suffix":""},{"dropping-particle":"","family":"Petryszak","given":"Robert","non-dropping-particle":"","parse-names":false,"suffix":""},{"dropping-particle":"","family":"Augusto","given":"Cesar","non-dropping-particle":"","parse-names":false,"suffix":""},{"dropping-particle":"","family":"Medina","given":"Prada","non-dropping-particle":"","parse-names":false,"suffix":""},{"dropping-particle":"","family":"Talavera-l","given":"Carlos","non-dropping-particle":"","parse-names":false,"suffix":""},{"dropping-particle":"","family":"Teichmann","given":"Sarah","non-dropping-particle":"","parse-names":false,"suffix":""},{"dropping-particle":"","family":"Vizcaino","given":"Juan Antonio","non-dropping-particle":"","parse-names":false,"suffix":""},{"dropping-particle":"","family":"Brazma","given":"Alvis","non-dropping-particle":"","parse-names":false,"suffix":""}],"container-title":"Nucleic Acids Research","id":"ITEM-1","issue":"October 2019","issued":{"date-parts":[["2020"]]},"page":"77-83","title":"Expression Atlas update : from tissues to single cells Anja F ullgrabe","type":"article-journal","volume":"48"},"uris":["http://www.mendeley.com/documents/?uuid=c2a57760-9a5b-44b0-b25c-1c4b7f609308"]}],"mendeley":{"formattedCitation":"(Papatheodorou et al., 2020)","plainTextFormattedCitation":"(Papatheodorou et al., 2020)","previouslyFormattedCitation":"(Papatheodorou et al., 2020)"},"properties":{"noteIndex":0},"schema":"https://github.com/citation-style-language/schema/raw/master/csl-citation.json"}</w:instrText>
      </w:r>
      <w:r>
        <w:rPr>
          <w:lang w:val="en-US"/>
        </w:rPr>
        <w:fldChar w:fldCharType="separate"/>
      </w:r>
      <w:r w:rsidRPr="00EE5057">
        <w:rPr>
          <w:noProof/>
          <w:lang w:val="en-US"/>
        </w:rPr>
        <w:t>(Papatheodorou et al., 2020)</w:t>
      </w:r>
      <w:r>
        <w:rPr>
          <w:lang w:val="en-US"/>
        </w:rPr>
        <w:fldChar w:fldCharType="end"/>
      </w:r>
      <w:r>
        <w:rPr>
          <w:lang w:val="en-US"/>
        </w:rPr>
        <w:t xml:space="preserve">. We filtered this list to include </w:t>
      </w:r>
      <w:r w:rsidR="00B35DFF">
        <w:rPr>
          <w:lang w:val="en-US"/>
        </w:rPr>
        <w:t xml:space="preserve">only </w:t>
      </w:r>
      <w:r>
        <w:rPr>
          <w:lang w:val="en-US"/>
        </w:rPr>
        <w:t>studies that covered multiple tissues/organs</w:t>
      </w:r>
      <w:r w:rsidR="00632858">
        <w:rPr>
          <w:lang w:val="en-US"/>
        </w:rPr>
        <w:t xml:space="preserve"> (</w:t>
      </w:r>
      <w:r w:rsidR="00632858">
        <w:rPr>
          <w:b/>
          <w:lang w:val="en-US"/>
        </w:rPr>
        <w:t>supplementary table S2</w:t>
      </w:r>
      <w:r w:rsidR="00632858">
        <w:rPr>
          <w:lang w:val="en-US"/>
        </w:rPr>
        <w:t>).</w:t>
      </w:r>
    </w:p>
    <w:p w14:paraId="2BEFD228" w14:textId="77777777" w:rsidR="005815E8" w:rsidRDefault="005815E8" w:rsidP="005815E8">
      <w:pPr>
        <w:pStyle w:val="Ttulo2"/>
        <w:rPr>
          <w:lang w:val="en-US"/>
        </w:rPr>
      </w:pPr>
      <w:r>
        <w:rPr>
          <w:lang w:val="en-US"/>
        </w:rPr>
        <w:t>Epigenomic data processing</w:t>
      </w:r>
    </w:p>
    <w:p w14:paraId="2A5E2572" w14:textId="22F4B9EC" w:rsidR="005815E8" w:rsidRDefault="005815E8" w:rsidP="005815E8">
      <w:pPr>
        <w:rPr>
          <w:lang w:val="en-US"/>
        </w:rPr>
      </w:pPr>
      <w:r>
        <w:rPr>
          <w:lang w:val="en-US"/>
        </w:rPr>
        <w:t>Raw reads were trimmed and adapters were removed using trim_galore v.</w:t>
      </w:r>
      <w:r w:rsidRPr="00DC1060">
        <w:rPr>
          <w:lang w:val="en-US"/>
        </w:rPr>
        <w:t>0.6.6</w:t>
      </w:r>
      <w:r>
        <w:rPr>
          <w:lang w:val="en-US"/>
        </w:rPr>
        <w:t xml:space="preserve"> as interface to CutAdapt </w:t>
      </w:r>
      <w:r>
        <w:rPr>
          <w:lang w:val="en-US"/>
        </w:rPr>
        <w:fldChar w:fldCharType="begin" w:fldLock="1"/>
      </w:r>
      <w:r>
        <w:rPr>
          <w:lang w:val="en-US"/>
        </w:rPr>
        <w:instrText>ADDIN CSL_CITATION {"citationItems":[{"id":"ITEM-1","itemData":{"author":[{"dropping-particle":"","family":"Martin","given":"Marcel","non-dropping-particle":"","parse-names":false,"suffix":""}],"container-title":"EMBnet.journal","id":"ITEM-1","issue":"1","issued":{"date-parts":[["2011"]]},"page":"10-12","title":"Cutadapt removes adapter sequences from high-throughput sequencing reads","type":"article-journal","volume":"17"},"uris":["http://www.mendeley.com/documents/?uuid=49db399f-7ba1-4096-a84c-510bc1992501"]},{"id":"ITEM-2","itemData":{"DOI":"10.1093/bioinformatics/btu170","author":[{"dropping-particle":"","family":"Bolger","given":"Anthony M","non-dropping-particle":"","parse-names":false,"suffix":""},{"dropping-particle":"","family":"Lohse","given":"Marc","non-dropping-particle":"","parse-names":false,"suffix":""},{"dropping-particle":"","family":"Usadel","given":"Bjoern","non-dropping-particle":"","parse-names":false,"suffix":""}],"container-title":"Bioinformatics","id":"ITEM-2","issue":"15","issued":{"date-parts":[["2014"]]},"page":"2114-2120","title":"Trimmomatic : a flexible trimmer for Illumina sequence data","type":"article-journal","volume":"30"},"uris":["http://www.mendeley.com/documents/?uuid=9cdf1c95-1b0d-4edf-9e43-5fc11fce5eab"]}],"mendeley":{"formattedCitation":"(Bolger, Lohse, &amp; Usadel, 2014; Martin, 2011)","manualFormatting":"(Martin, 2011)","plainTextFormattedCitation":"(Bolger, Lohse, &amp; Usadel, 2014; Martin, 2011)","previouslyFormattedCitation":"(Bolger, Lohse, &amp; Usadel, 2014; Martin, 2011)"},"properties":{"noteIndex":0},"schema":"https://github.com/citation-style-language/schema/raw/master/csl-citation.json"}</w:instrText>
      </w:r>
      <w:r>
        <w:rPr>
          <w:lang w:val="en-US"/>
        </w:rPr>
        <w:fldChar w:fldCharType="separate"/>
      </w:r>
      <w:r w:rsidRPr="005300F3">
        <w:rPr>
          <w:noProof/>
          <w:lang w:val="en-US"/>
        </w:rPr>
        <w:t>(Martin, 2011)</w:t>
      </w:r>
      <w:r>
        <w:rPr>
          <w:lang w:val="en-US"/>
        </w:rPr>
        <w:fldChar w:fldCharType="end"/>
      </w:r>
      <w:r>
        <w:rPr>
          <w:lang w:val="en-US"/>
        </w:rPr>
        <w:t>. The remaining reads were aligned to the reference genome (</w:t>
      </w:r>
      <w:r>
        <w:rPr>
          <w:i/>
          <w:lang w:val="en-US"/>
        </w:rPr>
        <w:t>A. thaliana</w:t>
      </w:r>
      <w:r>
        <w:rPr>
          <w:lang w:val="en-US"/>
        </w:rPr>
        <w:t xml:space="preserve">: TAIR10, </w:t>
      </w:r>
      <w:r>
        <w:rPr>
          <w:i/>
          <w:lang w:val="en-US"/>
        </w:rPr>
        <w:t>O. sativa</w:t>
      </w:r>
      <w:r>
        <w:rPr>
          <w:lang w:val="en-US"/>
        </w:rPr>
        <w:t xml:space="preserve">: IRGSP-1.0, </w:t>
      </w:r>
      <w:r>
        <w:rPr>
          <w:i/>
          <w:lang w:val="en-US"/>
        </w:rPr>
        <w:t>Z. mays</w:t>
      </w:r>
      <w:r>
        <w:rPr>
          <w:lang w:val="en-US"/>
        </w:rPr>
        <w:t xml:space="preserve">: RefGen v4) using bowtie2 algorithm </w:t>
      </w:r>
      <w:r>
        <w:rPr>
          <w:lang w:val="en-US"/>
        </w:rPr>
        <w:fldChar w:fldCharType="begin" w:fldLock="1"/>
      </w:r>
      <w:r>
        <w:rPr>
          <w:lang w:val="en-US"/>
        </w:rPr>
        <w:instrText>ADDIN CSL_CITATION {"citationItems":[{"id":"ITEM-1","itemData":{"DOI":"10.1038/nmeth.1923","author":[{"dropping-particle":"","family":"Langmead","given":"Ben","non-dropping-particle":"","parse-names":false,"suffix":""},{"dropping-particle":"","family":"Salzberg","given":"Steven L","non-dropping-particle":"","parse-names":false,"suffix":""}],"id":"ITEM-1","issue":"4","issued":{"date-parts":[["2012"]]},"page":"357-360","title":"Fast gapped-read alignment with Bowtie 2","type":"article-journal","volume":"9"},"uris":["http://www.mendeley.com/documents/?uuid=f1d619fa-316b-4b69-be93-eb94ce4453cf"]}],"mendeley":{"formattedCitation":"(Langmead &amp; Salzberg, 2012)","plainTextFormattedCitation":"(Langmead &amp; Salzberg, 2012)","previouslyFormattedCitation":"(Langmead &amp; Salzberg, 2012)"},"properties":{"noteIndex":0},"schema":"https://github.com/citation-style-language/schema/raw/master/csl-citation.json"}</w:instrText>
      </w:r>
      <w:r>
        <w:rPr>
          <w:lang w:val="en-US"/>
        </w:rPr>
        <w:fldChar w:fldCharType="separate"/>
      </w:r>
      <w:r w:rsidRPr="00EA5BE5">
        <w:rPr>
          <w:noProof/>
          <w:lang w:val="en-US"/>
        </w:rPr>
        <w:t xml:space="preserve">(Langmead </w:t>
      </w:r>
      <w:r w:rsidR="003B1FC4">
        <w:rPr>
          <w:noProof/>
          <w:lang w:val="en-US"/>
        </w:rPr>
        <w:t>and</w:t>
      </w:r>
      <w:r w:rsidRPr="00EA5BE5">
        <w:rPr>
          <w:noProof/>
          <w:lang w:val="en-US"/>
        </w:rPr>
        <w:t xml:space="preserve"> Salzberg, 2012)</w:t>
      </w:r>
      <w:r>
        <w:rPr>
          <w:lang w:val="en-US"/>
        </w:rPr>
        <w:fldChar w:fldCharType="end"/>
      </w:r>
      <w:r>
        <w:rPr>
          <w:lang w:val="en-US"/>
        </w:rPr>
        <w:t xml:space="preserve">. Mapped reads with MAPQ &gt; 30 were used to secure optimal quality of the data. Aligned reads were sorted using SAMtools v.1.9 and duplicate reads were removed using Picard v.2.26 </w:t>
      </w:r>
      <w:r>
        <w:rPr>
          <w:lang w:val="en-US"/>
        </w:rPr>
        <w:lastRenderedPageBreak/>
        <w:t>(</w:t>
      </w:r>
      <w:hyperlink r:id="rId11" w:history="1">
        <w:r w:rsidRPr="004F5C70">
          <w:rPr>
            <w:rStyle w:val="Hipervnculo"/>
            <w:lang w:val="en-US"/>
          </w:rPr>
          <w:t>https://github.com/broadinstitute/picard</w:t>
        </w:r>
      </w:hyperlink>
      <w:r>
        <w:rPr>
          <w:lang w:val="en-US"/>
        </w:rPr>
        <w:t xml:space="preserve">). For all the subsequent analysis we performed peak calling (narrow and broad), signal tracks building, correlation and formatting with MACS2 and deepTools </w:t>
      </w:r>
      <w:r>
        <w:rPr>
          <w:lang w:val="en-US"/>
        </w:rPr>
        <w:fldChar w:fldCharType="begin" w:fldLock="1"/>
      </w:r>
      <w:r>
        <w:rPr>
          <w:lang w:val="en-US"/>
        </w:rPr>
        <w:instrText>ADDIN CSL_CITATION {"citationItems":[{"id":"ITEM-1","itemData":{"DOI":"10.1186/gb-2008-9-9-r137","author":[{"dropping-particle":"","family":"Zhang","given":"Yong","non-dropping-particle":"","parse-names":false,"suffix":""},{"dropping-particle":"","family":"Liu","given":"Tao","non-dropping-particle":"","parse-names":false,"suffix":""},{"dropping-particle":"","family":"Meyer","given":"Clifford A","non-dropping-particle":"","parse-names":false,"suffix":""},{"dropping-particle":"","family":"Eeckhoute","given":"Jérôme","non-dropping-particle":"","parse-names":false,"suffix":""},{"dropping-particle":"","family":"Johnson","given":"David S","non-dropping-particle":"","parse-names":false,"suffix":""},{"dropping-particle":"","family":"Bernstein","given":"Bradley E","non-dropping-particle":"","parse-names":false,"suffix":""},{"dropping-particle":"","family":"Nusbaum","given":"Chad","non-dropping-particle":"","parse-names":false,"suffix":""},{"dropping-particle":"","family":"Myers","given":"Richard M","non-dropping-particle":"","parse-names":false,"suffix":""},{"dropping-particle":"","family":"Brown","given":"Myles","non-dropping-particle":"","parse-names":false,"suffix":""},{"dropping-particle":"","family":"Li","given":"Wei","non-dropping-particle":"","parse-names":false,"suffix":""},{"dropping-particle":"","family":"Liu","given":"X Shirley","non-dropping-particle":"","parse-names":false,"suffix":""}],"container-title":"Genome Biology","id":"ITEM-1","issue":"9","issued":{"date-parts":[["2008"]]},"title":"Open Access Model-based Analysis of ChIP-Seq ( MACS )","type":"article-journal","volume":"R137"},"uris":["http://www.mendeley.com/documents/?uuid=88d7675a-0387-4244-80d4-f43be56ac223"]},{"id":"ITEM-2","itemData":{"DOI":"10.1093/nar/gkw257","author":[{"dropping-particle":"","family":"Ram","given":"Fidel","non-dropping-particle":"","parse-names":false,"suffix":""},{"dropping-particle":"","family":"Ryan","given":"Devon P","non-dropping-particle":"","parse-names":false,"suffix":""},{"dropping-particle":"","family":"Bhardwaj","given":"Vivek","non-dropping-particle":"","parse-names":false,"suffix":""},{"dropping-particle":"","family":"Kilpert","given":"Fabian","non-dropping-particle":"","parse-names":false,"suffix":""},{"dropping-particle":"","family":"Richter","given":"Andreas S","non-dropping-particle":"","parse-names":false,"suffix":""},{"dropping-particle":"","family":"Heyne","given":"Steffen","non-dropping-particle":"","parse-names":false,"suffix":""},{"dropping-particle":"","family":"Friederike","given":"D","non-dropping-particle":"","parse-names":false,"suffix":""},{"dropping-particle":"","family":"Manke","given":"Thomas","non-dropping-particle":"","parse-names":false,"suffix":""}],"container-title":"Nucleic Acids Research","id":"ITEM-2","issue":"April","issued":{"date-parts":[["2016"]]},"page":"160-165","title":"deepTools2 : a next generation web server for deep-sequencing data analysis","type":"article-journal","volume":"44"},"uris":["http://www.mendeley.com/documents/?uuid=ae7d817c-87f1-4cea-83ef-dff49f101d53"]}],"mendeley":{"formattedCitation":"(Ram et al., 2016; Zhang et al., 2008)","plainTextFormattedCitation":"(Ram et al., 2016; Zhang et al., 2008)","previouslyFormattedCitation":"(Ram et al., 2016; Zhang et al., 2008)"},"properties":{"noteIndex":0},"schema":"https://github.com/citation-style-language/schema/raw/master/csl-citation.json"}</w:instrText>
      </w:r>
      <w:r>
        <w:rPr>
          <w:lang w:val="en-US"/>
        </w:rPr>
        <w:fldChar w:fldCharType="separate"/>
      </w:r>
      <w:r w:rsidRPr="007428DF">
        <w:rPr>
          <w:noProof/>
          <w:lang w:val="en-US"/>
        </w:rPr>
        <w:t>(Ram et al., 2016; Zhang et al., 2008)</w:t>
      </w:r>
      <w:r>
        <w:rPr>
          <w:lang w:val="en-US"/>
        </w:rPr>
        <w:fldChar w:fldCharType="end"/>
      </w:r>
      <w:r>
        <w:rPr>
          <w:lang w:val="en-US"/>
        </w:rPr>
        <w:t xml:space="preserve">. Very briefly, the </w:t>
      </w:r>
      <w:r w:rsidRPr="002665F2">
        <w:rPr>
          <w:i/>
          <w:lang w:val="en-US"/>
        </w:rPr>
        <w:t>–g</w:t>
      </w:r>
      <w:r>
        <w:rPr>
          <w:lang w:val="en-US"/>
        </w:rPr>
        <w:t xml:space="preserve"> argument was changed for each species (</w:t>
      </w:r>
      <w:r>
        <w:rPr>
          <w:i/>
          <w:lang w:val="en-US"/>
        </w:rPr>
        <w:t>A. thaliana</w:t>
      </w:r>
      <w:r>
        <w:rPr>
          <w:lang w:val="en-US"/>
        </w:rPr>
        <w:t xml:space="preserve">: </w:t>
      </w:r>
      <w:r w:rsidRPr="006F5544">
        <w:rPr>
          <w:lang w:val="en-US"/>
        </w:rPr>
        <w:t>91254070</w:t>
      </w:r>
      <w:r>
        <w:rPr>
          <w:lang w:val="en-US"/>
        </w:rPr>
        <w:t xml:space="preserve">, </w:t>
      </w:r>
      <w:r>
        <w:rPr>
          <w:i/>
          <w:lang w:val="en-US"/>
        </w:rPr>
        <w:t>O. sativa</w:t>
      </w:r>
      <w:r>
        <w:rPr>
          <w:lang w:val="en-US"/>
        </w:rPr>
        <w:t xml:space="preserve">: </w:t>
      </w:r>
      <w:r w:rsidRPr="006F5544">
        <w:rPr>
          <w:lang w:val="en-US"/>
        </w:rPr>
        <w:t>215463918</w:t>
      </w:r>
      <w:r>
        <w:rPr>
          <w:lang w:val="en-US"/>
        </w:rPr>
        <w:t xml:space="preserve">, </w:t>
      </w:r>
      <w:r>
        <w:rPr>
          <w:i/>
          <w:lang w:val="en-US"/>
        </w:rPr>
        <w:t>Z. mays</w:t>
      </w:r>
      <w:r>
        <w:rPr>
          <w:lang w:val="en-US"/>
        </w:rPr>
        <w:t xml:space="preserve">: </w:t>
      </w:r>
      <w:r w:rsidRPr="00A1524D">
        <w:rPr>
          <w:lang w:val="en-US"/>
        </w:rPr>
        <w:t>1975365725</w:t>
      </w:r>
      <w:r>
        <w:rPr>
          <w:lang w:val="en-US"/>
        </w:rPr>
        <w:t xml:space="preserve">), FDR &lt; 0.1 was used for broad peaks calling and the arguments </w:t>
      </w:r>
      <w:r w:rsidRPr="0025778E">
        <w:rPr>
          <w:i/>
          <w:lang w:val="en-US"/>
        </w:rPr>
        <w:t>--nomodel --shift 75 --extsize 150</w:t>
      </w:r>
      <w:r>
        <w:rPr>
          <w:lang w:val="en-US"/>
        </w:rPr>
        <w:t xml:space="preserve"> were added for ATAC- and DNase-seq files processing. To guarantee the reproducibility of the analysis a docker was created and it is available at </w:t>
      </w:r>
      <w:hyperlink r:id="rId12" w:history="1">
        <w:r w:rsidRPr="004F5C70">
          <w:rPr>
            <w:rStyle w:val="Hipervnculo"/>
            <w:lang w:val="en-US"/>
          </w:rPr>
          <w:t>https://hub.docker.com/r/rocesv/plantina-chiplike</w:t>
        </w:r>
      </w:hyperlink>
      <w:r>
        <w:rPr>
          <w:lang w:val="en-US"/>
        </w:rPr>
        <w:t>.</w:t>
      </w:r>
    </w:p>
    <w:p w14:paraId="78CF42E1" w14:textId="77777777" w:rsidR="005815E8" w:rsidRDefault="005815E8" w:rsidP="005815E8">
      <w:pPr>
        <w:pStyle w:val="Ttulo2"/>
        <w:rPr>
          <w:lang w:val="en-US"/>
        </w:rPr>
      </w:pPr>
      <w:r>
        <w:rPr>
          <w:lang w:val="en-US"/>
        </w:rPr>
        <w:t>Inter-species chromatin states definition and annotation</w:t>
      </w:r>
    </w:p>
    <w:p w14:paraId="4245A1FB" w14:textId="4712B187" w:rsidR="005815E8" w:rsidRDefault="005815E8" w:rsidP="005815E8">
      <w:pPr>
        <w:rPr>
          <w:lang w:val="en-US"/>
        </w:rPr>
      </w:pPr>
      <w:r>
        <w:rPr>
          <w:lang w:val="en-US"/>
        </w:rPr>
        <w:t xml:space="preserve">We applied hiHMM </w:t>
      </w:r>
      <w:r>
        <w:rPr>
          <w:lang w:val="en-US"/>
        </w:rPr>
        <w:fldChar w:fldCharType="begin" w:fldLock="1"/>
      </w:r>
      <w:r>
        <w:rPr>
          <w:lang w:val="en-US"/>
        </w:rPr>
        <w:instrText>ADDIN CSL_CITATION {"citationItems":[{"id":"ITEM-1","itemData":{"DOI":"10.1093/bioinformatics/btv117","ISSN":"14602059","PMID":"25725496","abstract":"MOTIVATION: Genome-wide mapping of chromatin states is essential for defining regulatory elements and inferring their activities in eukaryotic genomes. A number of hidden Markov model (HMM)-based methods have been developed to infer chromatin state maps from genome-wide histone modification data for an individual genome. In order to perform a principled comparison of evolutionarily distant epigenomes, we must consider species specific biases such as differences in genome size, strength of signal enrichment, and co-occurrence patterns of histone modifications. RESULTS: Here, we present a new Bayesian non-parametric method called hierarchically-linked infinite hidden Markov model (hiHMM) to jointly infer chromatin state maps in multiple genomes (different species, cell types, and developmental stages) using genome-wide histone modification data. This flexible framework provides a new way to learn a consistent definition of chromatin states across multiple genomes, thus facilitating a direct comparison among them. We demonstrate the utility of this method using synthetic data as well as multiple modENCODE ChIP-seq datasets. CONCLUSION: The hierarchical and Bayesian non-parametric formulation in our approach is an important extension to the current set of methodologies for comparative chromatin landscape analysis. CONTACT: peter_park@harvard.edu, juhan@snu.ac.kr SUPPLEMENTARY INFORMATION: Source codes are available at https://github.com/kasohn/hiHMM. Chromatin data are available at http://encode-x.med.harvard.edu/data_sets/chromatin/.","author":[{"dropping-particle":"","family":"Sohn","given":"Kyung Ah","non-dropping-particle":"","parse-names":false,"suffix":""},{"dropping-particle":"","family":"Ho","given":"Joshua W.K.","non-dropping-particle":"","parse-names":false,"suffix":""},{"dropping-particle":"","family":"Djordjevic","given":"Djordje","non-dropping-particle":"","parse-names":false,"suffix":""},{"dropping-particle":"","family":"Jeong","given":"Hyun Hwan","non-dropping-particle":"","parse-names":false,"suffix":""},{"dropping-particle":"","family":"Park","given":"Peter J.","non-dropping-particle":"","parse-names":false,"suffix":""},{"dropping-particle":"","family":"Kim","given":"Ju Han","non-dropping-particle":"","parse-names":false,"suffix":""}],"container-title":"Bioinformatics","id":"ITEM-1","issue":"13","issued":{"date-parts":[["2015"]]},"page":"2066-2074","title":"HiHMM: Bayesian non-parametric joint inference of chromatin state maps","type":"article-journal","volume":"31"},"uris":["http://www.mendeley.com/documents/?uuid=c6a425d7-ef8b-4458-a3b1-e808d1a1440a"]}],"mendeley":{"formattedCitation":"(Sohn et al., 2015)","plainTextFormattedCitation":"(Sohn et al., 2015)","previouslyFormattedCitation":"(Sohn et al., 2015)"},"properties":{"noteIndex":0},"schema":"https://github.com/citation-style-language/schema/raw/master/csl-citation.json"}</w:instrText>
      </w:r>
      <w:r>
        <w:rPr>
          <w:lang w:val="en-US"/>
        </w:rPr>
        <w:fldChar w:fldCharType="separate"/>
      </w:r>
      <w:r w:rsidRPr="00E872E7">
        <w:rPr>
          <w:noProof/>
          <w:lang w:val="en-US"/>
        </w:rPr>
        <w:t>(Sohn et al., 2015)</w:t>
      </w:r>
      <w:r>
        <w:rPr>
          <w:lang w:val="en-US"/>
        </w:rPr>
        <w:fldChar w:fldCharType="end"/>
      </w:r>
      <w:r>
        <w:rPr>
          <w:lang w:val="en-US"/>
        </w:rPr>
        <w:t xml:space="preserve"> to jointly infer multiple species chromatin states (CS) using commons marks signal tracks from several tissues as input. Signal tracks consisted in scaled log2 (fold change + 0.5) values averaged in 200 bp bins in all three species as described in the original application </w:t>
      </w:r>
      <w:r>
        <w:rPr>
          <w:lang w:val="en-US"/>
        </w:rPr>
        <w:fldChar w:fldCharType="begin" w:fldLock="1"/>
      </w:r>
      <w:r>
        <w:rPr>
          <w:lang w:val="en-US"/>
        </w:rPr>
        <w:instrText>ADDIN CSL_CITATION {"citationItems":[{"id":"ITEM-1","itemData":{"DOI":"10.1038/nature13415","ISSN":"0028-0836","author":[{"dropping-particle":"","family":"Ho","given":"Joshua W K","non-dropping-particle":"","parse-names":false,"suffix":""},{"dropping-particle":"","family":"Jung","given":"Youngsook L","non-dropping-particle":"","parse-names":false,"suffix":""},{"dropping-particle":"","family":"Liu","given":"Tao","non-dropping-particle":"","parse-names":false,"suffix":""},{"dropping-particle":"","family":"Alver","given":"Burak H","non-dropping-particle":"","parse-names":false,"suffix":""},{"dropping-particle":"","family":"Lee","given":"Soohyun","non-dropping-particle":"","parse-names":false,"suffix":""},{"dropping-particle":"","family":"Ikegami","given":"Kohta","non-dropping-particle":"","parse-names":false,"suffix":""},{"dropping-particle":"","family":"Sohn","given":"Kyung-ah","non-dropping-particle":"","parse-names":false,"suffix":""},{"dropping-particle":"","family":"Minoda","given":"Aki","non-dropping-particle":"","parse-names":false,"suffix":""},{"dropping-particle":"","family":"Tolstorukov","given":"Michael Y","non-dropping-particle":"","parse-names":false,"suffix":""},{"dropping-particle":"","family":"Appert","given":"Alex","non-dropping-particle":"","parse-names":false,"suffix":""},{"dropping-particle":"","family":"Parker","given":"Stephen C J","non-dropping-particle":"","parse-names":false,"suffix":""},{"dropping-particle":"","family":"Gu","given":"Tingting","non-dropping-particle":"","parse-names":false,"suffix":""},{"dropping-particle":"","family":"Kundaje","given":"Anshul","non-dropping-particle":"","parse-names":false,"suffix":""},{"dropping-particle":"","family":"Riddle","given":"Nicole C","non-dropping-particle":"","parse-names":false,"suffix":""},{"dropping-particle":"","family":"Bishop","given":"Eric","non-dropping-particle":"","parse-names":false,"suffix":""},{"dropping-particle":"","family":"Egelhofer","given":"Thea A","non-dropping-particle":"","parse-names":false,"suffix":""},{"dropping-particle":"","family":"Hu","given":"Shawn","non-dropping-particle":"","parse-names":false,"suffix":""},{"dropping-particle":"","family":"Alekseyenko","given":"Artyom A","non-dropping-particle":"","parse-names":false,"suffix":""},{"dropping-particle":"","family":"Rechtsteiner","given":"Andreas","non-dropping-particle":"","parse-names":false,"suffix":""},{"dropping-particle":"","family":"Asker","given":"Dalal","non-dropping-particle":"","parse-names":false,"suffix":""},{"dropping-particle":"","family":"Belsky","given":"Jason A","non-dropping-particle":"","parse-names":false,"suffix":""},{"dropping-particle":"","family":"Bowman","given":"Sarah K","non-dropping-particle":"","parse-names":false,"suffix":""},{"dropping-particle":"","family":"Chen","given":"Q Brent","non-dropping-particle":"","parse-names":false,"suffix":""},{"dropping-particle":"","family":"Chen","given":"Ron A","non-dropping-particle":"","parse-names":false,"suffix":""},{"dropping-particle":"","family":"Day","given":"Daniel S","non-dropping-particle":"","parse-names":false,"suffix":""},{"dropping-particle":"","family":"Dong","given":"Yan","non-dropping-particle":"","parse-names":false,"suffix":""},{"dropping-particle":"","family":"Dose","given":"Andrea C","non-dropping-particle":"","parse-names":false,"suffix":""},{"dropping-particle":"","family":"Duan","given":"Xikun","non-dropping-particle":"","parse-names":false,"suffix":""},{"dropping-particle":"","family":"Epstein","given":"Charles B","non-dropping-particle":"","parse-names":false,"suffix":""},{"dropping-particle":"","family":"Ercan","given":"Sevinc","non-dropping-particle":"","parse-names":false,"suffix":""},{"dropping-particle":"","family":"Feingold","given":"Elise A","non-dropping-particle":"","parse-names":false,"suffix":""},{"dropping-particle":"","family":"Ferrari","given":"Francesco","non-dropping-particle":"","parse-names":false,"suffix":""},{"dropping-particle":"","family":"Garrigues","given":"Jacob M","non-dropping-particle":"","parse-names":false,"suffix":""},{"dropping-particle":"","family":"Gehlenborg","given":"Nils","non-dropping-particle":"","parse-names":false,"suffix":""},{"dropping-particle":"","family":"Good","given":"Peter J","non-dropping-particle":"","parse-names":false,"suffix":""},{"dropping-particle":"","family":"Haseley","given":"Psalm","non-dropping-particle":"","parse-names":false,"suffix":""},{"dropping-particle":"","family":"He","given":"Daniel","non-dropping-particle":"","parse-names":false,"suffix":""},{"dropping-particle":"","family":"Herrmann","given":"Moritz","non-dropping-particle":"","parse-names":false,"suffix":""},{"dropping-particle":"","family":"Hoffman","given":"Michael M","non-dropping-particle":"","parse-names":false,"suffix":""},{"dropping-particle":"","family":"Jeffers","given":"Tess E","non-dropping-particle":"","parse-names":false,"suffix":""},{"dropping-particle":"V","family":"Kharchenko","given":"Peter","non-dropping-particle":"","parse-names":false,"suffix":""},{"dropping-particle":"","family":"Kolasinska-zwierz","given":"Paulina","non-dropping-particle":"","parse-names":false,"suffix":""},{"dropping-particle":"V","family":"Kotwaliwale","given":"Chitra","non-dropping-particle":"","parse-names":false,"suffix":""},{"dropping-particle":"","family":"Kumar","given":"Nischay","non-dropping-particle":"","parse-names":false,"suffix":""},{"dropping-particle":"","family":"Langley","given":"Sasha A","non-dropping-particle":"","parse-names":false,"suffix":""},{"dropping-particle":"","family":"Larschan","given":"Erica N","non-dropping-particle":"","parse-names":false,"suffix":""},{"dropping-particle":"","family":"Latorre","given":"Isabel","non-dropping-particle":"","parse-names":false,"suffix":""},{"dropping-particle":"","family":"Libbrecht","given":"Maxwell W","non-dropping-particle":"","parse-names":false,"suffix":""},{"dropping-particle":"","family":"Lin","given":"Xueqiu","non-dropping-particle":"","parse-names":false,"suffix":""},{"dropping-particle":"","family":"Park","given":"Richard","non-dropping-particle":"","parse-names":false,"suffix":""},{"dropping-particle":"","family":"Pazin","given":"Michael J","non-dropping-particle":"","parse-names":false,"suffix":""},{"dropping-particle":"","family":"Pham","given":"Hoang N","non-dropping-particle":"","parse-names":false,"suffix":""},{"dropping-particle":"","family":"Plachetka","given":"Annette","non-dropping-particle":"","parse-names":false,"suffix":""},{"dropping-particle":"","family":"Qin","given":"Bo","non-dropping-particle":"","parse-names":false,"suffix":""},{"dropping-particle":"","family":"Schwartz","given":"Yuri B","non-dropping-particle":"","parse-names":false,"suffix":""},{"dropping-particle":"","family":"Shoresh","given":"Noam","non-dropping-particle":"","parse-names":false,"suffix":""},{"dropping-particle":"","family":"Stempor","given":"Przemyslaw","non-dropping-particle":"","parse-names":false,"suffix":""},{"dropping-particle":"","family":"Vielle","given":"Anne","non-dropping-particle":"","parse-names":false,"suffix":""},{"dropping-particle":"","family":"Wang","given":"Chengyang","non-dropping-particle":"","parse-names":false,"suffix":""},{"dropping-particle":"","family":"Whittle","given":"Christina M","non-dropping-particle":"","parse-names":false,"suffix":""},{"dropping-particle":"","family":"Xue","given":"Huiling","non-dropping-particle":"","parse-names":false,"suffix":""},{"dropping-particle":"","family":"Kingston","given":"Robert E","non-dropping-particle":"","parse-names":false,"suffix":""},{"dropping-particle":"","family":"Kim","given":"Ju Han","non-dropping-particle":"","parse-names":false,"suffix":""},{"dropping-particle":"","family":"Bernstein","given":"Bradley E","non-dropping-particle":"","parse-names":false,"suffix":""},{"dropping-particle":"","family":"Dernburg","given":"Abby F","non-dropping-particle":"","parse-names":false,"suffix":""},{"dropping-particle":"","family":"Pirrotta","given":"Vincenzo","non-dropping-particle":"","parse-names":false,"suffix":""},{"dropping-particle":"","family":"Kuroda","given":"Mitzi I","non-dropping-particle":"","parse-names":false,"suffix":""},{"dropping-particle":"","family":"Noble","given":"William S","non-dropping-particle":"","parse-names":false,"suffix":""},{"dropping-particle":"","family":"Tullius","given":"Thomas D","non-dropping-particle":"","parse-names":false,"suffix":""},{"dropping-particle":"","family":"Kellis","given":"Manolis","non-dropping-particle":"","parse-names":false,"suffix":""},{"dropping-particle":"","family":"Macalpine","given":"David M","non-dropping-particle":"","parse-names":false,"suffix":""},{"dropping-particle":"","family":"Strome","given":"Susan","non-dropping-particle":"","parse-names":false,"suffix":""},{"dropping-particle":"","family":"Elgin","given":"Sarah C R","non-dropping-particle":"","parse-names":false,"suffix":""},{"dropping-particle":"","family":"Liu","given":"Xiaole Shirley","non-dropping-particle":"","parse-names":false,"suffix":""},{"dropping-particle":"","family":"Lieb","given":"Jason D","non-dropping-particle":"","parse-names":false,"suffix":""},{"dropping-particle":"","family":"Ahringer","given":"Julie","non-dropping-particle":"","parse-names":false,"suffix":""},{"dropping-particle":"","family":"Karpen","given":"Gary H","non-dropping-particle":"","parse-names":false,"suffix":""},{"dropping-particle":"","family":"Park","given":"Peter J","non-dropping-particle":"","parse-names":false,"suffix":""}],"container-title":"Nature","id":"ITEM-1","issue":"7515","issued":{"date-parts":[["2014"]]},"page":"449-452","publisher":"Nature Publishing Group","title":"Comparative analysis of metazoan chromatin organization","type":"article-journal","volume":"512"},"uris":["http://www.mendeley.com/documents/?uuid=310b4176-95e6-40ac-97aa-b09e1513e77a"]}],"mendeley":{"formattedCitation":"(Ho et al., 2014)","plainTextFormattedCitation":"(Ho et al., 2014)","previouslyFormattedCitation":"(Ho et al., 2014)"},"properties":{"noteIndex":0},"schema":"https://github.com/citation-style-language/schema/raw/master/csl-citation.json"}</w:instrText>
      </w:r>
      <w:r>
        <w:rPr>
          <w:lang w:val="en-US"/>
        </w:rPr>
        <w:fldChar w:fldCharType="separate"/>
      </w:r>
      <w:r w:rsidRPr="00226A09">
        <w:rPr>
          <w:noProof/>
          <w:lang w:val="en-US"/>
        </w:rPr>
        <w:t>(Ho et al., 2014)</w:t>
      </w:r>
      <w:r>
        <w:rPr>
          <w:lang w:val="en-US"/>
        </w:rPr>
        <w:fldChar w:fldCharType="end"/>
      </w:r>
      <w:r>
        <w:rPr>
          <w:lang w:val="en-US"/>
        </w:rPr>
        <w:t xml:space="preserve">. The analysis was restricted to nuclear chromosomes. hiHMM can handle an unbounded number of hidden states so the number of states is learned from the training data instead of a pre-specified value by the user. The model inferred a total of 15 chromatin states with unmappable regions added </w:t>
      </w:r>
      <w:r w:rsidRPr="007B4232">
        <w:rPr>
          <w:i/>
          <w:lang w:val="en-US"/>
        </w:rPr>
        <w:t>a posteriori</w:t>
      </w:r>
      <w:r>
        <w:rPr>
          <w:lang w:val="en-US"/>
        </w:rPr>
        <w:t xml:space="preserve"> as the sixteenth state to avoid any bias in the segmentation. We defined the chromatin states based on the co-localization of marks and overlap enrichments of different genomic features using ChromHMM </w:t>
      </w:r>
      <w:r>
        <w:rPr>
          <w:lang w:val="en-US"/>
        </w:rPr>
        <w:fldChar w:fldCharType="begin" w:fldLock="1"/>
      </w:r>
      <w:r>
        <w:rPr>
          <w:lang w:val="en-US"/>
        </w:rPr>
        <w:instrText>ADDIN CSL_CITATION {"citationItems":[{"id":"ITEM-1","itemData":{"DOI":"10.1038/nprot.2017.124","ISSN":"1754-2189","author":[{"dropping-particle":"","family":"Ernst","given":"Jason","non-dropping-particle":"","parse-names":false,"suffix":""},{"dropping-particle":"","family":"Kellis","given":"Manolis","non-dropping-particle":"","parse-names":false,"suffix":""}],"container-title":"Nature Publishing Group","id":"ITEM-1","issue":"12","issued":{"date-parts":[["2017"]]},"page":"2478-2492","publisher":"Nature Publishing Group","title":"Chromatin-state discovery and genome annotation with ChromHMM","type":"article-journal","volume":"12"},"uris":["http://www.mendeley.com/documents/?uuid=6ba5476f-f4e7-4892-ab4a-d1640352017a"]}],"mendeley":{"formattedCitation":"(Ernst &amp; Kellis, 2017)","plainTextFormattedCitation":"(Ernst &amp; Kellis, 2017)","previouslyFormattedCitation":"(Ernst &amp; Kellis, 2017)"},"properties":{"noteIndex":0},"schema":"https://github.com/citation-style-language/schema/raw/master/csl-citation.json"}</w:instrText>
      </w:r>
      <w:r>
        <w:rPr>
          <w:lang w:val="en-US"/>
        </w:rPr>
        <w:fldChar w:fldCharType="separate"/>
      </w:r>
      <w:r w:rsidRPr="005343F6">
        <w:rPr>
          <w:noProof/>
          <w:lang w:val="en-US"/>
        </w:rPr>
        <w:t xml:space="preserve">(Ernst </w:t>
      </w:r>
      <w:r w:rsidR="003B1FC4">
        <w:rPr>
          <w:noProof/>
          <w:lang w:val="en-US"/>
        </w:rPr>
        <w:t>and</w:t>
      </w:r>
      <w:r w:rsidRPr="005343F6">
        <w:rPr>
          <w:noProof/>
          <w:lang w:val="en-US"/>
        </w:rPr>
        <w:t xml:space="preserve"> Kellis, 2017)</w:t>
      </w:r>
      <w:r>
        <w:rPr>
          <w:lang w:val="en-US"/>
        </w:rPr>
        <w:fldChar w:fldCharType="end"/>
      </w:r>
      <w:r>
        <w:rPr>
          <w:lang w:val="en-US"/>
        </w:rPr>
        <w:t>.</w:t>
      </w:r>
    </w:p>
    <w:p w14:paraId="0463F7EC" w14:textId="166D84DE" w:rsidR="005815E8" w:rsidRDefault="005815E8" w:rsidP="005815E8">
      <w:pPr>
        <w:rPr>
          <w:lang w:val="en-US"/>
        </w:rPr>
      </w:pPr>
      <w:r>
        <w:rPr>
          <w:lang w:val="en-US"/>
        </w:rPr>
        <w:t xml:space="preserve">To further improve the interpretability of the states, additional annotation and description was performed. The annotation was based on significant overlap enrichments using the LOLA package </w:t>
      </w:r>
      <w:r>
        <w:rPr>
          <w:lang w:val="en-US"/>
        </w:rPr>
        <w:fldChar w:fldCharType="begin" w:fldLock="1"/>
      </w:r>
      <w:r>
        <w:rPr>
          <w:lang w:val="en-US"/>
        </w:rPr>
        <w:instrText>ADDIN CSL_CITATION {"citationItems":[{"id":"ITEM-1","itemData":{"DOI":"10.1093/bioinformatics/btv612","author":[{"dropping-particle":"","family":"Sheffield","given":"Nathan C","non-dropping-particle":"","parse-names":false,"suffix":""},{"dropping-particle":"","family":"Bock","given":"Christoph","non-dropping-particle":"","parse-names":false,"suffix":""}],"container-title":"Bioinformatics","id":"ITEM-1","issue":"October 2015","issued":{"date-parts":[["2016"]]},"page":"587-589","title":"LOLA : enrichment analysis for genomic region sets and regulatory elements in R and Bioconductor","type":"article-journal","volume":"32"},"uris":["http://www.mendeley.com/documents/?uuid=128ef15b-ab2d-4f1a-8a3c-172b63eb6047"]}],"mendeley":{"formattedCitation":"(Sheffield &amp; Bock, 2016)","plainTextFormattedCitation":"(Sheffield &amp; Bock, 2016)","previouslyFormattedCitation":"(Sheffield &amp; Bock, 2016)"},"properties":{"noteIndex":0},"schema":"https://github.com/citation-style-language/schema/raw/master/csl-citation.json"}</w:instrText>
      </w:r>
      <w:r>
        <w:rPr>
          <w:lang w:val="en-US"/>
        </w:rPr>
        <w:fldChar w:fldCharType="separate"/>
      </w:r>
      <w:r w:rsidRPr="006312C2">
        <w:rPr>
          <w:noProof/>
          <w:lang w:val="en-US"/>
        </w:rPr>
        <w:t xml:space="preserve">(Sheffield </w:t>
      </w:r>
      <w:r w:rsidR="003B1FC4">
        <w:rPr>
          <w:noProof/>
          <w:lang w:val="en-US"/>
        </w:rPr>
        <w:t>and</w:t>
      </w:r>
      <w:r w:rsidRPr="006312C2">
        <w:rPr>
          <w:noProof/>
          <w:lang w:val="en-US"/>
        </w:rPr>
        <w:t xml:space="preserve"> Bock, 2016)</w:t>
      </w:r>
      <w:r>
        <w:rPr>
          <w:lang w:val="en-US"/>
        </w:rPr>
        <w:fldChar w:fldCharType="end"/>
      </w:r>
      <w:r>
        <w:rPr>
          <w:lang w:val="en-US"/>
        </w:rPr>
        <w:t xml:space="preserve"> and was divided in: 1) Genetic variability represented by significant SNPs compiled in GWAS-ATLAS and AraGWAS </w:t>
      </w:r>
      <w:r>
        <w:rPr>
          <w:lang w:val="en-US"/>
        </w:rPr>
        <w:fldChar w:fldCharType="begin" w:fldLock="1"/>
      </w:r>
      <w:r>
        <w:rPr>
          <w:lang w:val="en-US"/>
        </w:rPr>
        <w:instrText>ADDIN CSL_CITATION {"citationItems":[{"id":"ITEM-1","itemData":{"DOI":"10.1093/nar/gkz925","author":[{"dropping-particle":"","family":"Togninalli","given":"Matteo","non-dropping-particle":"","parse-names":false,"suffix":""},{"dropping-particle":"","family":"Freudenthal","given":"Jan A","non-dropping-particle":"","parse-names":false,"suffix":""},{"dropping-particle":"","family":"Monroe","given":"J Grey","non-dropping-particle":"","parse-names":false,"suffix":""},{"dropping-particle":"","family":"Meng","given":"Dazhe","non-dropping-particle":"","parse-names":false,"suffix":""},{"dropping-particle":"","family":"Nordborg","given":"Magnus","non-dropping-particle":"","parse-names":false,"suffix":""},{"dropping-particle":"","family":"Weigel","given":"Detlef","non-dropping-particle":"","parse-names":false,"suffix":""},{"dropping-particle":"","family":"Borgwardt","given":"Karsten","non-dropping-particle":"","parse-names":false,"suffix":""},{"dropping-particle":"","family":"Korte","given":"Arthur","non-dropping-particle":"","parse-names":false,"suffix":""},{"dropping-particle":"","family":"Grimm","given":"G","non-dropping-particle":"","parse-names":false,"suffix":""}],"container-title":"Nucleic Acids Research","id":"ITEM-1","issue":"October 2019","issued":{"date-parts":[["2020"]]},"page":"1063-1068","title":"AraPheno and the AraGWAS Catalog 2020 : a major database update including RNA-Seq and knockout mutation data for Arabidopsis thaliana","type":"article-journal","volume":"48"},"uris":["http://www.mendeley.com/documents/?uuid=42d12cc5-e4d6-4873-8fc7-09b06f2d1834"]},{"id":"ITEM-2","itemData":{"author":[{"dropping-particle":"","family":"Liu","given":"Xiaonan","non-dropping-particle":"","parse-names":false,"suffix":""},{"dropping-particle":"","family":"Tian","given":"Dongmei","non-dropping-particle":"","parse-names":false,"suffix":""},{"dropping-particle":"","family":"Li","given":"Cuiping","non-dropping-particle":"","parse-names":false,"suffix":""},{"dropping-particle":"","family":"Tang","given":"Bixia","non-dropping-particle":"","parse-names":false,"suffix":""},{"dropping-particle":"","family":"Wang","given":"Zhonghuang","non-dropping-particle":"","parse-names":false,"suffix":""},{"dropping-particle":"","family":"Zhang","given":"Rongqin","non-dropping-particle":"","parse-names":false,"suffix":""},{"dropping-particle":"","family":"Pan","given":"Yitong","non-dropping-particle":"","parse-names":false,"suffix":""},{"dropping-particle":"","family":"Wang","given":"Yi","non-dropping-particle":"","parse-names":false,"suffix":""},{"dropping-particle":"","family":"Zou","given":"Dong","non-dropping-particle":"","parse-names":false,"suffix":""},{"dropping-particle":"","family":"Zhang","given":"Zhang","non-dropping-particle":"","parse-names":false,"suffix":""},{"dropping-particle":"","family":"Song","given":"Shuhui","non-dropping-particle":"","parse-names":false,"suffix":""}],"container-title":"Nucleic Acids Research","id":"ITEM-2","issue":"October 2022","issued":{"date-parts":[["2023"]]},"page":"969-976","publisher":"Oxford University Press","title":"GWAS Atlas : an updated knowledgebase integrating more curated associations in plants and animals","type":"article-journal","volume":"51"},"uris":["http://www.mendeley.com/documents/?uuid=9c5d6b7c-d73f-4d48-a1bf-a9675b044a0b"]}],"mendeley":{"formattedCitation":"(X. Liu et al., 2023; Togninalli et al., 2020)","plainTextFormattedCitation":"(X. Liu et al., 2023; Togninalli et al., 2020)","previouslyFormattedCitation":"(X. Liu et al., 2023; Togninalli et al., 2020)"},"properties":{"noteIndex":0},"schema":"https://github.com/citation-style-language/schema/raw/master/csl-citation.json"}</w:instrText>
      </w:r>
      <w:r>
        <w:rPr>
          <w:lang w:val="en-US"/>
        </w:rPr>
        <w:fldChar w:fldCharType="separate"/>
      </w:r>
      <w:r w:rsidR="00385D05">
        <w:rPr>
          <w:noProof/>
          <w:lang w:val="en-US"/>
        </w:rPr>
        <w:t>(</w:t>
      </w:r>
      <w:r w:rsidRPr="0081584C">
        <w:rPr>
          <w:noProof/>
          <w:lang w:val="en-US"/>
        </w:rPr>
        <w:t>Liu et al., 2023; Togninalli et al., 2020)</w:t>
      </w:r>
      <w:r>
        <w:rPr>
          <w:lang w:val="en-US"/>
        </w:rPr>
        <w:fldChar w:fldCharType="end"/>
      </w:r>
      <w:r>
        <w:rPr>
          <w:lang w:val="en-US"/>
        </w:rPr>
        <w:t xml:space="preserve">. 2) Transcription factor binding motifs collected in PlantRegMap </w:t>
      </w:r>
      <w:r>
        <w:rPr>
          <w:lang w:val="en-US"/>
        </w:rPr>
        <w:fldChar w:fldCharType="begin" w:fldLock="1"/>
      </w:r>
      <w:r w:rsidR="00D9722E">
        <w:rPr>
          <w:lang w:val="en-US"/>
        </w:rPr>
        <w:instrText>ADDIN CSL_CITATION {"citationItems":[{"id":"ITEM-1","itemData":{"DOI":"10.1093/nar/gkz1020","author":[{"dropping-particle":"","family":"Tian","given":"Feng","non-dropping-particle":"","parse-names":false,"suffix":""},{"dropping-particle":"","family":"Yang","given":"De-chang","non-dropping-particle":"","parse-names":false,"suffix":""},{"dropping-particle":"","family":"Meng","given":"Yu-qi","non-dropping-particle":"","parse-names":false,"suffix":""},{"dropping-particle":"","family":"Jin","given":"Jinpu","non-dropping-particle":"","parse-names":false,"suffix":""},{"dropping-particle":"","family":"Gao","given":"Ge","non-dropping-particle":"","parse-names":false,"suffix":""}],"container-title":"Nucleic Acids Research","id":"ITEM-1","issue":"November 2019","issued":{"date-parts":[["2020"]]},"page":"1104-1113","publisher":"Oxford University Press","title":"PlantRegMap : charting functional regulatory maps in plants","type":"article-journal","volume":"48"},"uris":["http://www.mendeley.com/documents/?uuid=170fa324-740b-4220-add3-83f320fbcae7"]}],"mendeley":{"formattedCitation":"(Tian et al., 2020)","plainTextFormattedCitation":"(Tian et al., 2020)","previouslyFormattedCitation":"(Tian, Yang, Meng, Jin, &amp; Gao, 2020)"},"properties":{"noteIndex":0},"schema":"https://github.com/citation-style-language/schema/raw/master/csl-citation.json"}</w:instrText>
      </w:r>
      <w:r>
        <w:rPr>
          <w:lang w:val="en-US"/>
        </w:rPr>
        <w:fldChar w:fldCharType="separate"/>
      </w:r>
      <w:r w:rsidR="00D9722E" w:rsidRPr="00D9722E">
        <w:rPr>
          <w:noProof/>
          <w:lang w:val="en-US"/>
        </w:rPr>
        <w:t>(Tian et al., 2020)</w:t>
      </w:r>
      <w:r>
        <w:rPr>
          <w:lang w:val="en-US"/>
        </w:rPr>
        <w:fldChar w:fldCharType="end"/>
      </w:r>
      <w:r>
        <w:rPr>
          <w:lang w:val="en-US"/>
        </w:rPr>
        <w:t xml:space="preserve">. 3) Conservation covered by PhastCons elements in PlantRegMap and pairwise CNEs. 4) </w:t>
      </w:r>
      <w:r w:rsidR="003D7CDC">
        <w:rPr>
          <w:lang w:val="en-US"/>
        </w:rPr>
        <w:t>Assesment of the presence of o</w:t>
      </w:r>
      <w:r>
        <w:rPr>
          <w:lang w:val="en-US"/>
        </w:rPr>
        <w:t>ther epigenomic features employing non-common liftovered information in PCSD. The description involved K</w:t>
      </w:r>
      <w:r w:rsidR="009F5CB5">
        <w:rPr>
          <w:lang w:val="en-US"/>
        </w:rPr>
        <w:t>EGG-</w:t>
      </w:r>
      <w:r>
        <w:rPr>
          <w:lang w:val="en-US"/>
        </w:rPr>
        <w:t>Orthology</w:t>
      </w:r>
      <w:r w:rsidR="00023D68">
        <w:rPr>
          <w:lang w:val="en-US"/>
        </w:rPr>
        <w:t>(KO)</w:t>
      </w:r>
      <w:r>
        <w:rPr>
          <w:lang w:val="en-US"/>
        </w:rPr>
        <w:t>/G</w:t>
      </w:r>
      <w:r w:rsidR="009F5CB5">
        <w:rPr>
          <w:lang w:val="en-US"/>
        </w:rPr>
        <w:t>ene-</w:t>
      </w:r>
      <w:r>
        <w:rPr>
          <w:lang w:val="en-US"/>
        </w:rPr>
        <w:t>Ontology</w:t>
      </w:r>
      <w:r w:rsidR="00023D68">
        <w:rPr>
          <w:lang w:val="en-US"/>
        </w:rPr>
        <w:t>(GO)</w:t>
      </w:r>
      <w:r>
        <w:rPr>
          <w:lang w:val="en-US"/>
        </w:rPr>
        <w:t xml:space="preserve"> enrichments using clusterProfiler/REVIGO, respectively, and gene biotype-orthology correspondence using inParanoid information stored in Phytozome </w:t>
      </w:r>
      <w:r>
        <w:rPr>
          <w:lang w:val="en-US"/>
        </w:rPr>
        <w:fldChar w:fldCharType="begin" w:fldLock="1"/>
      </w:r>
      <w:r>
        <w:rPr>
          <w:lang w:val="en-US"/>
        </w:rPr>
        <w:instrText>ADDIN CSL_CITATION {"citationItems":[{"id":"ITEM-1","itemData":{"DOI":"10.1093/nar/gkr944","author":[{"dropping-particle":"","family":"Goodstein","given":"David M","non-dropping-particle":"","parse-names":false,"suffix":""},{"dropping-particle":"","family":"Shu","given":"Shengqiang","non-dropping-particle":"","parse-names":false,"suffix":""},{"dropping-particle":"","family":"Howson","given":"Russell","non-dropping-particle":"","parse-names":false,"suffix":""},{"dropping-particle":"","family":"Neupane","given":"Rochak","non-dropping-particle":"","parse-names":false,"suffix":""},{"dropping-particle":"","family":"Hayes","given":"Richard D","non-dropping-particle":"","parse-names":false,"suffix":""},{"dropping-particle":"","family":"Fazo","given":"Joni","non-dropping-particle":"","parse-names":false,"suffix":""},{"dropping-particle":"","family":"Mitros","given":"Therese","non-dropping-particle":"","parse-names":false,"suffix":""},{"dropping-particle":"","family":"Dirks","given":"William","non-dropping-particle":"","parse-names":false,"suffix":""},{"dropping-particle":"","family":"Hellsten","given":"Uffe","non-dropping-particle":"","parse-names":false,"suffix":""},{"dropping-particle":"","family":"Putnam","given":"Nicholas","non-dropping-particle":"","parse-names":false,"suffix":""},{"dropping-particle":"","family":"Rokhsar","given":"Daniel S","non-dropping-particle":"","parse-names":false,"suffix":""}],"container-title":"Nucleic Acids Research","id":"ITEM-1","issue":"November 2011","issued":{"date-parts":[["2012"]]},"page":"1178-1186","title":"Phytozome : a comparative platform for green plant genomics","type":"article-journal","volume":"40"},"uris":["http://www.mendeley.com/documents/?uuid=e176a71f-60d1-449d-a0e1-ed94c6a68a3c"]}],"mendeley":{"formattedCitation":"(Goodstein et al., 2012)","plainTextFormattedCitation":"(Goodstein et al., 2012)","previouslyFormattedCitation":"(Goodstein et al., 2012)"},"properties":{"noteIndex":0},"schema":"https://github.com/citation-style-language/schema/raw/master/csl-citation.json"}</w:instrText>
      </w:r>
      <w:r>
        <w:rPr>
          <w:lang w:val="en-US"/>
        </w:rPr>
        <w:fldChar w:fldCharType="separate"/>
      </w:r>
      <w:r w:rsidRPr="00B87532">
        <w:rPr>
          <w:noProof/>
          <w:lang w:val="en-US"/>
        </w:rPr>
        <w:t>(Goodstein et al., 2012)</w:t>
      </w:r>
      <w:r>
        <w:rPr>
          <w:lang w:val="en-US"/>
        </w:rPr>
        <w:fldChar w:fldCharType="end"/>
      </w:r>
      <w:r>
        <w:rPr>
          <w:lang w:val="en-US"/>
        </w:rPr>
        <w:t>.</w:t>
      </w:r>
    </w:p>
    <w:p w14:paraId="0A2AD521" w14:textId="77777777" w:rsidR="005815E8" w:rsidRPr="00881645" w:rsidRDefault="005815E8" w:rsidP="005815E8">
      <w:pPr>
        <w:pStyle w:val="Ttulo2"/>
        <w:rPr>
          <w:lang w:val="en-US"/>
        </w:rPr>
      </w:pPr>
      <w:r>
        <w:rPr>
          <w:lang w:val="en-US"/>
        </w:rPr>
        <w:t>Modelling paralogs degree of functional divergence</w:t>
      </w:r>
    </w:p>
    <w:p w14:paraId="283F15E7" w14:textId="313B7277" w:rsidR="005815E8" w:rsidRDefault="005815E8" w:rsidP="005815E8">
      <w:pPr>
        <w:rPr>
          <w:lang w:val="en-US"/>
        </w:rPr>
      </w:pPr>
      <w:r>
        <w:rPr>
          <w:lang w:val="en-US"/>
        </w:rPr>
        <w:t xml:space="preserve">We reproduced two published models that predict genetic redundancy in </w:t>
      </w:r>
      <w:r>
        <w:rPr>
          <w:i/>
          <w:lang w:val="en-US"/>
        </w:rPr>
        <w:t xml:space="preserve">A. thaliana </w:t>
      </w:r>
      <w:r w:rsidRPr="0040381A">
        <w:rPr>
          <w:lang w:val="en-US"/>
        </w:rPr>
        <w:t>paralogs</w:t>
      </w:r>
      <w:r>
        <w:rPr>
          <w:lang w:val="en-US"/>
        </w:rPr>
        <w:t xml:space="preserve"> </w:t>
      </w:r>
      <w:r>
        <w:rPr>
          <w:lang w:val="en-US"/>
        </w:rPr>
        <w:fldChar w:fldCharType="begin" w:fldLock="1"/>
      </w:r>
      <w:r w:rsidR="00D9722E">
        <w:rPr>
          <w:lang w:val="en-US"/>
        </w:rPr>
        <w:instrText>ADDIN CSL_CITATION {"citationItems":[{"id":"ITEM-1","itemData":{"DOI":"10.1093/molbev/msaa302","ISSN":"15371719","PMID":"33290522","abstract":"Gene duplication is a major mechanism to create new genes. After gene duplication, some duplicated genes undergo functionalization, whereas others largely maintain redundant functions. Duplicated genes comprise various degrees of functional diversification in plants. However, the evolutionary fate of high and low diversified duplicates is unclear at genomic scale. To infer high and low diversified duplicates in Arabidopsis thaliana genome, we generated a prediction method for predicting whether a pair of duplicate genes was subjected to high or low diversification based on the phenotypes of knock-out mutants. Among 4,017 pairs of recently duplicated A. thaliana genes, 1,052 and 600 are high and low diversified duplicate pairs, respectively. The predictions were validated based on the phenotypes of generated knock-down transgenic plants. We determined that the high diversified duplicates resulting from tandem duplications tend to have lineage-specific functions, whereas the low diversified duplicates produced by whole-genome duplications are related to essential signaling pathways. To assess the evolutionary impact of high and low diversified duplicates in closely related species, we compared the retention rates and selection pressures on the orthologs of A. thaliana duplicates in two closely related species. Interestingly, high diversified duplicates resulting from tandem duplications tend to be retained in multiple lineages under positive selection. Low diversified duplicates by whole-genome duplications tend to be retained in multiple lineages under purifying selection. Taken together, the functional diversities determined by different duplication mechanisms had distinct effects on plant evolution.","author":[{"dropping-particle":"","family":"Ezoe","given":"Akihiro","non-dropping-particle":"","parse-names":false,"suffix":""},{"dropping-particle":"","family":"Shirai","given":"Kazumasa","non-dropping-particle":"","parse-names":false,"suffix":""},{"dropping-particle":"","family":"Hanada","given":"Kousuke","non-dropping-particle":"","parse-names":false,"suffix":""}],"container-title":"Molecular biology and evolution","id":"ITEM-1","issue":"4","issued":{"date-parts":[["2021"]]},"page":"1447-1459","title":"Degree of Functional Divergence in Duplicates Is Associated with Distinct Roles in Plant Evolution","type":"article-journal","volume":"38"},"uris":["http://www.mendeley.com/documents/?uuid=8b7af9ca-d863-46a8-b1cc-f5bf2353ac0b"]},{"id":"ITEM-2","itemData":{"DOI":"10.1093/molbev/msab111","author":[{"dropping-particle":"","family":"Cusack","given":"Siobhan A","non-dropping-particle":"","parse-names":false,"suffix":""},{"dropping-particle":"","family":"Wang","given":"Peipei","non-dropping-particle":"","parse-names":false,"suffix":""},{"dropping-particle":"","family":"Lotr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2","issue":"8","issued":{"date-parts":[["2021"]]},"page":"3397-3414","title":"Predictive Models of Genetic Redundancy in Arabidopsis thaliana","type":"article-journal","volume":"38"},"uris":["http://www.mendeley.com/documents/?uuid=15f27853-0aaf-422e-823e-172943c2d1a2"]}],"mendeley":{"formattedCitation":"(Cusack et al., 2021; Ezoe et al., 2021)","plainTextFormattedCitation":"(Cusack et al., 2021; Ezoe et al., 2021)","previouslyFormattedCitation":"(Cusack et al., 2021; Ezoe, Shirai, &amp; Hanada, 2021)"},"properties":{"noteIndex":0},"schema":"https://github.com/citation-style-language/schema/raw/master/csl-citation.json"}</w:instrText>
      </w:r>
      <w:r>
        <w:rPr>
          <w:lang w:val="en-US"/>
        </w:rPr>
        <w:fldChar w:fldCharType="separate"/>
      </w:r>
      <w:r w:rsidR="00D9722E" w:rsidRPr="00D9722E">
        <w:rPr>
          <w:noProof/>
          <w:lang w:val="en-US"/>
        </w:rPr>
        <w:t>(Cusack et al., 2021; Ezoe et al., 2021)</w:t>
      </w:r>
      <w:r>
        <w:rPr>
          <w:lang w:val="en-US"/>
        </w:rPr>
        <w:fldChar w:fldCharType="end"/>
      </w:r>
      <w:r>
        <w:rPr>
          <w:lang w:val="en-US"/>
        </w:rPr>
        <w:t xml:space="preserve"> including our inter-species chromatin states distance metrics. To define state distance metrics, we first binned different genomic features (promoters and genes) into a fixed number of windows and computed </w:t>
      </w:r>
      <w:r>
        <w:rPr>
          <w:lang w:val="en-US"/>
        </w:rPr>
        <w:lastRenderedPageBreak/>
        <w:t xml:space="preserve">both, presence (1 = present; 0 = absent) and frequency (% of bp covered in a window) vectors for each state and gene. Additionally, we also included a third type of vector being each element the frequency of a particular state over a non-binned genomic feature. Lastly, distinct distance metrics were calculated between genes of the same paralog pair comparing equivalent vectors using philentropy package </w:t>
      </w:r>
      <w:r>
        <w:rPr>
          <w:lang w:val="en-US"/>
        </w:rPr>
        <w:fldChar w:fldCharType="begin" w:fldLock="1"/>
      </w:r>
      <w:r>
        <w:rPr>
          <w:lang w:val="en-US"/>
        </w:rPr>
        <w:instrText>ADDIN CSL_CITATION {"citationItems":[{"id":"ITEM-1","itemData":{"DOI":"10.21105/joss.00765","author":[{"dropping-particle":"","family":"Drost","given":"Hajk-georg","non-dropping-particle":"","parse-names":false,"suffix":""}],"container-title":"The journal of Open Source Software","id":"ITEM-1","issued":{"date-parts":[["2018"]]},"page":"1-4","title":"Philentropy : Information Theory and Distance Quantification with R","type":"article-journal","volume":"1"},"uris":["http://www.mendeley.com/documents/?uuid=f20059de-3104-439e-8213-b39a7f6f0c74"]}],"mendeley":{"formattedCitation":"(Drost, 2018)","plainTextFormattedCitation":"(Drost, 2018)","previouslyFormattedCitation":"(Drost, 2018)"},"properties":{"noteIndex":0},"schema":"https://github.com/citation-style-language/schema/raw/master/csl-citation.json"}</w:instrText>
      </w:r>
      <w:r>
        <w:rPr>
          <w:lang w:val="en-US"/>
        </w:rPr>
        <w:fldChar w:fldCharType="separate"/>
      </w:r>
      <w:r w:rsidRPr="00166D90">
        <w:rPr>
          <w:noProof/>
          <w:lang w:val="en-US"/>
        </w:rPr>
        <w:t>(Drost, 2018)</w:t>
      </w:r>
      <w:r>
        <w:rPr>
          <w:lang w:val="en-US"/>
        </w:rPr>
        <w:fldChar w:fldCharType="end"/>
      </w:r>
      <w:r>
        <w:rPr>
          <w:lang w:val="en-US"/>
        </w:rPr>
        <w:t>.</w:t>
      </w:r>
    </w:p>
    <w:p w14:paraId="1737FA44" w14:textId="300DEDAE" w:rsidR="005815E8" w:rsidRDefault="005815E8" w:rsidP="005815E8">
      <w:pPr>
        <w:rPr>
          <w:lang w:val="en-US"/>
        </w:rPr>
      </w:pPr>
      <w:r>
        <w:rPr>
          <w:lang w:val="en-US"/>
        </w:rPr>
        <w:t xml:space="preserve">To reproduce both studies we followed the workflow originally stablished for the best performing model. In brief, for the model described by Ezoe, Shirai </w:t>
      </w:r>
      <w:r w:rsidR="003B1FC4">
        <w:rPr>
          <w:lang w:val="en-US"/>
        </w:rPr>
        <w:t>and</w:t>
      </w:r>
      <w:r>
        <w:rPr>
          <w:lang w:val="en-US"/>
        </w:rPr>
        <w:t xml:space="preserve"> Hanada, 2021 feature selection was executed by </w:t>
      </w:r>
      <w:r>
        <w:t>two-tailed Wilcoxon rank sum test p-values between pairs labeled as redundant or divergent followed by logistic regression relative importance to examine the explanatory weights of the best variables. Due to the fact that this model is designed to perform genome-wide predictions and that only some of the distance state metrics could be informative, a small number of features is desirable. We combined the information of the best scored features into a single metric defined as custom chromatin state metric (CCSM) (</w:t>
      </w:r>
      <w:r>
        <w:rPr>
          <w:b/>
          <w:lang w:val="en-US"/>
        </w:rPr>
        <w:t>supplementary table S3</w:t>
      </w:r>
      <w:r w:rsidRPr="008C1250">
        <w:rPr>
          <w:lang w:val="en-US"/>
        </w:rPr>
        <w:t>)</w:t>
      </w:r>
      <w:r>
        <w:t>. To compare the performance of logistic regression models using different set of features we calculated the AUC-ROC and AU-PRC values. All the analysis were conducted in R software environment (</w:t>
      </w:r>
      <w:hyperlink r:id="rId13" w:history="1">
        <w:r>
          <w:rPr>
            <w:rStyle w:val="Hipervnculo"/>
          </w:rPr>
          <w:t>Team R Development Core 2013</w:t>
        </w:r>
      </w:hyperlink>
      <w:r>
        <w:t>).</w:t>
      </w:r>
    </w:p>
    <w:p w14:paraId="5988B0C8" w14:textId="41562002" w:rsidR="005815E8" w:rsidRDefault="005815E8" w:rsidP="005815E8">
      <w:pPr>
        <w:rPr>
          <w:lang w:val="en-US"/>
        </w:rPr>
      </w:pPr>
      <w:r>
        <w:rPr>
          <w:lang w:val="en-US"/>
        </w:rPr>
        <w:t xml:space="preserve">On the other hand, in the model developed by </w:t>
      </w:r>
      <w:r>
        <w:rPr>
          <w:lang w:val="en-US"/>
        </w:rPr>
        <w:fldChar w:fldCharType="begin" w:fldLock="1"/>
      </w:r>
      <w:r>
        <w:rPr>
          <w:lang w:val="en-US"/>
        </w:rPr>
        <w:instrText>ADDIN CSL_CITATION {"citationItems":[{"id":"ITEM-1","itemData":{"DOI":"10.1093/molbev/msab111","author":[{"dropping-particle":"","family":"Cusack","given":"Siobhan A","non-dropping-particle":"","parse-names":false,"suffix":""},{"dropping-particle":"","family":"Wang","given":"Peipei","non-dropping-particle":"","parse-names":false,"suffix":""},{"dropping-particle":"","family":"Lotr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1","issue":"8","issued":{"date-parts":[["2021"]]},"page":"3397-3414","title":"Predictive Models of Genetic Redundancy in Arabidopsis thaliana","type":"article-journal","volume":"38"},"uris":["http://www.mendeley.com/documents/?uuid=15f27853-0aaf-422e-823e-172943c2d1a2"]}],"mendeley":{"formattedCitation":"(Cusack et al., 2021)","manualFormatting":"Cusack et al., 2021","plainTextFormattedCitation":"(Cusack et al., 2021)","previouslyFormattedCitation":"(Cusack et al., 2021)"},"properties":{"noteIndex":0},"schema":"https://github.com/citation-style-language/schema/raw/master/csl-citation.json"}</w:instrText>
      </w:r>
      <w:r>
        <w:rPr>
          <w:lang w:val="en-US"/>
        </w:rPr>
        <w:fldChar w:fldCharType="separate"/>
      </w:r>
      <w:r w:rsidRPr="001F36A1">
        <w:rPr>
          <w:noProof/>
          <w:lang w:val="en-US"/>
        </w:rPr>
        <w:t>Cusack et al., 2021</w:t>
      </w:r>
      <w:r>
        <w:rPr>
          <w:lang w:val="en-US"/>
        </w:rPr>
        <w:fldChar w:fldCharType="end"/>
      </w:r>
      <w:r>
        <w:rPr>
          <w:lang w:val="en-US"/>
        </w:rPr>
        <w:t xml:space="preserve"> multiple transformations and interpretations of the same feature were included so all the distance state metrics were considered. Only the available extreme (RD4) and inclusive (RD9) redundancy gene pair sets were analyzed deleting variables identified as mispredictors in the main article. Non-redundant gene pairs were randomly downsampled to generate balanced cross-validation sets. Feature selection was executed by random forest top 200 best transformed variables (determined by the feature importance) for sets without (RD4-RD9) and with (RD4C-RD9C) chromatin information. The C value for SVM algorithm was set as hyperparamenter during the tunning. To measure SVM performance using different feature sets we calculated AUC-ROC and AU-PRC values. All the analyses were conducted using the pipeline implemented and developed by the authors (</w:t>
      </w:r>
      <w:hyperlink r:id="rId14" w:history="1">
        <w:r w:rsidRPr="004F5C70">
          <w:rPr>
            <w:rStyle w:val="Hipervnculo"/>
            <w:lang w:val="en-US"/>
          </w:rPr>
          <w:t>https://github.com/ShiuLab/ML-Pipeline</w:t>
        </w:r>
      </w:hyperlink>
      <w:r>
        <w:rPr>
          <w:lang w:val="en-US"/>
        </w:rPr>
        <w:t>).</w:t>
      </w:r>
    </w:p>
    <w:p w14:paraId="6BF2DDB1" w14:textId="0D23642E" w:rsidR="005815E8" w:rsidRDefault="00AB5768" w:rsidP="005815E8">
      <w:pPr>
        <w:pStyle w:val="Ttulo2"/>
        <w:rPr>
          <w:lang w:val="en-US"/>
        </w:rPr>
      </w:pPr>
      <w:r>
        <w:rPr>
          <w:lang w:val="en-US"/>
        </w:rPr>
        <w:t>G</w:t>
      </w:r>
      <w:r w:rsidR="005815E8">
        <w:rPr>
          <w:lang w:val="en-US"/>
        </w:rPr>
        <w:t xml:space="preserve">enome-wide </w:t>
      </w:r>
      <w:r>
        <w:rPr>
          <w:lang w:val="en-US"/>
        </w:rPr>
        <w:t xml:space="preserve">redundancy </w:t>
      </w:r>
      <w:r w:rsidR="005815E8">
        <w:rPr>
          <w:lang w:val="en-US"/>
        </w:rPr>
        <w:t>predictions</w:t>
      </w:r>
    </w:p>
    <w:p w14:paraId="5F2FC4DD" w14:textId="2B7AC701" w:rsidR="005815E8" w:rsidRPr="00C809A7" w:rsidRDefault="005815E8" w:rsidP="005815E8">
      <w:pPr>
        <w:rPr>
          <w:lang w:val="en-US"/>
        </w:rPr>
      </w:pPr>
      <w:r>
        <w:rPr>
          <w:lang w:val="en-US"/>
        </w:rPr>
        <w:t xml:space="preserve">To generate genome-wide predictions we used the best performing model from the first pipeline described above. The stringent threshold for identifying high and low diversified pairs with the logistic regression formula </w:t>
      </w:r>
      <w:r w:rsidR="00EE4DEE">
        <w:rPr>
          <w:lang w:val="en-US"/>
        </w:rPr>
        <w:t>(DFD=</w:t>
      </w:r>
      <w:r>
        <w:rPr>
          <w:lang w:val="en-US"/>
        </w:rPr>
        <w:t xml:space="preserve">degree of functional divergence) was defined by 100 cross-validation test where the FDR was under 5 %. As a result, high/low divergent pairs have &gt;0.5/&lt;0.5 and &gt;0.93/&lt;0.46 DFD values with relaxed and stringent </w:t>
      </w:r>
      <w:r>
        <w:rPr>
          <w:lang w:val="en-US"/>
        </w:rPr>
        <w:lastRenderedPageBreak/>
        <w:t xml:space="preserve">thresholds, respectively. </w:t>
      </w:r>
      <w:r>
        <w:rPr>
          <w:i/>
          <w:lang w:val="en-US"/>
        </w:rPr>
        <w:t xml:space="preserve">A. thaliana </w:t>
      </w:r>
      <w:r>
        <w:rPr>
          <w:lang w:val="en-US"/>
        </w:rPr>
        <w:t>genes (longest sequence) were used as queries to search for self-match homo</w:t>
      </w:r>
      <w:r w:rsidR="00EE4DEE">
        <w:rPr>
          <w:lang w:val="en-US"/>
        </w:rPr>
        <w:t>logous with DIAMOND v2 (E-value=</w:t>
      </w:r>
      <w:r>
        <w:rPr>
          <w:lang w:val="en-US"/>
        </w:rPr>
        <w:t xml:space="preserve">1e-04) </w:t>
      </w:r>
      <w:r>
        <w:rPr>
          <w:lang w:val="en-US"/>
        </w:rPr>
        <w:fldChar w:fldCharType="begin" w:fldLock="1"/>
      </w:r>
      <w:r>
        <w:rPr>
          <w:lang w:val="en-US"/>
        </w:rPr>
        <w:instrText>ADDIN CSL_CITATION {"citationItems":[{"id":"ITEM-1","itemData":{"DOI":"10.1038/s41592-021-01101-x","ISBN":"4159202101","ISSN":"1548-7105","author":[{"dropping-particle":"","family":"Buchfink","given":"Benjamin","non-dropping-particle":"","parse-names":false,"suffix":""},{"dropping-particle":"","family":"Reuter","given":"Klaus","non-dropping-particle":"","parse-names":false,"suffix":""},{"dropping-particle":"","family":"Drost","given":"Hajk-georg","non-dropping-particle":"","parse-names":false,"suffix":""}],"container-title":"Nature Methods","id":"ITEM-1","issue":"April","issued":{"date-parts":[["2021"]]},"publisher":"Springer US","title":"Sensitive protein alignments at tree-of-life scale using DIAMOND","type":"article-journal","volume":"18"},"uris":["http://www.mendeley.com/documents/?uuid=179fc3f4-28e0-409f-b811-f728a2478457"]}],"mendeley":{"formattedCitation":"(Buchfink, Reuter, &amp; Drost, 2021)","plainTextFormattedCitation":"(Buchfink, Reuter, &amp; Drost, 2021)","previouslyFormattedCitation":"(Buchfink, Reuter, &amp; Drost, 2021)"},"properties":{"noteIndex":0},"schema":"https://github.com/citation-style-language/schema/raw/master/csl-citation.json"}</w:instrText>
      </w:r>
      <w:r>
        <w:rPr>
          <w:lang w:val="en-US"/>
        </w:rPr>
        <w:fldChar w:fldCharType="separate"/>
      </w:r>
      <w:r w:rsidRPr="00830D3D">
        <w:rPr>
          <w:noProof/>
          <w:lang w:val="en-US"/>
        </w:rPr>
        <w:t xml:space="preserve">(Buchfink, Reuter, </w:t>
      </w:r>
      <w:r w:rsidR="003B1FC4">
        <w:rPr>
          <w:noProof/>
          <w:lang w:val="en-US"/>
        </w:rPr>
        <w:t>and</w:t>
      </w:r>
      <w:r w:rsidRPr="00830D3D">
        <w:rPr>
          <w:noProof/>
          <w:lang w:val="en-US"/>
        </w:rPr>
        <w:t xml:space="preserve"> Drost, 2021)</w:t>
      </w:r>
      <w:r>
        <w:rPr>
          <w:lang w:val="en-US"/>
        </w:rPr>
        <w:fldChar w:fldCharType="end"/>
      </w:r>
      <w:r>
        <w:rPr>
          <w:lang w:val="en-US"/>
        </w:rPr>
        <w:t>. We only focused on pairs with the best hits, &gt; 30 % identity and &gt; 50 % coverage. We identified 7852 pairs</w:t>
      </w:r>
      <w:r w:rsidR="00CE3954">
        <w:rPr>
          <w:lang w:val="en-US"/>
        </w:rPr>
        <w:t>,</w:t>
      </w:r>
      <w:r>
        <w:rPr>
          <w:lang w:val="en-US"/>
        </w:rPr>
        <w:t xml:space="preserve"> of which 1444/6898 were predicted as high and 723/954 as low diversified duplicates with strict/relaxed thresholds, respectively. Ka</w:t>
      </w:r>
      <w:r w:rsidR="006F0CBB">
        <w:rPr>
          <w:lang w:val="en-US"/>
        </w:rPr>
        <w:t>/Ks</w:t>
      </w:r>
      <w:r>
        <w:rPr>
          <w:lang w:val="en-US"/>
        </w:rPr>
        <w:t xml:space="preserve"> (number of nonsynonymous</w:t>
      </w:r>
      <w:r w:rsidR="006F0CBB">
        <w:rPr>
          <w:lang w:val="en-US"/>
        </w:rPr>
        <w:t>/synonymous</w:t>
      </w:r>
      <w:r>
        <w:rPr>
          <w:lang w:val="en-US"/>
        </w:rPr>
        <w:t xml:space="preserve"> substitutions per nonsynonymous</w:t>
      </w:r>
      <w:r w:rsidR="006F0CBB">
        <w:rPr>
          <w:lang w:val="en-US"/>
        </w:rPr>
        <w:t>/synonymous</w:t>
      </w:r>
      <w:r>
        <w:rPr>
          <w:lang w:val="en-US"/>
        </w:rPr>
        <w:t xml:space="preserve"> site) and the similarity of expression patterns (Re) were calculated as described by Ezoe, Shirai </w:t>
      </w:r>
      <w:r w:rsidR="003B1FC4">
        <w:rPr>
          <w:lang w:val="en-US"/>
        </w:rPr>
        <w:t>and</w:t>
      </w:r>
      <w:r>
        <w:rPr>
          <w:lang w:val="en-US"/>
        </w:rPr>
        <w:t xml:space="preserve"> Hanada, 2021. An additional table is provided with filters such as same second closest paralog and expression in stress and seedling stages to assist experimental validation in future studies </w:t>
      </w:r>
      <w:r>
        <w:t>(</w:t>
      </w:r>
      <w:r>
        <w:rPr>
          <w:b/>
          <w:lang w:val="en-US"/>
        </w:rPr>
        <w:t>supplementary table S3</w:t>
      </w:r>
      <w:r w:rsidRPr="003F686C">
        <w:rPr>
          <w:lang w:val="en-US"/>
        </w:rPr>
        <w:t>)</w:t>
      </w:r>
      <w:r>
        <w:rPr>
          <w:lang w:val="en-US"/>
        </w:rPr>
        <w:t>.</w:t>
      </w:r>
    </w:p>
    <w:p w14:paraId="46A02BF9" w14:textId="77777777" w:rsidR="005815E8" w:rsidRDefault="005815E8" w:rsidP="005815E8">
      <w:pPr>
        <w:pStyle w:val="Ttulo2"/>
        <w:rPr>
          <w:lang w:val="en-US"/>
        </w:rPr>
      </w:pPr>
      <w:r>
        <w:rPr>
          <w:lang w:val="en-US"/>
        </w:rPr>
        <w:t>Experimental validation of potential divergent paralogs</w:t>
      </w:r>
    </w:p>
    <w:p w14:paraId="09C3D98F" w14:textId="6D2AF6AB" w:rsidR="005815E8" w:rsidRDefault="005815E8" w:rsidP="005815E8">
      <w:r>
        <w:rPr>
          <w:lang w:val="en-US"/>
        </w:rPr>
        <w:t xml:space="preserve">The </w:t>
      </w:r>
      <w:r>
        <w:rPr>
          <w:i/>
          <w:lang w:val="en-US"/>
        </w:rPr>
        <w:t>A. thaliana</w:t>
      </w:r>
      <w:r>
        <w:rPr>
          <w:lang w:val="en-US"/>
        </w:rPr>
        <w:t xml:space="preserve"> T-DNA insertion line </w:t>
      </w:r>
      <w:r>
        <w:rPr>
          <w:i/>
          <w:lang w:val="en-US"/>
        </w:rPr>
        <w:t xml:space="preserve">aox1a </w:t>
      </w:r>
      <w:r>
        <w:rPr>
          <w:lang w:val="en-US"/>
        </w:rPr>
        <w:t xml:space="preserve">(SALK_084897) was previously described as knockout and was validated by genotyping before using </w:t>
      </w:r>
      <w:r>
        <w:rPr>
          <w:lang w:val="en-US"/>
        </w:rPr>
        <w:fldChar w:fldCharType="begin" w:fldLock="1"/>
      </w:r>
      <w:r w:rsidR="00D9722E">
        <w:rPr>
          <w:lang w:val="en-US"/>
        </w:rPr>
        <w:instrText>ADDIN CSL_CITATION {"citationItems":[{"id":"ITEM-1","itemData":{"author":[{"dropping-particle":"","family":"Fuchs","given":"Philippe","non-dropping-particle":"","parse-names":false,"suffix":""},{"dropping-particle":"","family":"Bohle","given":"Finja","non-dropping-particle":"","parse-names":false,"suffix":""},{"dropping-particle":"","family":"Lichtenauer","given":"Sophie","non-dropping-particle":"","parse-names":false,"suffix":""},{"dropping-particle":"","family":"Ugalde","given":"Manuel","non-dropping-particle":"","parse-names":false,"suffix":""},{"dropping-particle":"","family":"Araujo","given":"Elias Feitosa","non-dropping-particle":"","parse-names":false,"suffix":""},{"dropping-particle":"","family":"Mansuroglu","given":"Berivan","non-dropping-particle":"","parse-names":false,"suffix":""},{"dropping-particle":"","family":"Ruberti","given":"Cristina","non-dropping-particle":"","parse-names":false,"suffix":""},{"dropping-particle":"","family":"Wagner","given":"Stephan","non-dropping-particle":"","parse-names":false,"suffix":""},{"dropping-particle":"","family":"Mu","given":"Stefanie J","non-dropping-particle":"","parse-names":false,"suffix":""},{"dropping-particle":"","family":"Meyer","given":"Andreas J","non-dropping-particle":"","parse-names":false,"suffix":""},{"dropping-particle":"","family":"Schwarzla","given":"Markus","non-dropping-particle":"","parse-names":false,"suffix":""}],"container-title":"The Plant Cell","id":"ITEM-1","issued":{"date-parts":[["2022"]]},"page":"1375-1395","title":"Reductive stress triggers ANAC017-mediated retrograde signaling to safeguard the endoplasmic reticulum by boosting mitochondrial respiratory capacity","type":"article-journal","volume":"34"},"uris":["http://www.mendeley.com/documents/?uuid=f6c1f232-0770-497b-9264-2fe1ff664791"]}],"mendeley":{"formattedCitation":"(Fuchs et al., 2022)","plainTextFormattedCitation":"(Fuchs et al., 2022)","previouslyFormattedCitation":"(Fuchs et al., 2022)"},"properties":{"noteIndex":0},"schema":"https://github.com/citation-style-language/schema/raw/master/csl-citation.json"}</w:instrText>
      </w:r>
      <w:r>
        <w:rPr>
          <w:lang w:val="en-US"/>
        </w:rPr>
        <w:fldChar w:fldCharType="separate"/>
      </w:r>
      <w:r w:rsidRPr="00660D1F">
        <w:rPr>
          <w:noProof/>
          <w:lang w:val="en-US"/>
        </w:rPr>
        <w:t>(Fuchs et al., 2022)</w:t>
      </w:r>
      <w:r>
        <w:rPr>
          <w:lang w:val="en-US"/>
        </w:rPr>
        <w:fldChar w:fldCharType="end"/>
      </w:r>
      <w:r>
        <w:rPr>
          <w:lang w:val="en-US"/>
        </w:rPr>
        <w:t xml:space="preserve">. We characterized </w:t>
      </w:r>
      <w:r>
        <w:rPr>
          <w:i/>
          <w:lang w:val="en-US"/>
        </w:rPr>
        <w:t xml:space="preserve">aox1c </w:t>
      </w:r>
      <w:r>
        <w:rPr>
          <w:lang w:val="en-US"/>
        </w:rPr>
        <w:t>(</w:t>
      </w:r>
      <w:r>
        <w:t xml:space="preserve">Sail_420_A04) and </w:t>
      </w:r>
      <w:r>
        <w:rPr>
          <w:i/>
        </w:rPr>
        <w:t xml:space="preserve">aox1d </w:t>
      </w:r>
      <w:r>
        <w:t xml:space="preserve">(SM_3_24421) insertion lines as homozygous and knockout by genotyping and RT-PCR analysis, respectively. Briefly, RNA was extracted as described by Valledor et al, 2014 and quantified by a Navi UV/Vis Nano Spectrophotometer, integrity was evaluated by agarose gel electrophoresis. </w:t>
      </w:r>
      <w:r>
        <w:rPr>
          <w:lang w:val="en-US"/>
        </w:rPr>
        <w:t>c</w:t>
      </w:r>
      <w:r>
        <w:t xml:space="preserve">DNA was obtained from 500 ng of RNA using </w:t>
      </w:r>
      <w:r w:rsidR="008E7364">
        <w:t>the RevertAid kit (ThermoFisher</w:t>
      </w:r>
      <w:r>
        <w:t xml:space="preserve">Scientific), where random hexamers were used as primers following the manufacturer's instructions. RT-PCR analysis reported these lines as knockouts because no amplification was detected in the mutants (all primers available in </w:t>
      </w:r>
      <w:r>
        <w:rPr>
          <w:b/>
          <w:lang w:val="en-US"/>
        </w:rPr>
        <w:t>supplementary table S3</w:t>
      </w:r>
      <w:r>
        <w:rPr>
          <w:lang w:val="en-US"/>
        </w:rPr>
        <w:t>)</w:t>
      </w:r>
      <w:r>
        <w:t>.</w:t>
      </w:r>
    </w:p>
    <w:p w14:paraId="397DFE38" w14:textId="3B981FDF" w:rsidR="005815E8" w:rsidRDefault="005815E8" w:rsidP="005815E8">
      <w:r>
        <w:rPr>
          <w:lang w:val="en-US"/>
        </w:rPr>
        <w:t xml:space="preserve">For stress evaluation, </w:t>
      </w:r>
      <w:r w:rsidRPr="00125E09">
        <w:rPr>
          <w:i/>
          <w:lang w:val="en-US"/>
        </w:rPr>
        <w:t>aox1a</w:t>
      </w:r>
      <w:r>
        <w:rPr>
          <w:lang w:val="en-US"/>
        </w:rPr>
        <w:t xml:space="preserve">, </w:t>
      </w:r>
      <w:r w:rsidRPr="00125E09">
        <w:rPr>
          <w:i/>
          <w:lang w:val="en-US"/>
        </w:rPr>
        <w:t>aox1c</w:t>
      </w:r>
      <w:r>
        <w:rPr>
          <w:lang w:val="en-US"/>
        </w:rPr>
        <w:t xml:space="preserve"> and </w:t>
      </w:r>
      <w:r w:rsidRPr="00125E09">
        <w:rPr>
          <w:i/>
          <w:lang w:val="en-US"/>
        </w:rPr>
        <w:t>aox1d</w:t>
      </w:r>
      <w:r>
        <w:rPr>
          <w:lang w:val="en-US"/>
        </w:rPr>
        <w:t xml:space="preserve"> s</w:t>
      </w:r>
      <w:r w:rsidRPr="00CC03E4">
        <w:rPr>
          <w:lang w:val="en-US"/>
        </w:rPr>
        <w:t>eeds were surface</w:t>
      </w:r>
      <w:r>
        <w:rPr>
          <w:lang w:val="en-US"/>
        </w:rPr>
        <w:t>-</w:t>
      </w:r>
      <w:r w:rsidRPr="00CC03E4">
        <w:rPr>
          <w:lang w:val="en-US"/>
        </w:rPr>
        <w:t>sterilized in a 2.8 % hypochlorite solution and washed several times with sterile water</w:t>
      </w:r>
      <w:r>
        <w:rPr>
          <w:lang w:val="en-US"/>
        </w:rPr>
        <w:t xml:space="preserve">; they </w:t>
      </w:r>
      <w:r w:rsidRPr="00CC03E4">
        <w:rPr>
          <w:lang w:val="en-US"/>
        </w:rPr>
        <w:t>were stratified for 3 days at 4 ºC in darkness. The in vitro culture of seeds was carried out in 12x12 plates (Greiner) containing 50 ml of MS medium, 5.8 pH, 1</w:t>
      </w:r>
      <w:r>
        <w:rPr>
          <w:lang w:val="en-US"/>
        </w:rPr>
        <w:t xml:space="preserve"> </w:t>
      </w:r>
      <w:r w:rsidRPr="00CC03E4">
        <w:rPr>
          <w:lang w:val="en-US"/>
        </w:rPr>
        <w:t>% (w/v) sucrose and 0.8</w:t>
      </w:r>
      <w:r>
        <w:rPr>
          <w:lang w:val="en-US"/>
        </w:rPr>
        <w:t xml:space="preserve"> </w:t>
      </w:r>
      <w:r w:rsidRPr="00CC03E4">
        <w:rPr>
          <w:lang w:val="en-US"/>
        </w:rPr>
        <w:t>% (w/v) agar</w:t>
      </w:r>
      <w:r>
        <w:rPr>
          <w:lang w:val="en-US"/>
        </w:rPr>
        <w:t xml:space="preserve"> and they were vertically placed under long-day photoperiod (16 h light 21 ºC, 8 h dark 18 ºC) for control conditions. </w:t>
      </w:r>
      <w:r w:rsidRPr="00F316A4">
        <w:rPr>
          <w:lang w:val="en-US"/>
        </w:rPr>
        <w:t xml:space="preserve">To avoid a position effect, </w:t>
      </w:r>
      <w:r>
        <w:rPr>
          <w:lang w:val="en-US"/>
        </w:rPr>
        <w:t xml:space="preserve">the four genotypes (Col-0 as wildtype, </w:t>
      </w:r>
      <w:r w:rsidRPr="00E15E5D">
        <w:rPr>
          <w:i/>
          <w:lang w:val="en-US"/>
        </w:rPr>
        <w:t>aox1a</w:t>
      </w:r>
      <w:r>
        <w:rPr>
          <w:lang w:val="en-US"/>
        </w:rPr>
        <w:t>,</w:t>
      </w:r>
      <w:r w:rsidRPr="00E15E5D">
        <w:rPr>
          <w:i/>
          <w:lang w:val="en-US"/>
        </w:rPr>
        <w:t xml:space="preserve"> aox1c</w:t>
      </w:r>
      <w:r>
        <w:rPr>
          <w:lang w:val="en-US"/>
        </w:rPr>
        <w:t xml:space="preserve"> and </w:t>
      </w:r>
      <w:r w:rsidRPr="00E15E5D">
        <w:rPr>
          <w:i/>
          <w:lang w:val="en-US"/>
        </w:rPr>
        <w:t>aox1d</w:t>
      </w:r>
      <w:r>
        <w:rPr>
          <w:lang w:val="en-US"/>
        </w:rPr>
        <w:t xml:space="preserve">) were located in every plate position by rotating sectors in different plates. For the combined </w:t>
      </w:r>
      <w:r w:rsidR="00B22776">
        <w:rPr>
          <w:lang w:val="en-US"/>
        </w:rPr>
        <w:t xml:space="preserve">drought-heat </w:t>
      </w:r>
      <w:r>
        <w:rPr>
          <w:lang w:val="en-US"/>
        </w:rPr>
        <w:t>stress, 2.5 % PEG8000 (</w:t>
      </w:r>
      <w:r w:rsidR="008E7364">
        <w:rPr>
          <w:lang w:val="en-US"/>
        </w:rPr>
        <w:t>ThermoFisher</w:t>
      </w:r>
      <w:r w:rsidRPr="00857B7B">
        <w:rPr>
          <w:lang w:val="en-US"/>
        </w:rPr>
        <w:t>Scientific</w:t>
      </w:r>
      <w:r>
        <w:rPr>
          <w:lang w:val="en-US"/>
        </w:rPr>
        <w:t xml:space="preserve">) was added to the initial plates and seedlings were subjected to 1 h 37 ºC stress every day at the same hour, gradually increasing and decreasing temperature. For the antimycin A (AA) treatment, 50 </w:t>
      </w:r>
      <w:r>
        <w:t>μM</w:t>
      </w:r>
      <w:r>
        <w:rPr>
          <w:lang w:val="en-US"/>
        </w:rPr>
        <w:t xml:space="preserve"> AA (Sigma-Aldrich) was added to the initial plates; control conditions were setted as a mock due to AA being dissolved in ethanol. Phenotypic monitoring was conducted 5 days after germination by scanning </w:t>
      </w:r>
      <w:r w:rsidRPr="003D2967">
        <w:rPr>
          <w:lang w:val="en-US"/>
        </w:rPr>
        <w:t>culture plates</w:t>
      </w:r>
      <w:r>
        <w:rPr>
          <w:lang w:val="en-US"/>
        </w:rPr>
        <w:t xml:space="preserve"> with</w:t>
      </w:r>
      <w:r w:rsidRPr="003D2967">
        <w:rPr>
          <w:lang w:val="en-US"/>
        </w:rPr>
        <w:t xml:space="preserve"> </w:t>
      </w:r>
      <w:r>
        <w:rPr>
          <w:lang w:val="en-US"/>
        </w:rPr>
        <w:t>h</w:t>
      </w:r>
      <w:r w:rsidRPr="003D2967">
        <w:rPr>
          <w:lang w:val="en-US"/>
        </w:rPr>
        <w:t>igh-res</w:t>
      </w:r>
      <w:r w:rsidR="00A53D96">
        <w:rPr>
          <w:lang w:val="en-US"/>
        </w:rPr>
        <w:t>olution scans (EpsonPerfection</w:t>
      </w:r>
      <w:r w:rsidRPr="003D2967">
        <w:rPr>
          <w:lang w:val="en-US"/>
        </w:rPr>
        <w:t>V600)</w:t>
      </w:r>
      <w:r>
        <w:rPr>
          <w:lang w:val="en-US"/>
        </w:rPr>
        <w:t xml:space="preserve">; hypocotyl and root </w:t>
      </w:r>
      <w:r>
        <w:rPr>
          <w:lang w:val="en-US"/>
        </w:rPr>
        <w:lastRenderedPageBreak/>
        <w:t>lengths were measured</w:t>
      </w:r>
      <w:r w:rsidRPr="00CB2746">
        <w:rPr>
          <w:lang w:val="en-US"/>
        </w:rPr>
        <w:t xml:space="preserve"> </w:t>
      </w:r>
      <w:r>
        <w:rPr>
          <w:lang w:val="en-US"/>
        </w:rPr>
        <w:t xml:space="preserve">with ImageJ software </w:t>
      </w:r>
      <w:r>
        <w:rPr>
          <w:lang w:val="en-US"/>
        </w:rPr>
        <w:fldChar w:fldCharType="begin" w:fldLock="1"/>
      </w:r>
      <w:r>
        <w:rPr>
          <w:lang w:val="en-US"/>
        </w:rPr>
        <w:instrText>ADDIN CSL_CITATION {"citationItems":[{"id":"ITEM-1","itemData":{"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page":"671-675","title":"NIH Image to ImageJ : 25 years of Image Analysis","type":"article-journal","volume":"9"},"uris":["http://www.mendeley.com/documents/?uuid=567e6393-8145-4685-bae6-388bf48771b1"]}],"mendeley":{"formattedCitation":"(Schneider, Rasband, &amp; Eliceiri, 2012)","plainTextFormattedCitation":"(Schneider, Rasband, &amp; Eliceiri, 2012)","previouslyFormattedCitation":"(Schneider, Rasband, &amp; Eliceiri, 2012)"},"properties":{"noteIndex":0},"schema":"https://github.com/citation-style-language/schema/raw/master/csl-citation.json"}</w:instrText>
      </w:r>
      <w:r>
        <w:rPr>
          <w:lang w:val="en-US"/>
        </w:rPr>
        <w:fldChar w:fldCharType="separate"/>
      </w:r>
      <w:r w:rsidRPr="007122E3">
        <w:rPr>
          <w:noProof/>
          <w:lang w:val="en-US"/>
        </w:rPr>
        <w:t xml:space="preserve">(Schneider, Rasband, </w:t>
      </w:r>
      <w:r w:rsidR="003B1FC4">
        <w:rPr>
          <w:noProof/>
          <w:lang w:val="en-US"/>
        </w:rPr>
        <w:t>and</w:t>
      </w:r>
      <w:r w:rsidRPr="007122E3">
        <w:rPr>
          <w:noProof/>
          <w:lang w:val="en-US"/>
        </w:rPr>
        <w:t xml:space="preserve"> Eliceiri, 2012)</w:t>
      </w:r>
      <w:r>
        <w:rPr>
          <w:lang w:val="en-US"/>
        </w:rPr>
        <w:fldChar w:fldCharType="end"/>
      </w:r>
      <w:r w:rsidR="00C17DDD">
        <w:rPr>
          <w:lang w:val="en-US"/>
        </w:rPr>
        <w:t xml:space="preserve"> </w:t>
      </w:r>
      <w:r>
        <w:rPr>
          <w:lang w:val="en-US"/>
        </w:rPr>
        <w:t xml:space="preserve">for at least twelve biological replicates. Furthermore </w:t>
      </w:r>
      <w:r>
        <w:t>3,3-Diaminobenzidine</w:t>
      </w:r>
      <w:r>
        <w:rPr>
          <w:lang w:val="en-US"/>
        </w:rPr>
        <w:t xml:space="preserve"> (DAB) staining (Sigma-Aldrich) was performed 5 days after germination for at least 3 biological replicates per treatment, following the protocol described by </w:t>
      </w:r>
      <w:r>
        <w:rPr>
          <w:lang w:val="en-US"/>
        </w:rPr>
        <w:fldChar w:fldCharType="begin" w:fldLock="1"/>
      </w:r>
      <w:r w:rsidR="003960B2">
        <w:rPr>
          <w:lang w:val="en-US"/>
        </w:rPr>
        <w:instrText>ADDIN CSL_CITATION {"citationItems":[{"id":"ITEM-1","itemData":{"author":[{"dropping-particle":"","family":"Daudi","given":"Arsalan","non-dropping-particle":"","parse-names":false,"suffix":""},{"dropping-particle":"","family":"A. O'Brien","given":"Jose","non-dropping-particle":"","parse-names":false,"suffix":""}],"container-title":"Bio Protoc.","id":"ITEM-1","issue":"18","issued":{"date-parts":[["2012"]]},"page":"4-7","title":"Detection of Hydrogen Peroxide by DAB Staining in Arabidopsis Leaves","type":"article-journal","volume":"2"},"uris":["http://www.mendeley.com/documents/?uuid=67f87597-b921-4583-9ceb-366926642d08"]}],"mendeley":{"formattedCitation":"(Daudi &amp; A. O’Brien, 2012)","manualFormatting":"Daudi &amp; A. O’Brien, 2012"},"properties":{"noteIndex":0},"schema":"https://github.com/citation-style-language/schema/raw/master/csl-citation.json"}</w:instrText>
      </w:r>
      <w:r>
        <w:rPr>
          <w:lang w:val="en-US"/>
        </w:rPr>
        <w:fldChar w:fldCharType="separate"/>
      </w:r>
      <w:r w:rsidR="00D9722E" w:rsidRPr="00D9722E">
        <w:rPr>
          <w:noProof/>
          <w:lang w:val="en-US"/>
        </w:rPr>
        <w:t xml:space="preserve">Daudi </w:t>
      </w:r>
      <w:r w:rsidR="003B1FC4">
        <w:rPr>
          <w:noProof/>
          <w:lang w:val="en-US"/>
        </w:rPr>
        <w:t>and</w:t>
      </w:r>
      <w:r w:rsidR="00D9722E" w:rsidRPr="00D9722E">
        <w:rPr>
          <w:noProof/>
          <w:lang w:val="en-US"/>
        </w:rPr>
        <w:t xml:space="preserve"> A. O’Brien, 2012</w:t>
      </w:r>
      <w:r>
        <w:rPr>
          <w:lang w:val="en-US"/>
        </w:rPr>
        <w:fldChar w:fldCharType="end"/>
      </w:r>
      <w:r>
        <w:rPr>
          <w:lang w:val="en-US"/>
        </w:rPr>
        <w:t>; DAB quantification was carried out by ImageJ.</w:t>
      </w:r>
    </w:p>
    <w:p w14:paraId="318E77D2" w14:textId="77777777" w:rsidR="005815E8" w:rsidRDefault="005815E8" w:rsidP="005815E8">
      <w:pPr>
        <w:pStyle w:val="Ttulo2"/>
        <w:rPr>
          <w:lang w:val="en-US"/>
        </w:rPr>
      </w:pPr>
      <w:r>
        <w:rPr>
          <w:lang w:val="en-US"/>
        </w:rPr>
        <w:t>RNA-seq data processing</w:t>
      </w:r>
    </w:p>
    <w:p w14:paraId="41978616" w14:textId="121A16DF" w:rsidR="005815E8" w:rsidRPr="00E31103" w:rsidRDefault="005815E8" w:rsidP="005815E8">
      <w:pPr>
        <w:rPr>
          <w:lang w:val="en-US"/>
        </w:rPr>
      </w:pPr>
      <w:r>
        <w:rPr>
          <w:lang w:val="en-US"/>
        </w:rPr>
        <w:t xml:space="preserve">Sequence quality of RNA-seq libraries was evaluated by FastQC and multiQC </w:t>
      </w:r>
      <w:r>
        <w:rPr>
          <w:lang w:val="en-US"/>
        </w:rPr>
        <w:fldChar w:fldCharType="begin" w:fldLock="1"/>
      </w:r>
      <w:r>
        <w:rPr>
          <w:lang w:val="en-US"/>
        </w:rPr>
        <w:instrText>ADDIN CSL_CITATION {"citationItems":[{"id":"ITEM-1","itemData":{"DOI":"10.1093/bioinformatics/btw354","author":[{"dropping-particle":"","family":"Ewels","given":"Philip","non-dropping-particle":"","parse-names":false,"suffix":""},{"dropping-particle":"","family":"Lundin","given":"Sverker","non-dropping-particle":"","parse-names":false,"suffix":""},{"dropping-particle":"","family":"Max","given":"K","non-dropping-particle":"","parse-names":false,"suffix":""}],"container-title":"Bioinformatics","id":"ITEM-1","issue":"June","issued":{"date-parts":[["2016"]]},"page":"3047-3048","title":"MultiQC : summarize analysis results for multiple tools and samples in a single report","type":"article-journal","volume":"32"},"uris":["http://www.mendeley.com/documents/?uuid=b145c7ac-dd5d-4e2d-b9e2-3379e40c23e3"]}],"mendeley":{"formattedCitation":"(Ewels, Lundin, &amp; Max, 2016)","manualFormatting":"(Andrews, 2013; Ewels, Lundin, &amp; Max, 2016)","plainTextFormattedCitation":"(Ewels, Lundin, &amp; Max, 2016)","previouslyFormattedCitation":"(Ewels, Lundin, &amp; Max, 2016)"},"properties":{"noteIndex":0},"schema":"https://github.com/citation-style-language/schema/raw/master/csl-citation.json"}</w:instrText>
      </w:r>
      <w:r>
        <w:rPr>
          <w:lang w:val="en-US"/>
        </w:rPr>
        <w:fldChar w:fldCharType="separate"/>
      </w:r>
      <w:r w:rsidRPr="00BE19E4">
        <w:rPr>
          <w:noProof/>
          <w:lang w:val="en-US"/>
        </w:rPr>
        <w:t>(</w:t>
      </w:r>
      <w:r>
        <w:rPr>
          <w:noProof/>
          <w:lang w:val="en-US"/>
        </w:rPr>
        <w:t xml:space="preserve">Andrews, 2013; </w:t>
      </w:r>
      <w:r w:rsidRPr="00BE19E4">
        <w:rPr>
          <w:noProof/>
          <w:lang w:val="en-US"/>
        </w:rPr>
        <w:t xml:space="preserve">Ewels, Lundin, </w:t>
      </w:r>
      <w:r w:rsidR="003B1FC4">
        <w:rPr>
          <w:noProof/>
          <w:lang w:val="en-US"/>
        </w:rPr>
        <w:t>and</w:t>
      </w:r>
      <w:r w:rsidRPr="00BE19E4">
        <w:rPr>
          <w:noProof/>
          <w:lang w:val="en-US"/>
        </w:rPr>
        <w:t xml:space="preserve"> Max, 2016)</w:t>
      </w:r>
      <w:r>
        <w:rPr>
          <w:lang w:val="en-US"/>
        </w:rPr>
        <w:fldChar w:fldCharType="end"/>
      </w:r>
      <w:r>
        <w:rPr>
          <w:lang w:val="en-US"/>
        </w:rPr>
        <w:t>. Raw reads were trimmed and adapters were removed using trim_galore v.</w:t>
      </w:r>
      <w:r w:rsidRPr="00DC1060">
        <w:rPr>
          <w:lang w:val="en-US"/>
        </w:rPr>
        <w:t>0.6.6</w:t>
      </w:r>
      <w:r>
        <w:rPr>
          <w:lang w:val="en-US"/>
        </w:rPr>
        <w:t xml:space="preserve">. Cleaned reads were mapped using STAR v.2.7.10 </w:t>
      </w:r>
      <w:r>
        <w:rPr>
          <w:lang w:val="en-US"/>
        </w:rPr>
        <w:fldChar w:fldCharType="begin" w:fldLock="1"/>
      </w:r>
      <w:r>
        <w:rPr>
          <w:lang w:val="en-US"/>
        </w:rPr>
        <w:instrText>ADDIN CSL_CITATION {"citationItems":[{"id":"ITEM-1","itemData":{"DOI":"10.1093/bioinformatics/bts635","author":[{"dropping-particle":"","family":"Dobin","given":"Alexander","non-dropping-particle":"","parse-names":false,"suffix":""},{"dropping-particle":"","family":"Davis","given":"Carrie A","non-dropping-particle":"","parse-names":false,"suffix":""},{"dropping-particle":"","family":"Schlesinger","given":"Felix","non-dropping-particle":"","parse-names":false,"suffix":""},{"dropping-particle":"","family":"Drenkow","given":"Jorg","non-dropping-particle":"","parse-names":false,"suffix":""},{"dropping-particle":"","family":"Zaleski","given":"Chris","non-dropping-particle":"","parse-names":false,"suffix":""},{"dropping-particle":"","family":"Jha","given":"Sonali","non-dropping-particle":"","parse-names":false,"suffix":""},{"dropping-particle":"","family":"Batut","given":"Philippe","non-dropping-particle":"","parse-names":false,"suffix":""},{"dropping-particle":"","family":"Chaisson","given":"Mark","non-dropping-particle":"","parse-names":false,"suffix":""},{"dropping-particle":"","family":"Gingeras","given":"Thomas R","non-dropping-particle":"","parse-names":false,"suffix":""}],"container-title":"Bioinformatics","id":"ITEM-1","issue":"1","issued":{"date-parts":[["2013"]]},"page":"15-21","title":"STAR: ultrafast universal RNA-seq aligner","type":"article-journal","volume":"29"},"uris":["http://www.mendeley.com/documents/?uuid=36deaa57-264a-4245-b0bb-3c616c97c0e3"]}],"mendeley":{"formattedCitation":"(Dobin et al., 2013)","plainTextFormattedCitation":"(Dobin et al., 2013)","previouslyFormattedCitation":"(Dobin et al., 2013)"},"properties":{"noteIndex":0},"schema":"https://github.com/citation-style-language/schema/raw/master/csl-citation.json"}</w:instrText>
      </w:r>
      <w:r>
        <w:rPr>
          <w:lang w:val="en-US"/>
        </w:rPr>
        <w:fldChar w:fldCharType="separate"/>
      </w:r>
      <w:r w:rsidRPr="00487D58">
        <w:rPr>
          <w:noProof/>
          <w:lang w:val="en-US"/>
        </w:rPr>
        <w:t>(Dobin et al., 2013)</w:t>
      </w:r>
      <w:r>
        <w:rPr>
          <w:lang w:val="en-US"/>
        </w:rPr>
        <w:fldChar w:fldCharType="end"/>
      </w:r>
      <w:r>
        <w:rPr>
          <w:lang w:val="en-US"/>
        </w:rPr>
        <w:t xml:space="preserve"> changing reference genome and minimum/maximum intron size accordingly to species. Bigwig files were obtained using </w:t>
      </w:r>
      <w:r>
        <w:rPr>
          <w:i/>
          <w:lang w:val="en-US"/>
        </w:rPr>
        <w:t xml:space="preserve">bamCoverage </w:t>
      </w:r>
      <w:r>
        <w:rPr>
          <w:lang w:val="en-US"/>
        </w:rPr>
        <w:t xml:space="preserve">command from deepTools </w:t>
      </w:r>
      <w:r>
        <w:rPr>
          <w:lang w:val="en-US"/>
        </w:rPr>
        <w:fldChar w:fldCharType="begin" w:fldLock="1"/>
      </w:r>
      <w:r>
        <w:rPr>
          <w:lang w:val="en-US"/>
        </w:rPr>
        <w:instrText>ADDIN CSL_CITATION {"citationItems":[{"id":"ITEM-1","itemData":{"DOI":"10.1093/nar/gkw257","author":[{"dropping-particle":"","family":"Ram","given":"Fidel","non-dropping-particle":"","parse-names":false,"suffix":""},{"dropping-particle":"","family":"Ryan","given":"Devon P","non-dropping-particle":"","parse-names":false,"suffix":""},{"dropping-particle":"","family":"Bhardwaj","given":"Vivek","non-dropping-particle":"","parse-names":false,"suffix":""},{"dropping-particle":"","family":"Kilpert","given":"Fabian","non-dropping-particle":"","parse-names":false,"suffix":""},{"dropping-particle":"","family":"Richter","given":"Andreas S","non-dropping-particle":"","parse-names":false,"suffix":""},{"dropping-particle":"","family":"Heyne","given":"Steffen","non-dropping-particle":"","parse-names":false,"suffix":""},{"dropping-particle":"","family":"Friederike","given":"D","non-dropping-particle":"","parse-names":false,"suffix":""},{"dropping-particle":"","family":"Manke","given":"Thomas","non-dropping-particle":"","parse-names":false,"suffix":""}],"container-title":"Nucleic Acids Research","id":"ITEM-1","issue":"April","issued":{"date-parts":[["2016"]]},"page":"160-165","title":"deepTools2 : a next generation web server for deep-sequencing data analysis","type":"article-journal","volume":"44"},"uris":["http://www.mendeley.com/documents/?uuid=ae7d817c-87f1-4cea-83ef-dff49f101d53"]}],"mendeley":{"formattedCitation":"(Ram et al., 2016)","plainTextFormattedCitation":"(Ram et al., 2016)","previouslyFormattedCitation":"(Ram et al., 2016)"},"properties":{"noteIndex":0},"schema":"https://github.com/citation-style-language/schema/raw/master/csl-citation.json"}</w:instrText>
      </w:r>
      <w:r>
        <w:rPr>
          <w:lang w:val="en-US"/>
        </w:rPr>
        <w:fldChar w:fldCharType="separate"/>
      </w:r>
      <w:r w:rsidRPr="006C7FF0">
        <w:rPr>
          <w:noProof/>
          <w:lang w:val="en-US"/>
        </w:rPr>
        <w:t>(Ram et al., 2016)</w:t>
      </w:r>
      <w:r>
        <w:rPr>
          <w:lang w:val="en-US"/>
        </w:rPr>
        <w:fldChar w:fldCharType="end"/>
      </w:r>
      <w:r>
        <w:rPr>
          <w:lang w:val="en-US"/>
        </w:rPr>
        <w:t>.</w:t>
      </w:r>
    </w:p>
    <w:p w14:paraId="6CFFC8D0" w14:textId="77777777" w:rsidR="005815E8" w:rsidRDefault="005815E8" w:rsidP="005815E8">
      <w:pPr>
        <w:pStyle w:val="Ttulo2"/>
        <w:rPr>
          <w:lang w:val="en-US"/>
        </w:rPr>
      </w:pPr>
      <w:r>
        <w:rPr>
          <w:lang w:val="en-US"/>
        </w:rPr>
        <w:t>Whole genome alignments and identification of conserved non-coding elements</w:t>
      </w:r>
    </w:p>
    <w:p w14:paraId="2BC7D710" w14:textId="0EAE72FA" w:rsidR="005815E8" w:rsidRDefault="005815E8" w:rsidP="005815E8">
      <w:pPr>
        <w:rPr>
          <w:lang w:val="en-US"/>
        </w:rPr>
      </w:pPr>
      <w:r>
        <w:rPr>
          <w:lang w:val="en-US"/>
        </w:rPr>
        <w:t xml:space="preserve">Whole genome alignments (WGA) were computed for each pairwise comparison. In summary, </w:t>
      </w:r>
      <w:r>
        <w:rPr>
          <w:i/>
          <w:lang w:val="en-US"/>
        </w:rPr>
        <w:t xml:space="preserve">lastz </w:t>
      </w:r>
      <w:r>
        <w:rPr>
          <w:lang w:val="en-US"/>
        </w:rPr>
        <w:t>alignments with far</w:t>
      </w:r>
      <w:r>
        <w:rPr>
          <w:i/>
          <w:lang w:val="en-US"/>
        </w:rPr>
        <w:t xml:space="preserve"> </w:t>
      </w:r>
      <w:r>
        <w:rPr>
          <w:lang w:val="en-US"/>
        </w:rPr>
        <w:t xml:space="preserve">(vs </w:t>
      </w:r>
      <w:r>
        <w:rPr>
          <w:i/>
          <w:lang w:val="en-US"/>
        </w:rPr>
        <w:t>A. thaliana</w:t>
      </w:r>
      <w:r w:rsidR="00AA6DBA">
        <w:rPr>
          <w:lang w:val="en-US"/>
        </w:rPr>
        <w:t>; &gt;</w:t>
      </w:r>
      <w:r>
        <w:rPr>
          <w:lang w:val="en-US"/>
        </w:rPr>
        <w:t xml:space="preserve">100 MYA according to TimeTree </w:t>
      </w:r>
      <w:r>
        <w:rPr>
          <w:lang w:val="en-US"/>
        </w:rPr>
        <w:fldChar w:fldCharType="begin" w:fldLock="1"/>
      </w:r>
      <w:r>
        <w:rPr>
          <w:lang w:val="en-US"/>
        </w:rPr>
        <w:instrText>ADDIN CSL_CITATION {"citationItems":[{"id":"ITEM-1","itemData":{"DOI":"10.1093/molbev/msac174","ISSN":"0737-4038","abstract":"DOI: 10.1093/molbev/msac174; Molecular Biology and Evolution, 39, 8, 2022-8-6.; Abstract: We present the fifth edition of the TimeTree of Life resource (TToL5), a product of the timetree of life project that aims to synthesize published molecular timetrees and make evolutionary knowledge easily accessible to all. Using the TToL5 web portal, users can retrieve published studies and divergence times between species, the timeline of a species’ evolution beginning with the origin of life, and the timetree for a given evolutionary group at the desired taxonomic rank. TToL5 contains divergence time information on 137,306 species, 41% more than the previous edition. The TToL5 web interface is now Americans with Disabilities Act-compliant and mobile-friendly, a result of comprehensive source code refactoring. TToL5 also offers programmatic access to species divergence times and timelines through an application programming interface, which is accessible at timetree.temple.edu/api. TToL5 is publicly available at timetree.org.","author":[{"dropping-particle":"","family":"Kumar","given":"Sudhir","non-dropping-particle":"","parse-names":false,"suffix":""},{"dropping-particle":"","family":"Suleski","given":"Michael","non-dropping-particle":"","parse-names":false,"suffix":""},{"dropping-particle":"","family":"Craig","given":"Jack M","non-dropping-particle":"","parse-names":false,"suffix":""},{"dropping-particle":"","family":"Kasprowicz","given":"Adrienne E","non-dropping-particle":"","parse-names":false,"suffix":""},{"dropping-particle":"","family":"Sanderford","given":"Maxwell","non-dropping-particle":"","parse-names":false,"suffix":""},{"dropping-particle":"","family":"Li","given":"Michael","non-dropping-particle":"","parse-names":false,"suffix":""},{"dropping-particle":"","family":"Stecher","given":"Glen","non-dropping-particle":"","parse-names":false,"suffix":""},{"dropping-particle":"","family":"Hedges","given":"S Blair","non-dropping-particle":"","parse-names":false,"suffix":""}],"container-title":"Molecular Biology and Evolution","id":"ITEM-1","issue":"8","issued":{"date-parts":[["2022"]]},"page":"1-6","publisher":"Oxford University Press","title":"TimeTree 5 : An Expanded Resource for Species Divergence Times","type":"article-journal","volume":"39"},"uris":["http://www.mendeley.com/documents/?uuid=d901c969-b8bb-4a93-aed9-34fdd3322610"]}],"mendeley":{"formattedCitation":"(Kumar et al., 2022)","plainTextFormattedCitation":"(Kumar et al., 2022)","previouslyFormattedCitation":"(Kumar et al., 2022)"},"properties":{"noteIndex":0},"schema":"https://github.com/citation-style-language/schema/raw/master/csl-citation.json"}</w:instrText>
      </w:r>
      <w:r>
        <w:rPr>
          <w:lang w:val="en-US"/>
        </w:rPr>
        <w:fldChar w:fldCharType="separate"/>
      </w:r>
      <w:r w:rsidRPr="009B3F6B">
        <w:rPr>
          <w:noProof/>
          <w:lang w:val="en-US"/>
        </w:rPr>
        <w:t>(Kumar et al., 2022)</w:t>
      </w:r>
      <w:r>
        <w:rPr>
          <w:lang w:val="en-US"/>
        </w:rPr>
        <w:fldChar w:fldCharType="end"/>
      </w:r>
      <w:r>
        <w:rPr>
          <w:lang w:val="en-US"/>
        </w:rPr>
        <w:t xml:space="preserve">) and </w:t>
      </w:r>
      <w:r w:rsidRPr="00926A6A">
        <w:rPr>
          <w:lang w:val="en-US"/>
        </w:rPr>
        <w:t>medium</w:t>
      </w:r>
      <w:r>
        <w:rPr>
          <w:i/>
          <w:lang w:val="en-US"/>
        </w:rPr>
        <w:t xml:space="preserve"> </w:t>
      </w:r>
      <w:r>
        <w:rPr>
          <w:lang w:val="en-US"/>
        </w:rPr>
        <w:t>(</w:t>
      </w:r>
      <w:r>
        <w:rPr>
          <w:i/>
          <w:lang w:val="en-US"/>
        </w:rPr>
        <w:t xml:space="preserve">O. sativa </w:t>
      </w:r>
      <w:r>
        <w:rPr>
          <w:lang w:val="en-US"/>
        </w:rPr>
        <w:t xml:space="preserve">vs </w:t>
      </w:r>
      <w:r>
        <w:rPr>
          <w:i/>
          <w:lang w:val="en-US"/>
        </w:rPr>
        <w:t>Z. mays</w:t>
      </w:r>
      <w:r w:rsidR="00AA6DBA">
        <w:rPr>
          <w:lang w:val="en-US"/>
        </w:rPr>
        <w:t xml:space="preserve">; &gt;15 </w:t>
      </w:r>
      <w:r w:rsidR="003B1FC4">
        <w:rPr>
          <w:lang w:val="en-US"/>
        </w:rPr>
        <w:t>and</w:t>
      </w:r>
      <w:r w:rsidR="00AA6DBA">
        <w:rPr>
          <w:lang w:val="en-US"/>
        </w:rPr>
        <w:t xml:space="preserve"> &lt;</w:t>
      </w:r>
      <w:r>
        <w:rPr>
          <w:lang w:val="en-US"/>
        </w:rPr>
        <w:t xml:space="preserve">100 MYA) </w:t>
      </w:r>
      <w:r w:rsidRPr="00926A6A">
        <w:rPr>
          <w:i/>
          <w:lang w:val="en-US"/>
        </w:rPr>
        <w:t>distance</w:t>
      </w:r>
      <w:r>
        <w:rPr>
          <w:i/>
          <w:lang w:val="en-US"/>
        </w:rPr>
        <w:t xml:space="preserve"> </w:t>
      </w:r>
      <w:r>
        <w:rPr>
          <w:lang w:val="en-US"/>
        </w:rPr>
        <w:t xml:space="preserve">arguments were performed using CNEr package interface </w:t>
      </w:r>
      <w:r>
        <w:rPr>
          <w:lang w:val="en-US"/>
        </w:rPr>
        <w:fldChar w:fldCharType="begin" w:fldLock="1"/>
      </w:r>
      <w:r>
        <w:rPr>
          <w:lang w:val="en-US"/>
        </w:rPr>
        <w:instrText>ADDIN CSL_CITATION {"citationItems":[{"id":"ITEM-1","itemData":{"ISBN":"1111111111","author":[{"dropping-particle":"","family":"Tan","given":"Ge","non-dropping-particle":"","parse-names":false,"suffix":""},{"dropping-particle":"","family":"Polychronopoulos","given":"Dimitris","non-dropping-particle":"","parse-names":false,"suffix":""},{"dropping-particle":"","family":"Lenhard","given":"Boris","non-dropping-particle":"","parse-names":false,"suffix":""}],"container-title":"PLoS Computational Biology","id":"ITEM-1","issue":"(8)","issued":{"date-parts":[["2019"]]},"page":"1-16","title":"CNEr : A toolkit for exploring extreme noncoding conservation","type":"article-journal","volume":"15"},"uris":["http://www.mendeley.com/documents/?uuid=40637608-158c-486a-9f30-1798266ad209"]}],"mendeley":{"formattedCitation":"(Tan, Polychronopoulos, &amp; Lenhard, 2019)","plainTextFormattedCitation":"(Tan, Polychronopoulos, &amp; Lenhard, 2019)","previouslyFormattedCitation":"(Tan, Polychronopoulos, &amp; Lenhard, 2019)"},"properties":{"noteIndex":0},"schema":"https://github.com/citation-style-language/schema/raw/master/csl-citation.json"}</w:instrText>
      </w:r>
      <w:r>
        <w:rPr>
          <w:lang w:val="en-US"/>
        </w:rPr>
        <w:fldChar w:fldCharType="separate"/>
      </w:r>
      <w:r w:rsidRPr="00D77849">
        <w:rPr>
          <w:noProof/>
          <w:lang w:val="en-US"/>
        </w:rPr>
        <w:t xml:space="preserve">(Tan, Polychronopoulos, </w:t>
      </w:r>
      <w:r w:rsidR="003B1FC4">
        <w:rPr>
          <w:noProof/>
          <w:lang w:val="en-US"/>
        </w:rPr>
        <w:t>and</w:t>
      </w:r>
      <w:r w:rsidRPr="00D77849">
        <w:rPr>
          <w:noProof/>
          <w:lang w:val="en-US"/>
        </w:rPr>
        <w:t xml:space="preserve"> Lenhard, 2019)</w:t>
      </w:r>
      <w:r>
        <w:rPr>
          <w:lang w:val="en-US"/>
        </w:rPr>
        <w:fldChar w:fldCharType="end"/>
      </w:r>
      <w:r>
        <w:rPr>
          <w:lang w:val="en-US"/>
        </w:rPr>
        <w:t xml:space="preserve">. This was followed by format conversion, chains building and processing using lavToPsl, maf-convert, axtChain and chainMergeSort. RepeatFiller </w:t>
      </w:r>
      <w:r>
        <w:rPr>
          <w:lang w:val="en-US"/>
        </w:rPr>
        <w:fldChar w:fldCharType="begin" w:fldLock="1"/>
      </w:r>
      <w:r>
        <w:rPr>
          <w:lang w:val="en-US"/>
        </w:rPr>
        <w:instrText>ADDIN CSL_CITATION {"citationItems":[{"id":"ITEM-1","itemData":{"DOI":"10.1093/gigascience/giz132","author":[{"dropping-particle":"","family":"Osipova","given":"Ekaterina","non-dropping-particle":"","parse-names":false,"suffix":""},{"dropping-particle":"","family":"Hecker","given":"Nikolai","non-dropping-particle":"","parse-names":false,"suffix":""},{"dropping-particle":"","family":"Hiller","given":"Michael","non-dropping-particle":"","parse-names":false,"suffix":""}],"container-title":"GigaScience","id":"ITEM-1","issued":{"date-parts":[["2019"]]},"page":"1-10","publisher":"Oxford University Press","title":"RepeatFiller newly identifies megabases of aligning repetitive sequences and improves annotations of conserved non-exonic elements","type":"article-journal","volume":"8"},"uris":["http://www.mendeley.com/documents/?uuid=73c3e7ff-9f27-406c-adf6-8a8e9560d82b"]}],"mendeley":{"formattedCitation":"(Osipova, Hecker, &amp; Hiller, 2019)","plainTextFormattedCitation":"(Osipova, Hecker, &amp; Hiller, 2019)","previouslyFormattedCitation":"(Osipova, Hecker, &amp; Hiller, 2019)"},"properties":{"noteIndex":0},"schema":"https://github.com/citation-style-language/schema/raw/master/csl-citation.json"}</w:instrText>
      </w:r>
      <w:r>
        <w:rPr>
          <w:lang w:val="en-US"/>
        </w:rPr>
        <w:fldChar w:fldCharType="separate"/>
      </w:r>
      <w:r w:rsidRPr="00D15C73">
        <w:rPr>
          <w:noProof/>
          <w:lang w:val="en-US"/>
        </w:rPr>
        <w:t xml:space="preserve">(Osipova, Hecker, </w:t>
      </w:r>
      <w:r w:rsidR="003B1FC4">
        <w:rPr>
          <w:noProof/>
          <w:lang w:val="en-US"/>
        </w:rPr>
        <w:t>and</w:t>
      </w:r>
      <w:r w:rsidRPr="00D15C73">
        <w:rPr>
          <w:noProof/>
          <w:lang w:val="en-US"/>
        </w:rPr>
        <w:t xml:space="preserve"> Hiller, 2019)</w:t>
      </w:r>
      <w:r>
        <w:rPr>
          <w:lang w:val="en-US"/>
        </w:rPr>
        <w:fldChar w:fldCharType="end"/>
      </w:r>
      <w:r>
        <w:rPr>
          <w:lang w:val="en-US"/>
        </w:rPr>
        <w:t xml:space="preserve"> was applied to the chains in order to improve the identification of conserved non-coding elements (CNEs). After RepeatFiller, we executed ChainCleaner </w:t>
      </w:r>
      <w:r>
        <w:rPr>
          <w:lang w:val="en-US"/>
        </w:rPr>
        <w:fldChar w:fldCharType="begin" w:fldLock="1"/>
      </w:r>
      <w:r>
        <w:rPr>
          <w:lang w:val="en-US"/>
        </w:rPr>
        <w:instrText>ADDIN CSL_CITATION {"citationItems":[{"id":"ITEM-1","itemData":{"DOI":"10.1093/bioinformatics/btx024","author":[{"dropping-particle":"","family":"Suarez","given":"Hernando G","non-dropping-particle":"","parse-names":false,"suffix":""},{"dropping-particle":"","family":"Langer","given":"Bjoern E","non-dropping-particle":"","parse-names":false,"suffix":""},{"dropping-particle":"","family":"Ladde","given":"Pradnya","non-dropping-particle":"","parse-names":false,"suffix":""},{"dropping-particle":"","family":"Hiller","given":"Michael","non-dropping-particle":"","parse-names":false,"suffix":""}],"container-title":"Bioinformatics","id":"ITEM-1","issue":"January","issued":{"date-parts":[["2017"]]},"page":"1596-1603","title":"ChainCleaner improves genome alignment specificity and sensitivity","type":"article-journal","volume":"33"},"uris":["http://www.mendeley.com/documents/?uuid=d4d97887-bcb0-4372-8fda-cb456a164db2"]}],"mendeley":{"formattedCitation":"(Suarez, Langer, Ladde, &amp; Hiller, 2017)","plainTextFormattedCitation":"(Suarez, Langer, Ladde, &amp; Hiller, 2017)","previouslyFormattedCitation":"(Suarez, Langer, Ladde, &amp; Hiller, 2017)"},"properties":{"noteIndex":0},"schema":"https://github.com/citation-style-language/schema/raw/master/csl-citation.json"}</w:instrText>
      </w:r>
      <w:r>
        <w:rPr>
          <w:lang w:val="en-US"/>
        </w:rPr>
        <w:fldChar w:fldCharType="separate"/>
      </w:r>
      <w:r w:rsidRPr="00D15C73">
        <w:rPr>
          <w:noProof/>
          <w:lang w:val="en-US"/>
        </w:rPr>
        <w:t xml:space="preserve">(Suarez, Langer, Ladde, </w:t>
      </w:r>
      <w:r w:rsidR="003B1FC4">
        <w:rPr>
          <w:noProof/>
          <w:lang w:val="en-US"/>
        </w:rPr>
        <w:t>and</w:t>
      </w:r>
      <w:r w:rsidRPr="00D15C73">
        <w:rPr>
          <w:noProof/>
          <w:lang w:val="en-US"/>
        </w:rPr>
        <w:t xml:space="preserve"> Hiller, 2017)</w:t>
      </w:r>
      <w:r>
        <w:rPr>
          <w:lang w:val="en-US"/>
        </w:rPr>
        <w:fldChar w:fldCharType="end"/>
      </w:r>
      <w:r>
        <w:rPr>
          <w:lang w:val="en-US"/>
        </w:rPr>
        <w:t xml:space="preserve"> to improve alignment specificity and chains were then converted into aligments nets using </w:t>
      </w:r>
      <w:r w:rsidR="00D50265">
        <w:rPr>
          <w:lang w:val="en-US"/>
        </w:rPr>
        <w:t>H</w:t>
      </w:r>
      <w:r w:rsidR="00F90BE2">
        <w:rPr>
          <w:lang w:val="en-US"/>
        </w:rPr>
        <w:t xml:space="preserve">illerlab </w:t>
      </w:r>
      <w:r>
        <w:rPr>
          <w:lang w:val="en-US"/>
        </w:rPr>
        <w:t>chainNet and netToAxt. Finally, Axt files were used as input to the pairwise identification of CNEs</w:t>
      </w:r>
      <w:r w:rsidR="007955ED">
        <w:rPr>
          <w:lang w:val="en-US"/>
        </w:rPr>
        <w:t xml:space="preserve"> using the CNEr package with 45-identities/50-</w:t>
      </w:r>
      <w:r>
        <w:rPr>
          <w:lang w:val="en-US"/>
        </w:rPr>
        <w:t xml:space="preserve">length windows while taking into account the difference in whole genome duplications history between these species as decribed in </w:t>
      </w:r>
      <w:r>
        <w:rPr>
          <w:lang w:val="en-US"/>
        </w:rPr>
        <w:fldChar w:fldCharType="begin" w:fldLock="1"/>
      </w:r>
      <w:r>
        <w:rPr>
          <w:lang w:val="en-US"/>
        </w:rPr>
        <w:instrText>ADDIN CSL_CITATION {"citationItems":[{"id":"ITEM-1","itemData":{"DOI":"10.1016/j.molp.2018.01.002","author":[{"dropping-particle":"","family":"Ren","given":"Ren","non-dropping-particle":"","parse-names":false,"suffix":""},{"dropping-particle":"","family":"Wang","given":"Haifeng","non-dropping-particle":"","parse-names":false,"suffix":""},{"dropping-particle":"","family":"Guo","given":"Chunce","non-dropping-particle":"","parse-names":false,"suffix":""},{"dropping-particle":"","family":"Zhang","given":"Ning","non-dropping-particle":"","parse-names":false,"suffix":""},{"dropping-particle":"","family":"Zeng","given":"Liping","non-dropping-particle":"","parse-names":false,"suffix":""},{"dropping-particle":"","family":"Chen","given":"Yamao","non-dropping-particle":"","parse-names":false,"suffix":""},{"dropping-particle":"","family":"Ma","given":"Hong","non-dropping-particle":"","parse-names":false,"suffix":""},{"dropping-particle":"","family":"Qi","given":"Ji","non-dropping-particle":"","parse-names":false,"suffix":""}],"container-title":"Molecular Plant","id":"ITEM-1","issued":{"date-parts":[["2018"]]},"page":"414-428","title":"Widespread Whole Genome Duplications Contribute to Genome Complexity and Species Diversity in Angiosperms","type":"article-journal","volume":"11"},"uris":["http://www.mendeley.com/documents/?uuid=2e23dec7-d927-4146-bba3-134af85ec2dc"]}],"mendeley":{"formattedCitation":"(Ren et al., 2018)","manualFormatting":"Ren et al., 2018","plainTextFormattedCitation":"(Ren et al., 2018)","previouslyFormattedCitation":"(Ren et al., 2018)"},"properties":{"noteIndex":0},"schema":"https://github.com/citation-style-language/schema/raw/master/csl-citation.json"}</w:instrText>
      </w:r>
      <w:r>
        <w:rPr>
          <w:lang w:val="en-US"/>
        </w:rPr>
        <w:fldChar w:fldCharType="separate"/>
      </w:r>
      <w:r w:rsidRPr="0088025D">
        <w:rPr>
          <w:noProof/>
          <w:lang w:val="en-US"/>
        </w:rPr>
        <w:t>Ren et al., 2018</w:t>
      </w:r>
      <w:r>
        <w:rPr>
          <w:lang w:val="en-US"/>
        </w:rPr>
        <w:fldChar w:fldCharType="end"/>
      </w:r>
      <w:r>
        <w:rPr>
          <w:lang w:val="en-US"/>
        </w:rPr>
        <w:t>.</w:t>
      </w:r>
    </w:p>
    <w:p w14:paraId="2C925243" w14:textId="6CB34687" w:rsidR="005815E8" w:rsidRDefault="005815E8" w:rsidP="005815E8">
      <w:pPr>
        <w:rPr>
          <w:lang w:val="en-US"/>
        </w:rPr>
      </w:pPr>
      <w:r>
        <w:rPr>
          <w:lang w:val="en-US"/>
        </w:rPr>
        <w:t xml:space="preserve">In order to take advantage of previously processed epigenetic tracks in PCSD that are not included in our initial collection (not common for all the species), we executed another WGA pipeline to liftover these files to the new reference assemblies. In summary, we used near as </w:t>
      </w:r>
      <w:r>
        <w:rPr>
          <w:i/>
          <w:lang w:val="en-US"/>
        </w:rPr>
        <w:t xml:space="preserve">distance </w:t>
      </w:r>
      <w:r>
        <w:rPr>
          <w:lang w:val="en-US"/>
        </w:rPr>
        <w:t>argumen</w:t>
      </w:r>
      <w:r w:rsidR="00E758C0">
        <w:rPr>
          <w:lang w:val="en-US"/>
        </w:rPr>
        <w:t>t, skipped the RepeatFiller-</w:t>
      </w:r>
      <w:r>
        <w:rPr>
          <w:lang w:val="en-US"/>
        </w:rPr>
        <w:t xml:space="preserve">ChainCleaner step because we aligned the same species, and the liftover was carried out using CrossMap v.0.6.2 </w:t>
      </w:r>
      <w:r>
        <w:rPr>
          <w:lang w:val="en-US"/>
        </w:rPr>
        <w:fldChar w:fldCharType="begin" w:fldLock="1"/>
      </w:r>
      <w:r>
        <w:rPr>
          <w:lang w:val="en-US"/>
        </w:rPr>
        <w:instrText>ADDIN CSL_CITATION {"citationItems":[{"id":"ITEM-1","itemData":{"DOI":"10.1093/bioinformatics/btt730","author":[{"dropping-particle":"","family":"Zhao","given":"Hao","non-dropping-particle":"","parse-names":false,"suffix":""},{"dropping-particle":"","family":"Sun","given":"Zhifu","non-dropping-particle":"","parse-names":false,"suffix":""},{"dropping-particle":"","family":"Wang","given":"Jing","non-dropping-particle":"","parse-names":false,"suffix":""},{"dropping-particle":"","family":"Huang","given":"Haojie","non-dropping-particle":"","parse-names":false,"suffix":""},{"dropping-particle":"","family":"Kocher","given":"Jean-pierre","non-dropping-particle":"","parse-names":false,"suffix":""},{"dropping-particle":"","family":"Wang","given":"Liguo","non-dropping-particle":"","parse-names":false,"suffix":""}],"container-title":"Bioinformatics","id":"ITEM-1","issue":"7","issued":{"date-parts":[["2014"]]},"page":"1006-1007","title":"CrossMap : a versatile tool for coordinate conversion between genome assemblies","type":"article-journal","volume":"30"},"uris":["http://www.mendeley.com/documents/?uuid=47dbf958-9353-4b85-a03b-2b066bbd0408"]}],"mendeley":{"formattedCitation":"(Hao Zhao et al., 2014)","plainTextFormattedCitation":"(Hao Zhao et al., 2014)","previouslyFormattedCitation":"(Hao Zhao et al., 2014)"},"properties":{"noteIndex":0},"schema":"https://github.com/citation-style-language/schema/raw/master/csl-citation.json"}</w:instrText>
      </w:r>
      <w:r>
        <w:rPr>
          <w:lang w:val="en-US"/>
        </w:rPr>
        <w:fldChar w:fldCharType="separate"/>
      </w:r>
      <w:r w:rsidRPr="00E16B15">
        <w:rPr>
          <w:noProof/>
          <w:lang w:val="en-US"/>
        </w:rPr>
        <w:t>(Hao Zhao et al., 2014)</w:t>
      </w:r>
      <w:r>
        <w:rPr>
          <w:lang w:val="en-US"/>
        </w:rPr>
        <w:fldChar w:fldCharType="end"/>
      </w:r>
      <w:r>
        <w:rPr>
          <w:lang w:val="en-US"/>
        </w:rPr>
        <w:t xml:space="preserve">. To guarantee the reproducibility of the analysis a docker was created and it is available at </w:t>
      </w:r>
      <w:hyperlink r:id="rId15" w:history="1">
        <w:r w:rsidRPr="004F5C70">
          <w:rPr>
            <w:rStyle w:val="Hipervnculo"/>
            <w:lang w:val="en-US"/>
          </w:rPr>
          <w:t>https://hub.docker.com/r/rocesv/compcnes</w:t>
        </w:r>
      </w:hyperlink>
      <w:r>
        <w:rPr>
          <w:lang w:val="en-US"/>
        </w:rPr>
        <w:t>.</w:t>
      </w:r>
    </w:p>
    <w:p w14:paraId="046A98D4" w14:textId="77777777" w:rsidR="005815E8" w:rsidRDefault="005815E8" w:rsidP="005815E8">
      <w:pPr>
        <w:pStyle w:val="Ttulo2"/>
        <w:rPr>
          <w:lang w:val="en-US"/>
        </w:rPr>
      </w:pPr>
      <w:r>
        <w:rPr>
          <w:lang w:val="en-US"/>
        </w:rPr>
        <w:lastRenderedPageBreak/>
        <w:t>Functional genomics conservation score</w:t>
      </w:r>
    </w:p>
    <w:p w14:paraId="0875B13F" w14:textId="22CD7015" w:rsidR="005815E8" w:rsidRPr="00375B4A" w:rsidRDefault="005815E8" w:rsidP="005815E8">
      <w:pPr>
        <w:rPr>
          <w:lang w:val="en-US"/>
        </w:rPr>
      </w:pPr>
      <w:r>
        <w:rPr>
          <w:lang w:val="en-US"/>
        </w:rPr>
        <w:t xml:space="preserve">LECIF algorithm </w:t>
      </w:r>
      <w:r>
        <w:rPr>
          <w:lang w:val="en-US"/>
        </w:rPr>
        <w:fldChar w:fldCharType="begin" w:fldLock="1"/>
      </w:r>
      <w:r>
        <w:rPr>
          <w:lang w:val="en-US"/>
        </w:rPr>
        <w:instrText>ADDIN CSL_CITATION {"citationItems":[{"id":"ITEM-1","itemData":{"DOI":"10.1038/s41467-021-22653-8","ISSN":"2041-1723","author":[{"dropping-particle":"Bin","family":"Kwon","given":"Soo","non-dropping-particle":"","parse-names":false,"suffix":""},{"dropping-particle":"","family":"Ernst","given":"Jason","non-dropping-particle":"","parse-names":false,"suffix":""}],"container-title":"Nature Communications","id":"ITEM-1","issued":{"date-parts":[["2021"]]},"page":"2495","publisher":"Springer US","title":"Learning a genome-wide score of human–mouse conservation at the functional genomics level","type":"article-journal","volume":"12"},"uris":["http://www.mendeley.com/documents/?uuid=fa26fc2d-7dc8-49d4-8993-5946d90ce2df"]}],"mendeley":{"formattedCitation":"(Kwon &amp; Ernst, 2021)","plainTextFormattedCitation":"(Kwon &amp; Ernst, 2021)","previouslyFormattedCitation":"(Kwon &amp; Ernst, 2021)"},"properties":{"noteIndex":0},"schema":"https://github.com/citation-style-language/schema/raw/master/csl-citation.json"}</w:instrText>
      </w:r>
      <w:r>
        <w:rPr>
          <w:lang w:val="en-US"/>
        </w:rPr>
        <w:fldChar w:fldCharType="separate"/>
      </w:r>
      <w:r w:rsidR="00020E93">
        <w:rPr>
          <w:noProof/>
          <w:lang w:val="en-US"/>
        </w:rPr>
        <w:t>(Kwon and</w:t>
      </w:r>
      <w:r w:rsidRPr="00C11D92">
        <w:rPr>
          <w:noProof/>
          <w:lang w:val="en-US"/>
        </w:rPr>
        <w:t xml:space="preserve"> Ernst, 2021)</w:t>
      </w:r>
      <w:r>
        <w:rPr>
          <w:lang w:val="en-US"/>
        </w:rPr>
        <w:fldChar w:fldCharType="end"/>
      </w:r>
      <w:r>
        <w:rPr>
          <w:lang w:val="en-US"/>
        </w:rPr>
        <w:t xml:space="preserve"> was applied to obtain functional genomics conservation score between all the possible pairwise comparisons integrating whole genome alignments, epigenomic, chromatin states, and transcriptomic information. The negative to positive sample weight ratio was setted to 10 because species under study are distantly related, with lower number of samples aligning but more likely to be functional conserved. For the training and evalutation we adopted the same approach as the authors based in odd and even chromosomes (</w:t>
      </w:r>
      <w:r>
        <w:rPr>
          <w:b/>
          <w:lang w:val="en-US"/>
        </w:rPr>
        <w:t>supplementary table S4</w:t>
      </w:r>
      <w:r w:rsidRPr="001223E7">
        <w:rPr>
          <w:lang w:val="en-US"/>
        </w:rPr>
        <w:t>)</w:t>
      </w:r>
      <w:r>
        <w:rPr>
          <w:lang w:val="en-US"/>
        </w:rPr>
        <w:t xml:space="preserve">. LECIF downstream analyses were performed in </w:t>
      </w:r>
      <w:r>
        <w:t>R software environment (</w:t>
      </w:r>
      <w:hyperlink r:id="rId16" w:history="1">
        <w:r>
          <w:rPr>
            <w:rStyle w:val="Hipervnculo"/>
          </w:rPr>
          <w:t>Team R Development Core 2013</w:t>
        </w:r>
      </w:hyperlink>
      <w:r>
        <w:t>).</w:t>
      </w:r>
    </w:p>
    <w:p w14:paraId="261D6227" w14:textId="77777777" w:rsidR="005815E8" w:rsidRDefault="005815E8" w:rsidP="005815E8">
      <w:pPr>
        <w:pStyle w:val="Ttulo2"/>
        <w:rPr>
          <w:lang w:val="en-US"/>
        </w:rPr>
      </w:pPr>
      <w:r>
        <w:rPr>
          <w:lang w:val="en-US"/>
        </w:rPr>
        <w:t>Database resource</w:t>
      </w:r>
    </w:p>
    <w:p w14:paraId="504B48B6" w14:textId="37BB0ABC" w:rsidR="005815E8" w:rsidRDefault="005815E8" w:rsidP="005815E8">
      <w:r>
        <w:t xml:space="preserve">We developed PlantFUN(ctional)CO(nservation) database to provide public availability of the functional integrative tracks generated in this work and to facilitate future research in evolutionary functional genomics. PlantFUNCO contains three main tools: 1) Search section with interactive tables to retrieve gene- or superenhancer-level </w:t>
      </w:r>
      <w:r>
        <w:fldChar w:fldCharType="begin" w:fldLock="1"/>
      </w:r>
      <w:r w:rsidR="005F56B6">
        <w:instrText>ADDIN CSL_CITATION {"citationItems":[{"id":"ITEM-1","itemData":{"DOI":"10.1073/pnas.","author":[{"dropping-particle":"","family":"Zhao","given":"Hainan","non-dropping-particle":"","parse-names":false,"suffix":""},{"dropping-particle":"","family":"Yang","given":"Mingyu","non-dropping-particle":"","parse-names":false,"suffix":""},{"dropping-particle":"","family":"Bishop","given":"Jade","non-dropping-particle":"","parse-names":false,"suffix":""},{"dropping-particle":"","family":"Teng","given":"Yuhan","non-dropping-particle":"","parse-names":false,"suffix":""},{"dropping-particle":"","family":"Cao","given":"Yingxue","non-dropping-particle":"","parse-names":false,"suffix":""},{"dropping-particle":"","family":"Beall","given":"Brandon D","non-dropping-particle":"","parse-names":false,"suffix":""},{"dropping-particle":"","family":"Li","given":"Shuanglin","non-dropping-particle":"","parse-names":false,"suffix":""},{"dropping-particle":"","family":"Liu","given":"Tongxin","non-dropping-particle":"","parse-names":false,"suffix":""},{"dropping-particle":"","family":"Fang","given":"Qingxi","non-dropping-particle":"","parse-names":false,"suffix":""},{"dropping-particle":"","family":"Fang","given":"Chao","non-dropping-particle":"","parse-names":false,"suffix":""}],"container-title":"PNAS","id":"ITEM-1","issue":"48","issued":{"date-parts":[["2022"]]},"page":"1-11","title":"Identification and functional validation of super-enhancers in Arabidopsis thaliana","type":"article-journal","volume":"119"},"uris":["http://www.mendeley.com/documents/?uuid=1f86d112-79e8-45ab-a449-a2fc592ffdf1"]}],"mendeley":{"formattedCitation":"(Hainan Zhao et al., 2022)","manualFormatting":"(Zhao et al., 2022)","plainTextFormattedCitation":"(Hainan Zhao et al., 2022)","previouslyFormattedCitation":"(Hainan Zhao et al., 2022)"},"properties":{"noteIndex":0},"schema":"https://github.com/citation-style-language/schema/raw/master/csl-citation.json"}</w:instrText>
      </w:r>
      <w:r>
        <w:fldChar w:fldCharType="separate"/>
      </w:r>
      <w:r w:rsidRPr="00E16B15">
        <w:rPr>
          <w:noProof/>
        </w:rPr>
        <w:t>(Zhao et al., 2022)</w:t>
      </w:r>
      <w:r>
        <w:fldChar w:fldCharType="end"/>
      </w:r>
      <w:r>
        <w:t xml:space="preserve"> functional and comparative genomics information. 2) Shi</w:t>
      </w:r>
      <w:r w:rsidR="00A01DC3">
        <w:t>ny-</w:t>
      </w:r>
      <w:r>
        <w:t xml:space="preserve">application to compute LOLA genomic overlap enrichments of user query bed files over chromatin states and LECIF/PhyloP binned scores. 3) JBrowse2 genome browser </w:t>
      </w:r>
      <w:r>
        <w:fldChar w:fldCharType="begin" w:fldLock="1"/>
      </w:r>
      <w:r>
        <w:instrText>ADDIN CSL_CITATION {"citationItems":[{"id":"ITEM-1","itemData":{"DOI":"10.1186/s13059-023-02914-z","ISSN":"1474-760X","author":[{"dropping-particle":"","family":"Diesh","given":"Colin","non-dropping-particle":"","parse-names":false,"suffix":""},{"dropping-particle":"","family":"Stevens","given":"Garrett J","non-dropping-particle":"","parse-names":false,"suffix":""},{"dropping-particle":"","family":"Xie","given":"Peter","non-dropping-particle":"","parse-names":false,"suffix":""},{"dropping-particle":"","family":"Martinez","given":"Teresa De Jesus","non-dropping-particle":"","parse-names":false,"suffix":""},{"dropping-particle":"","family":"Hershberg","given":"Elliot A","non-dropping-particle":"","parse-names":false,"suffix":""},{"dropping-particle":"","family":"Leung","given":"Angel","non-dropping-particle":"","parse-names":false,"suffix":""},{"dropping-particle":"","family":"Guo","given":"Emma","non-dropping-particle":"","parse-names":false,"suffix":""},{"dropping-particle":"","family":"Dider","given":"Shihab","non-dropping-particle":"","parse-names":false,"suffix":""},{"dropping-particle":"","family":"Zhang","given":"Junjun","non-dropping-particle":"","parse-names":false,"suffix":""},{"dropping-particle":"","family":"Bridge","given":"Caroline","non-dropping-particle":"","parse-names":false,"suffix":""},{"dropping-particle":"","family":"Hogue","given":"Gregory","non-dropping-particle":"","parse-names":false,"suffix":""},{"dropping-particle":"","family":"Duncan","given":"Andrew","non-dropping-particle":"","parse-names":false,"suffix":""},{"dropping-particle":"","family":"Morgan","given":"Matthew","non-dropping-particle":"","parse-names":false,"suffix":""},{"dropping-particle":"","family":"Flores","given":"Tia","non-dropping-particle":"","parse-names":false,"suffix":""},{"dropping-particle":"","family":"Bimber","given":"Benjamin N","non-dropping-particle":"","parse-names":false,"suffix":""},{"dropping-particle":"","family":"Haw","given":"Robin","non-dropping-particle":"","parse-names":false,"suffix":""},{"dropping-particle":"","family":"Cain","given":"Scott","non-dropping-particle":"","parse-names":false,"suffix":""},{"dropping-particle":"","family":"Buels","given":"Robert M","non-dropping-particle":"","parse-names":false,"suffix":""},{"dropping-particle":"","family":"Stein","given":"Lincoln D","non-dropping-particle":"","parse-names":false,"suffix":""},{"dropping-particle":"","family":"Holmes","given":"Ian H","non-dropping-particle":"","parse-names":false,"suffix":""}],"container-title":"Genome Biology","id":"ITEM-1","issued":{"date-parts":[["2023"]]},"page":"1-21","publisher":"BioMed Central","title":"JBrowse 2 : a modular genome browser with views of synteny and structural variation","type":"article-journal"},"uris":["http://www.mendeley.com/documents/?uuid=6ccff438-a0cf-4ec3-84d9-3e85d2a78237"]}],"mendeley":{"formattedCitation":"(Diesh et al., 2023)","plainTextFormattedCitation":"(Diesh et al., 2023)","previouslyFormattedCitation":"(Diesh et al., 2023)"},"properties":{"noteIndex":0},"schema":"https://github.com/citation-style-language/schema/raw/master/csl-citation.json"}</w:instrText>
      </w:r>
      <w:r>
        <w:fldChar w:fldCharType="separate"/>
      </w:r>
      <w:r w:rsidRPr="002B12CA">
        <w:rPr>
          <w:noProof/>
        </w:rPr>
        <w:t>(Diesh et al., 2023)</w:t>
      </w:r>
      <w:r>
        <w:fldChar w:fldCharType="end"/>
      </w:r>
      <w:r>
        <w:t xml:space="preserve">. PlantFUNCO is available at </w:t>
      </w:r>
      <w:hyperlink r:id="rId17" w:history="1">
        <w:r w:rsidRPr="000833DA">
          <w:rPr>
            <w:rStyle w:val="Hipervnculo"/>
          </w:rPr>
          <w:t>https://rocesv.github.io/PlantFUNCO</w:t>
        </w:r>
      </w:hyperlink>
      <w:r>
        <w:t>.</w:t>
      </w:r>
    </w:p>
    <w:p w14:paraId="73314016" w14:textId="77777777" w:rsidR="005815E8" w:rsidRDefault="005815E8" w:rsidP="005815E8">
      <w:pPr>
        <w:pStyle w:val="Ttulo1"/>
      </w:pPr>
      <w:r>
        <w:t>Data availability</w:t>
      </w:r>
    </w:p>
    <w:p w14:paraId="43748141" w14:textId="77777777" w:rsidR="005815E8" w:rsidRPr="0027728F" w:rsidRDefault="005815E8" w:rsidP="005815E8">
      <w:r>
        <w:t xml:space="preserve">All the data generated in this study is available at PlantFUNCO database </w:t>
      </w:r>
      <w:hyperlink r:id="rId18" w:history="1">
        <w:r w:rsidRPr="000833DA">
          <w:rPr>
            <w:rStyle w:val="Hipervnculo"/>
          </w:rPr>
          <w:t>https://rocesv.github.io/PlantFUNCO</w:t>
        </w:r>
      </w:hyperlink>
      <w:r>
        <w:t xml:space="preserve"> and </w:t>
      </w:r>
      <w:hyperlink r:id="rId19" w:history="1">
        <w:r w:rsidRPr="000833DA">
          <w:rPr>
            <w:rStyle w:val="Hipervnculo"/>
          </w:rPr>
          <w:t>https://zenodo.org/record/7852329</w:t>
        </w:r>
      </w:hyperlink>
      <w:r>
        <w:t xml:space="preserve">. All the code used in this work is available at </w:t>
      </w:r>
      <w:hyperlink r:id="rId20" w:history="1">
        <w:r w:rsidRPr="000833DA">
          <w:rPr>
            <w:rStyle w:val="Hipervnculo"/>
          </w:rPr>
          <w:t>https://github.com/RocesV/PlantFUNCO_manuscript</w:t>
        </w:r>
      </w:hyperlink>
      <w:r>
        <w:t>.</w:t>
      </w:r>
    </w:p>
    <w:p w14:paraId="57CD13D5" w14:textId="77777777" w:rsidR="005A3BF3" w:rsidRDefault="005A3BF3" w:rsidP="005A3BF3">
      <w:pPr>
        <w:pStyle w:val="Ttulo1"/>
      </w:pPr>
      <w:r>
        <w:t>Acknowledgments</w:t>
      </w:r>
    </w:p>
    <w:p w14:paraId="717EA59F" w14:textId="0DB40D93" w:rsidR="005A3BF3" w:rsidRDefault="001E01E3" w:rsidP="005A3BF3">
      <w:r>
        <w:t>This work is</w:t>
      </w:r>
      <w:r w:rsidR="005A3BF3">
        <w:t xml:space="preserve"> </w:t>
      </w:r>
      <w:r w:rsidR="007A61D2">
        <w:t>generously finance</w:t>
      </w:r>
      <w:r>
        <w:t>d</w:t>
      </w:r>
      <w:r w:rsidR="007A61D2">
        <w:t xml:space="preserve"> by </w:t>
      </w:r>
      <w:r w:rsidR="005A3BF3">
        <w:rPr>
          <w:rFonts w:cs="Arial"/>
          <w:lang w:val="en-US"/>
        </w:rPr>
        <w:t xml:space="preserve">the Spanish Ministry of </w:t>
      </w:r>
      <w:r w:rsidR="007A61D2">
        <w:rPr>
          <w:rFonts w:cs="Arial"/>
          <w:lang w:val="en-US"/>
        </w:rPr>
        <w:t>Science, Innovation and Universities (PID2020</w:t>
      </w:r>
      <w:r w:rsidR="005A3BF3">
        <w:rPr>
          <w:rFonts w:cs="Arial"/>
          <w:lang w:val="en-US"/>
        </w:rPr>
        <w:t>-</w:t>
      </w:r>
      <w:r w:rsidR="007A61D2">
        <w:rPr>
          <w:rFonts w:cs="Arial"/>
          <w:lang w:val="en-US"/>
        </w:rPr>
        <w:t>113896GB-I</w:t>
      </w:r>
      <w:r w:rsidR="005A3BF3">
        <w:rPr>
          <w:rFonts w:cs="Arial"/>
          <w:lang w:val="en-US"/>
        </w:rPr>
        <w:t xml:space="preserve">00). VR </w:t>
      </w:r>
      <w:r w:rsidR="00267C1F">
        <w:rPr>
          <w:rFonts w:cs="Arial"/>
          <w:lang w:val="en-US"/>
        </w:rPr>
        <w:t xml:space="preserve">and AA </w:t>
      </w:r>
      <w:r w:rsidR="004D3557">
        <w:rPr>
          <w:rFonts w:cs="Arial"/>
          <w:lang w:val="en-US"/>
        </w:rPr>
        <w:t>are</w:t>
      </w:r>
      <w:r w:rsidR="005A3BF3">
        <w:rPr>
          <w:rFonts w:cs="Arial"/>
          <w:lang w:val="en-US"/>
        </w:rPr>
        <w:t xml:space="preserve"> supported by a fellowship from Spanish Ministry of Universities (FPU18/02953</w:t>
      </w:r>
      <w:r w:rsidR="00995685">
        <w:rPr>
          <w:rFonts w:cs="Arial"/>
          <w:lang w:val="en-US"/>
        </w:rPr>
        <w:t xml:space="preserve"> and</w:t>
      </w:r>
      <w:r w:rsidR="00267C1F">
        <w:rPr>
          <w:rFonts w:cs="Arial"/>
          <w:lang w:val="en-US"/>
        </w:rPr>
        <w:t xml:space="preserve"> FPU19/01142</w:t>
      </w:r>
      <w:r w:rsidR="00995685">
        <w:rPr>
          <w:rFonts w:cs="Arial"/>
          <w:lang w:val="en-US"/>
        </w:rPr>
        <w:t>, respectively</w:t>
      </w:r>
      <w:r w:rsidR="00425C80">
        <w:rPr>
          <w:rFonts w:cs="Arial"/>
          <w:lang w:val="en-US"/>
        </w:rPr>
        <w:t>). SG</w:t>
      </w:r>
      <w:r w:rsidR="004D3557">
        <w:rPr>
          <w:rFonts w:cs="Arial"/>
          <w:lang w:val="en-US"/>
        </w:rPr>
        <w:t xml:space="preserve"> is</w:t>
      </w:r>
      <w:r w:rsidR="00425C80">
        <w:rPr>
          <w:rFonts w:cs="Arial"/>
          <w:lang w:val="en-US"/>
        </w:rPr>
        <w:t xml:space="preserve"> supported by Severo Ochoa Predoctoral Program</w:t>
      </w:r>
      <w:r w:rsidR="005A3BF3">
        <w:rPr>
          <w:rFonts w:cs="Arial"/>
          <w:lang w:val="en-US"/>
        </w:rPr>
        <w:t xml:space="preserve"> (</w:t>
      </w:r>
      <w:r w:rsidR="00995685">
        <w:rPr>
          <w:rFonts w:cs="Arial"/>
          <w:lang w:val="en-US"/>
        </w:rPr>
        <w:t>BP19-145</w:t>
      </w:r>
      <w:r w:rsidR="00427D25">
        <w:rPr>
          <w:rFonts w:cs="Arial"/>
          <w:lang w:val="en-US"/>
        </w:rPr>
        <w:t>)</w:t>
      </w:r>
      <w:r w:rsidR="00977D40">
        <w:rPr>
          <w:rFonts w:cs="Arial"/>
          <w:lang w:val="en-US"/>
        </w:rPr>
        <w:t>.</w:t>
      </w:r>
      <w:r w:rsidR="004D3557">
        <w:rPr>
          <w:rFonts w:cs="Arial"/>
          <w:lang w:val="en-US"/>
        </w:rPr>
        <w:t xml:space="preserve"> </w:t>
      </w:r>
      <w:r w:rsidR="00C75725">
        <w:rPr>
          <w:rFonts w:cs="Arial"/>
          <w:lang w:val="en-US"/>
        </w:rPr>
        <w:t>JP is supported by Juan de la Cierva Incoporación Programme (</w:t>
      </w:r>
      <w:r w:rsidR="00C75725">
        <w:t>IJC-2019-040330-I).</w:t>
      </w:r>
    </w:p>
    <w:p w14:paraId="59C23BA8" w14:textId="77777777" w:rsidR="00146229" w:rsidRDefault="00146229" w:rsidP="00146229">
      <w:pPr>
        <w:pStyle w:val="Ttulo1"/>
        <w:rPr>
          <w:lang w:val="en-US"/>
        </w:rPr>
      </w:pPr>
      <w:r>
        <w:rPr>
          <w:lang w:val="en-US"/>
        </w:rPr>
        <w:t>Conflict of interest</w:t>
      </w:r>
    </w:p>
    <w:p w14:paraId="1B3D1480" w14:textId="431A497A" w:rsidR="00146229" w:rsidRPr="00146229" w:rsidRDefault="00146229" w:rsidP="005A3BF3">
      <w:pPr>
        <w:rPr>
          <w:lang w:val="en-US"/>
        </w:rPr>
      </w:pPr>
      <w:r>
        <w:rPr>
          <w:lang w:val="en-US"/>
        </w:rPr>
        <w:t>The authors declare there is no conflict of interest.</w:t>
      </w:r>
    </w:p>
    <w:p w14:paraId="346C35AE" w14:textId="7F69F175" w:rsidR="00C33A52" w:rsidRDefault="00C33A52" w:rsidP="00C33A52">
      <w:pPr>
        <w:pStyle w:val="Ttulo1"/>
        <w:rPr>
          <w:lang w:val="en-US"/>
        </w:rPr>
      </w:pPr>
      <w:r>
        <w:rPr>
          <w:lang w:val="en-US"/>
        </w:rPr>
        <w:lastRenderedPageBreak/>
        <w:t>Author’s contributions</w:t>
      </w:r>
    </w:p>
    <w:p w14:paraId="365413AD" w14:textId="3B3FD2DD" w:rsidR="00C33A52" w:rsidRDefault="00776C82" w:rsidP="00C33A52">
      <w:pPr>
        <w:rPr>
          <w:lang w:val="en-US"/>
        </w:rPr>
      </w:pPr>
      <w:r>
        <w:rPr>
          <w:lang w:val="en-US"/>
        </w:rPr>
        <w:t>VR</w:t>
      </w:r>
      <w:r w:rsidR="00C33A52">
        <w:rPr>
          <w:lang w:val="en-US"/>
        </w:rPr>
        <w:t xml:space="preserve"> and </w:t>
      </w:r>
      <w:r>
        <w:rPr>
          <w:lang w:val="en-US"/>
        </w:rPr>
        <w:t xml:space="preserve">MM </w:t>
      </w:r>
      <w:r w:rsidR="00F700F1">
        <w:rPr>
          <w:lang w:val="en-US"/>
        </w:rPr>
        <w:t>conceived the study. VR</w:t>
      </w:r>
      <w:r w:rsidR="0080758B">
        <w:rPr>
          <w:lang w:val="en-US"/>
        </w:rPr>
        <w:t xml:space="preserve"> </w:t>
      </w:r>
      <w:r w:rsidR="000843E5">
        <w:rPr>
          <w:lang w:val="en-US"/>
        </w:rPr>
        <w:t>designed the research. VR</w:t>
      </w:r>
      <w:r w:rsidR="00C33A52">
        <w:rPr>
          <w:lang w:val="en-US"/>
        </w:rPr>
        <w:t xml:space="preserve"> </w:t>
      </w:r>
      <w:r w:rsidR="000843E5">
        <w:rPr>
          <w:lang w:val="en-US"/>
        </w:rPr>
        <w:t>and AA</w:t>
      </w:r>
      <w:r w:rsidR="00C33A52">
        <w:rPr>
          <w:lang w:val="en-US"/>
        </w:rPr>
        <w:t xml:space="preserve"> collected the data</w:t>
      </w:r>
      <w:r w:rsidR="003861CC">
        <w:rPr>
          <w:lang w:val="en-US"/>
        </w:rPr>
        <w:t xml:space="preserve"> and </w:t>
      </w:r>
      <w:r w:rsidR="00893809">
        <w:rPr>
          <w:lang w:val="en-US"/>
        </w:rPr>
        <w:t>built</w:t>
      </w:r>
      <w:r w:rsidR="004A2C23">
        <w:rPr>
          <w:lang w:val="en-US"/>
        </w:rPr>
        <w:t xml:space="preserve"> the figures</w:t>
      </w:r>
      <w:r w:rsidR="00C33A52">
        <w:rPr>
          <w:lang w:val="en-US"/>
        </w:rPr>
        <w:t xml:space="preserve">. </w:t>
      </w:r>
      <w:r w:rsidR="00640ECB">
        <w:rPr>
          <w:lang w:val="en-US"/>
        </w:rPr>
        <w:t xml:space="preserve">SG </w:t>
      </w:r>
      <w:r w:rsidR="0080758B">
        <w:rPr>
          <w:lang w:val="en-US"/>
        </w:rPr>
        <w:t xml:space="preserve">performed all mutant generation, </w:t>
      </w:r>
      <w:r w:rsidR="00C10372">
        <w:rPr>
          <w:lang w:val="en-US"/>
        </w:rPr>
        <w:t xml:space="preserve">validation and stress experiments. </w:t>
      </w:r>
      <w:r w:rsidR="00C33A52">
        <w:rPr>
          <w:lang w:val="en-US"/>
        </w:rPr>
        <w:t>VR performed computational analyses, analyzed-interpreted th</w:t>
      </w:r>
      <w:r w:rsidR="003861CC">
        <w:rPr>
          <w:lang w:val="en-US"/>
        </w:rPr>
        <w:t>e data and wrote the manuscript</w:t>
      </w:r>
      <w:r w:rsidR="00C33A52">
        <w:rPr>
          <w:lang w:val="en-US"/>
        </w:rPr>
        <w:t xml:space="preserve">. </w:t>
      </w:r>
      <w:r w:rsidR="00A8694A">
        <w:rPr>
          <w:lang w:val="en-US"/>
        </w:rPr>
        <w:t xml:space="preserve">JP and MM supervised the study. </w:t>
      </w:r>
      <w:r w:rsidR="00C33A52">
        <w:rPr>
          <w:lang w:val="en-US"/>
        </w:rPr>
        <w:t>All authors revised, read, and approved the final manuscript.</w:t>
      </w:r>
    </w:p>
    <w:p w14:paraId="09ABD086" w14:textId="5AB752CB" w:rsidR="00D114C5" w:rsidRDefault="00464DEE" w:rsidP="00464DEE">
      <w:pPr>
        <w:pStyle w:val="Ttulo1"/>
      </w:pPr>
      <w:r>
        <w:t>References</w:t>
      </w:r>
    </w:p>
    <w:p w14:paraId="4AAFBB3C" w14:textId="0A75D6E3" w:rsidR="002820B5" w:rsidRDefault="00ED1A69" w:rsidP="00B461BA">
      <w:r>
        <w:t>Andrews</w:t>
      </w:r>
      <w:r w:rsidR="002820B5">
        <w:t xml:space="preserve"> S. (2013). Babraham Bioinformatics -FastQC A Quality Control tool for High Throughput Sequence Data.</w:t>
      </w:r>
    </w:p>
    <w:p w14:paraId="52AEBBFF" w14:textId="4CF9EA51" w:rsidR="002820B5" w:rsidRDefault="00ED1A69" w:rsidP="00B95C5E">
      <w:r>
        <w:t>Ashe A</w:t>
      </w:r>
      <w:r w:rsidR="00D745C4">
        <w:t>, Colot, V.,</w:t>
      </w:r>
      <w:r w:rsidR="002820B5">
        <w:t xml:space="preserve"> Oldroyd, B. P. (2021). How does epigenetics influence the course of evolution ? </w:t>
      </w:r>
      <w:r w:rsidR="002820B5">
        <w:rPr>
          <w:i/>
          <w:iCs/>
        </w:rPr>
        <w:t>Philosophical Transactions B</w:t>
      </w:r>
      <w:r w:rsidR="002820B5">
        <w:t xml:space="preserve">, </w:t>
      </w:r>
      <w:r w:rsidR="002820B5">
        <w:rPr>
          <w:i/>
          <w:iCs/>
        </w:rPr>
        <w:t>376</w:t>
      </w:r>
      <w:r w:rsidR="002820B5">
        <w:t>(20200111).</w:t>
      </w:r>
    </w:p>
    <w:p w14:paraId="146EFF41" w14:textId="04F4A3C3" w:rsidR="002820B5" w:rsidRDefault="00B03901" w:rsidP="00B461BA">
      <w:r>
        <w:t>Buchfink, B., Reuter, K.,</w:t>
      </w:r>
      <w:r w:rsidR="002820B5">
        <w:t xml:space="preserve"> Drost, H. (2021). Sensitive protein alignments at tree-of-life scale using DIAMOND. </w:t>
      </w:r>
      <w:r w:rsidR="002820B5">
        <w:rPr>
          <w:i/>
          <w:iCs/>
        </w:rPr>
        <w:t>Nature Methods</w:t>
      </w:r>
      <w:r w:rsidR="002820B5">
        <w:t xml:space="preserve">, </w:t>
      </w:r>
      <w:r w:rsidR="002820B5">
        <w:rPr>
          <w:i/>
          <w:iCs/>
        </w:rPr>
        <w:t>18</w:t>
      </w:r>
      <w:r w:rsidR="002820B5">
        <w:t>(April). https://doi.org/10.1038/s41592-021-01101-x</w:t>
      </w:r>
    </w:p>
    <w:p w14:paraId="01431D62" w14:textId="0C10910E" w:rsidR="002820B5" w:rsidRPr="00A33835" w:rsidRDefault="002820B5" w:rsidP="00AC5A70">
      <w:pPr>
        <w:rPr>
          <w:lang w:eastAsia="es-ES"/>
        </w:rPr>
      </w:pPr>
      <w:r w:rsidRPr="00A33835">
        <w:rPr>
          <w:lang w:eastAsia="es-ES"/>
        </w:rPr>
        <w:t xml:space="preserve">Clercq, I. De, Vermeirssen, V., Aken, O. Van, Vandepoele, </w:t>
      </w:r>
      <w:r w:rsidR="0009103E">
        <w:rPr>
          <w:lang w:eastAsia="es-ES"/>
        </w:rPr>
        <w:t xml:space="preserve">K., Murcha, M. W., Law, S. R., </w:t>
      </w:r>
      <w:r w:rsidR="0082365B">
        <w:rPr>
          <w:lang w:eastAsia="es-ES"/>
        </w:rPr>
        <w:t>Inzé, A., Ng, S., Ivanova, A., Rombau</w:t>
      </w:r>
      <w:r w:rsidR="00387F95">
        <w:rPr>
          <w:lang w:eastAsia="es-ES"/>
        </w:rPr>
        <w:t>t</w:t>
      </w:r>
      <w:r w:rsidR="0082365B">
        <w:rPr>
          <w:lang w:eastAsia="es-ES"/>
        </w:rPr>
        <w:t>, D., et al</w:t>
      </w:r>
      <w:r w:rsidRPr="00A33835">
        <w:rPr>
          <w:lang w:eastAsia="es-ES"/>
        </w:rPr>
        <w:t xml:space="preserve">. (2013). The Membrane-Bound NAC Transcription Factor ANAC013 Functions in Mitochondrial Retrograde Regulation of the Oxidative Stress Response in Arabidopsis. </w:t>
      </w:r>
      <w:r w:rsidRPr="00A33835">
        <w:rPr>
          <w:i/>
          <w:iCs/>
          <w:lang w:eastAsia="es-ES"/>
        </w:rPr>
        <w:t>The Plant Cell</w:t>
      </w:r>
      <w:r w:rsidRPr="00A33835">
        <w:rPr>
          <w:lang w:eastAsia="es-ES"/>
        </w:rPr>
        <w:t xml:space="preserve">, </w:t>
      </w:r>
      <w:r w:rsidRPr="00A33835">
        <w:rPr>
          <w:i/>
          <w:iCs/>
          <w:lang w:eastAsia="es-ES"/>
        </w:rPr>
        <w:t>25</w:t>
      </w:r>
      <w:r w:rsidRPr="00A33835">
        <w:rPr>
          <w:lang w:eastAsia="es-ES"/>
        </w:rPr>
        <w:t>(September), 3472–3490. https://doi.org/10.1105/tpc.113.117168</w:t>
      </w:r>
    </w:p>
    <w:p w14:paraId="06CAF7FF" w14:textId="032928D7" w:rsidR="002820B5" w:rsidRDefault="002820B5" w:rsidP="00B461BA">
      <w:r>
        <w:t>Cusack, S. A., Wang, P., Lotreck, S. G., Moore, B</w:t>
      </w:r>
      <w:r w:rsidR="009B7342">
        <w:t>. M., Meng, F., Conner, J. K.,</w:t>
      </w:r>
      <w:r>
        <w:t xml:space="preserve"> </w:t>
      </w:r>
      <w:r w:rsidR="00CB047E">
        <w:t>Krysan, P.J., Lehti-Shiu, M.D.</w:t>
      </w:r>
      <w:r w:rsidR="009B7342">
        <w:t>,</w:t>
      </w:r>
      <w:r w:rsidR="00CB047E">
        <w:t xml:space="preserve"> </w:t>
      </w:r>
      <w:r>
        <w:t>Shiu</w:t>
      </w:r>
      <w:r w:rsidR="00A70C98">
        <w:t>-Han</w:t>
      </w:r>
      <w:r>
        <w:t xml:space="preserve">, S. (2021). Predictive Models of Genetic Redundancy in Arabidopsis thaliana. </w:t>
      </w:r>
      <w:r>
        <w:rPr>
          <w:i/>
          <w:iCs/>
        </w:rPr>
        <w:t>Molecular Biology and Evolution</w:t>
      </w:r>
      <w:r>
        <w:t xml:space="preserve">, </w:t>
      </w:r>
      <w:r>
        <w:rPr>
          <w:i/>
          <w:iCs/>
        </w:rPr>
        <w:t>38</w:t>
      </w:r>
      <w:r>
        <w:t>(8), 3397–3414. https://doi.org/10.1093/molbev/msab111</w:t>
      </w:r>
    </w:p>
    <w:p w14:paraId="33989860" w14:textId="503A8476" w:rsidR="002820B5" w:rsidRDefault="001B037A" w:rsidP="00B461BA">
      <w:r>
        <w:t>Daudi, A.,</w:t>
      </w:r>
      <w:r w:rsidR="002820B5">
        <w:t xml:space="preserve"> A. O’Brien, J. (2012). Detection of Hydrogen Peroxide by DAB Staining in Arabidopsis Leaves. </w:t>
      </w:r>
      <w:r w:rsidR="002820B5">
        <w:rPr>
          <w:i/>
          <w:iCs/>
        </w:rPr>
        <w:t>Bio Protoc.</w:t>
      </w:r>
      <w:r w:rsidR="002820B5">
        <w:t xml:space="preserve">, </w:t>
      </w:r>
      <w:r w:rsidR="002820B5">
        <w:rPr>
          <w:i/>
          <w:iCs/>
        </w:rPr>
        <w:t>2</w:t>
      </w:r>
      <w:r w:rsidR="002820B5">
        <w:t>(18), 4–7.</w:t>
      </w:r>
    </w:p>
    <w:p w14:paraId="001A7CB3" w14:textId="5A718F12" w:rsidR="002820B5" w:rsidRDefault="002820B5" w:rsidP="00B461BA">
      <w:r>
        <w:t>Diesh, C., Stevens, G. J., Xie, P., Martinez, T. D. J., Hershberg, E. A., L</w:t>
      </w:r>
      <w:r w:rsidR="00372D1D">
        <w:t xml:space="preserve">eung, A., </w:t>
      </w:r>
      <w:r w:rsidR="003A7447">
        <w:t>Guo, E., Dider, S., Zhang, J., Bridge, C., et al</w:t>
      </w:r>
      <w:r>
        <w:t xml:space="preserve">. (2023). JBrowse 2 : a modular genome browser with views of synteny and structural variation. </w:t>
      </w:r>
      <w:r>
        <w:rPr>
          <w:i/>
          <w:iCs/>
        </w:rPr>
        <w:t>Genome Biology</w:t>
      </w:r>
      <w:r>
        <w:t>, 1–21. https://doi.org/10.1186/s13059-023-02914-z</w:t>
      </w:r>
    </w:p>
    <w:p w14:paraId="132E8462" w14:textId="2300F63F" w:rsidR="002820B5" w:rsidRDefault="002820B5" w:rsidP="00B461BA">
      <w:r>
        <w:t>Dobin, A., Davis, C. A., Schlesinger, F., Drenkow, J., Zaleski, C., Jha,</w:t>
      </w:r>
      <w:r w:rsidR="00660A17">
        <w:t xml:space="preserve"> S., </w:t>
      </w:r>
      <w:r w:rsidR="00CD6B8D">
        <w:t>Batut, P., Chaisson, M</w:t>
      </w:r>
      <w:r w:rsidR="00FA12AE">
        <w:t>.</w:t>
      </w:r>
      <w:r w:rsidR="00660A17">
        <w:t>,</w:t>
      </w:r>
      <w:r w:rsidR="00FA12AE">
        <w:t xml:space="preserve"> </w:t>
      </w:r>
      <w:r>
        <w:t xml:space="preserve">Gingeras, T. R. (2013). STAR: ultrafast universal RNA-seq aligner. </w:t>
      </w:r>
      <w:r>
        <w:rPr>
          <w:i/>
          <w:iCs/>
        </w:rPr>
        <w:t>Bioinformatics</w:t>
      </w:r>
      <w:r>
        <w:t xml:space="preserve">, </w:t>
      </w:r>
      <w:r>
        <w:rPr>
          <w:i/>
          <w:iCs/>
        </w:rPr>
        <w:t>29</w:t>
      </w:r>
      <w:r>
        <w:t>(1), 15–21. https://doi.org/10.1093/bioinformatics/bts635</w:t>
      </w:r>
    </w:p>
    <w:p w14:paraId="7A9958E9" w14:textId="77777777" w:rsidR="002820B5" w:rsidRDefault="002820B5" w:rsidP="00B461BA">
      <w:r>
        <w:lastRenderedPageBreak/>
        <w:t xml:space="preserve">Drost, H. (2018). Philentropy : Information Theory and Distance Quantification with R. </w:t>
      </w:r>
      <w:r>
        <w:rPr>
          <w:i/>
          <w:iCs/>
        </w:rPr>
        <w:t>The Journal of Open Source Software</w:t>
      </w:r>
      <w:r>
        <w:t xml:space="preserve">, </w:t>
      </w:r>
      <w:r>
        <w:rPr>
          <w:i/>
          <w:iCs/>
        </w:rPr>
        <w:t>1</w:t>
      </w:r>
      <w:r>
        <w:t>, 1–4. https://doi.org/10.21105/joss.00765</w:t>
      </w:r>
    </w:p>
    <w:p w14:paraId="67F4E722" w14:textId="1412496D" w:rsidR="002820B5" w:rsidRDefault="007C65BB" w:rsidP="00B461BA">
      <w:pPr>
        <w:rPr>
          <w:rFonts w:ascii="Times New Roman" w:hAnsi="Times New Roman"/>
        </w:rPr>
      </w:pPr>
      <w:r>
        <w:t>Ernst, J.,</w:t>
      </w:r>
      <w:r w:rsidR="002820B5">
        <w:t xml:space="preserve"> Kellis, M. (2017). Chromatin-state discovery and genome annotation with ChromHMM. </w:t>
      </w:r>
      <w:r w:rsidR="002820B5">
        <w:rPr>
          <w:i/>
          <w:iCs/>
        </w:rPr>
        <w:t>Nature Publishing Group</w:t>
      </w:r>
      <w:r w:rsidR="002820B5">
        <w:t xml:space="preserve">, </w:t>
      </w:r>
      <w:r w:rsidR="002820B5">
        <w:rPr>
          <w:i/>
          <w:iCs/>
        </w:rPr>
        <w:t>12</w:t>
      </w:r>
      <w:r w:rsidR="002820B5">
        <w:t>(12), 2478–2492. https://doi.org/10.1038/nprot.2017.124</w:t>
      </w:r>
    </w:p>
    <w:p w14:paraId="39540128" w14:textId="36CD00E7" w:rsidR="002820B5" w:rsidRDefault="00A84A9B" w:rsidP="00B461BA">
      <w:r>
        <w:t>Ewels, P., Lundin, S.,</w:t>
      </w:r>
      <w:r w:rsidR="002820B5">
        <w:t xml:space="preserve"> Max, K. (2016). MultiQC : summarize analysis results for multiple tools and samples in a single report. </w:t>
      </w:r>
      <w:r w:rsidR="002820B5">
        <w:rPr>
          <w:i/>
          <w:iCs/>
        </w:rPr>
        <w:t>Bioinformatics</w:t>
      </w:r>
      <w:r w:rsidR="002820B5">
        <w:t xml:space="preserve">, </w:t>
      </w:r>
      <w:r w:rsidR="002820B5">
        <w:rPr>
          <w:i/>
          <w:iCs/>
        </w:rPr>
        <w:t>32</w:t>
      </w:r>
      <w:r w:rsidR="002820B5">
        <w:t>(June), 3047–3048. https://doi.org/10.1093/bioinformatics/btw354</w:t>
      </w:r>
    </w:p>
    <w:p w14:paraId="66BD3465" w14:textId="0843377F" w:rsidR="002820B5" w:rsidRDefault="00B00A3C" w:rsidP="00B95C5E">
      <w:r>
        <w:t>Expó</w:t>
      </w:r>
      <w:r w:rsidR="002820B5">
        <w:t>sit</w:t>
      </w:r>
      <w:r>
        <w:t>o-A</w:t>
      </w:r>
      <w:r w:rsidR="002820B5">
        <w:t xml:space="preserve">lonso, M., Drost, H., Burbano, H. </w:t>
      </w:r>
      <w:r w:rsidR="00E17AB4">
        <w:t>A.,</w:t>
      </w:r>
      <w:r w:rsidR="002820B5">
        <w:t xml:space="preserve"> Weigel, D. (2020). The Earth BioGenome project : opportunities and challenges for plant genomics and conservation. </w:t>
      </w:r>
      <w:r w:rsidR="002820B5">
        <w:rPr>
          <w:i/>
          <w:iCs/>
        </w:rPr>
        <w:t>Plant Journal</w:t>
      </w:r>
      <w:r w:rsidR="002820B5">
        <w:t xml:space="preserve">, </w:t>
      </w:r>
      <w:r w:rsidR="002820B5">
        <w:rPr>
          <w:i/>
          <w:iCs/>
        </w:rPr>
        <w:t>102</w:t>
      </w:r>
      <w:r w:rsidR="002820B5">
        <w:t>, 222–229. https://doi.org/10.1111/tpj.14631</w:t>
      </w:r>
    </w:p>
    <w:p w14:paraId="038FF0DE" w14:textId="097D5A14" w:rsidR="002820B5" w:rsidRDefault="006048AC" w:rsidP="00B461BA">
      <w:r>
        <w:t>Ezoe, A., Shirai, K.,</w:t>
      </w:r>
      <w:r w:rsidR="002820B5">
        <w:t xml:space="preserve"> Hanada, K. (2020). Degree of Functional Divergence in Duplicates Is Associated with Distinct Roles in Plant Evolution. </w:t>
      </w:r>
      <w:r w:rsidR="002820B5">
        <w:rPr>
          <w:i/>
          <w:iCs/>
        </w:rPr>
        <w:t>Molecular Biology and Evolution</w:t>
      </w:r>
      <w:r w:rsidR="002820B5">
        <w:t xml:space="preserve">, </w:t>
      </w:r>
      <w:r w:rsidR="002820B5">
        <w:rPr>
          <w:i/>
          <w:iCs/>
        </w:rPr>
        <w:t>38</w:t>
      </w:r>
      <w:r w:rsidR="002820B5">
        <w:t xml:space="preserve">(4), 1447–1459. </w:t>
      </w:r>
      <w:hyperlink r:id="rId21" w:history="1">
        <w:r w:rsidR="002820B5" w:rsidRPr="0027336C">
          <w:rPr>
            <w:rStyle w:val="Hipervnculo"/>
            <w:color w:val="auto"/>
            <w:u w:val="none"/>
          </w:rPr>
          <w:t>https://doi.org/10.1093/molbev/msaa302</w:t>
        </w:r>
      </w:hyperlink>
    </w:p>
    <w:p w14:paraId="441836E3" w14:textId="2892C15B" w:rsidR="002820B5" w:rsidRPr="00525B1B" w:rsidRDefault="002846A3" w:rsidP="00525B1B">
      <w:pPr>
        <w:rPr>
          <w:lang w:eastAsia="es-ES"/>
        </w:rPr>
      </w:pPr>
      <w:r>
        <w:rPr>
          <w:lang w:eastAsia="es-ES"/>
        </w:rPr>
        <w:t>Feng, W.,</w:t>
      </w:r>
      <w:r w:rsidR="002820B5" w:rsidRPr="00525B1B">
        <w:rPr>
          <w:lang w:eastAsia="es-ES"/>
        </w:rPr>
        <w:t xml:space="preserve"> Michaels, S. D. (2015). Accessing the Inaccessible : The Organization , Transcription , Replication , and Repair of Heterochromatin in Plants. </w:t>
      </w:r>
      <w:r w:rsidR="002820B5" w:rsidRPr="00525B1B">
        <w:rPr>
          <w:i/>
          <w:iCs/>
          <w:lang w:eastAsia="es-ES"/>
        </w:rPr>
        <w:t>Annual Review of Genetics</w:t>
      </w:r>
      <w:r w:rsidR="002820B5" w:rsidRPr="00525B1B">
        <w:rPr>
          <w:lang w:eastAsia="es-ES"/>
        </w:rPr>
        <w:t xml:space="preserve">, </w:t>
      </w:r>
      <w:r w:rsidR="002820B5" w:rsidRPr="00525B1B">
        <w:rPr>
          <w:i/>
          <w:iCs/>
          <w:lang w:eastAsia="es-ES"/>
        </w:rPr>
        <w:t>49</w:t>
      </w:r>
      <w:r w:rsidR="002820B5" w:rsidRPr="00525B1B">
        <w:rPr>
          <w:lang w:eastAsia="es-ES"/>
        </w:rPr>
        <w:t>, 439–459. https://doi.org/10.1146/annurev-genet-112414-055048</w:t>
      </w:r>
    </w:p>
    <w:p w14:paraId="6FFE6BD1" w14:textId="07EFB44A" w:rsidR="002820B5" w:rsidRPr="0027336C" w:rsidRDefault="002820B5" w:rsidP="00B461BA">
      <w:pPr>
        <w:rPr>
          <w:lang w:eastAsia="es-ES"/>
        </w:rPr>
      </w:pPr>
      <w:r w:rsidRPr="0027336C">
        <w:rPr>
          <w:lang w:eastAsia="es-ES"/>
        </w:rPr>
        <w:t>Fuchs, P., Bohle, F., Lichtenauer, S., Ugalde, M., Araujo, E. F., Mansuroglu, B.,</w:t>
      </w:r>
      <w:r w:rsidR="0061059D">
        <w:rPr>
          <w:lang w:eastAsia="es-ES"/>
        </w:rPr>
        <w:t xml:space="preserve"> Ruberti, C., Wagner, S., </w:t>
      </w:r>
      <w:r w:rsidR="004812A6">
        <w:rPr>
          <w:lang w:eastAsia="es-ES"/>
        </w:rPr>
        <w:t>Müller-Schüssele, J., Meyer, A.J.</w:t>
      </w:r>
      <w:r w:rsidR="0061059D">
        <w:rPr>
          <w:lang w:eastAsia="es-ES"/>
        </w:rPr>
        <w:t>, et al</w:t>
      </w:r>
      <w:r w:rsidRPr="0027336C">
        <w:rPr>
          <w:lang w:eastAsia="es-ES"/>
        </w:rPr>
        <w:t xml:space="preserve">. (2022). Reductive stress triggers ANAC017-mediated retrograde signaling to safeguard the endoplasmic reticulum by boosting mitochondrial respiratory capacity. </w:t>
      </w:r>
      <w:r w:rsidRPr="0027336C">
        <w:rPr>
          <w:i/>
          <w:iCs/>
          <w:lang w:eastAsia="es-ES"/>
        </w:rPr>
        <w:t>The Plant Cell</w:t>
      </w:r>
      <w:r w:rsidRPr="0027336C">
        <w:rPr>
          <w:lang w:eastAsia="es-ES"/>
        </w:rPr>
        <w:t xml:space="preserve">, </w:t>
      </w:r>
      <w:r w:rsidRPr="0027336C">
        <w:rPr>
          <w:i/>
          <w:iCs/>
          <w:lang w:eastAsia="es-ES"/>
        </w:rPr>
        <w:t>34</w:t>
      </w:r>
      <w:r w:rsidRPr="0027336C">
        <w:rPr>
          <w:lang w:eastAsia="es-ES"/>
        </w:rPr>
        <w:t>, 1375–1395.</w:t>
      </w:r>
    </w:p>
    <w:p w14:paraId="2618BC52" w14:textId="657E731E" w:rsidR="002820B5" w:rsidRPr="00A33835" w:rsidRDefault="002820B5" w:rsidP="00AC5A70">
      <w:pPr>
        <w:rPr>
          <w:lang w:eastAsia="es-ES"/>
        </w:rPr>
      </w:pPr>
      <w:r w:rsidRPr="00A33835">
        <w:rPr>
          <w:lang w:eastAsia="es-ES"/>
        </w:rPr>
        <w:t>Giraud, E., Ho, L. H. M., Clifton, R., Carroll</w:t>
      </w:r>
      <w:r w:rsidR="00A560C8">
        <w:rPr>
          <w:lang w:eastAsia="es-ES"/>
        </w:rPr>
        <w:t xml:space="preserve">, A., Estavillo, G., Tan, Y., </w:t>
      </w:r>
      <w:r w:rsidR="004E4792">
        <w:rPr>
          <w:lang w:eastAsia="es-ES"/>
        </w:rPr>
        <w:t xml:space="preserve">Howell, K.A., Ivanova, A., </w:t>
      </w:r>
      <w:r w:rsidR="007228A9">
        <w:rPr>
          <w:lang w:eastAsia="es-ES"/>
        </w:rPr>
        <w:t xml:space="preserve">Pogson, B.J., </w:t>
      </w:r>
      <w:r w:rsidR="004C7DB1">
        <w:rPr>
          <w:lang w:eastAsia="es-ES"/>
        </w:rPr>
        <w:t>Millar, A.H.</w:t>
      </w:r>
      <w:r w:rsidR="00A560C8">
        <w:rPr>
          <w:lang w:eastAsia="es-ES"/>
        </w:rPr>
        <w:t>, et al</w:t>
      </w:r>
      <w:r w:rsidRPr="00A33835">
        <w:rPr>
          <w:lang w:eastAsia="es-ES"/>
        </w:rPr>
        <w:t xml:space="preserve">. (2008). The Absence of ALTERNATIVE OXIDASE1a in Arabidopsis Results in Acute Sensitivity to Combined. </w:t>
      </w:r>
      <w:r w:rsidRPr="00A33835">
        <w:rPr>
          <w:i/>
          <w:iCs/>
          <w:lang w:eastAsia="es-ES"/>
        </w:rPr>
        <w:t>Plant Physiology</w:t>
      </w:r>
      <w:r w:rsidRPr="00A33835">
        <w:rPr>
          <w:lang w:eastAsia="es-ES"/>
        </w:rPr>
        <w:t xml:space="preserve">, </w:t>
      </w:r>
      <w:r w:rsidRPr="00A33835">
        <w:rPr>
          <w:i/>
          <w:iCs/>
          <w:lang w:eastAsia="es-ES"/>
        </w:rPr>
        <w:t>147</w:t>
      </w:r>
      <w:r w:rsidRPr="00A33835">
        <w:rPr>
          <w:lang w:eastAsia="es-ES"/>
        </w:rPr>
        <w:t>(June), 595–610. https://doi.org/10.1104/pp.107.115121</w:t>
      </w:r>
    </w:p>
    <w:p w14:paraId="28BC4876" w14:textId="43117E7F" w:rsidR="00920663" w:rsidRDefault="00920663" w:rsidP="00B461BA">
      <w:pPr>
        <w:rPr>
          <w:lang w:eastAsia="es-ES"/>
        </w:rPr>
      </w:pPr>
      <w:r w:rsidRPr="00A33835">
        <w:rPr>
          <w:lang w:eastAsia="es-ES"/>
        </w:rPr>
        <w:t>Giraud, E., Aken,</w:t>
      </w:r>
      <w:r w:rsidR="003E504B">
        <w:rPr>
          <w:lang w:eastAsia="es-ES"/>
        </w:rPr>
        <w:t xml:space="preserve"> O. Van, Ho, L. H. M.,</w:t>
      </w:r>
      <w:r w:rsidRPr="00A33835">
        <w:rPr>
          <w:lang w:eastAsia="es-ES"/>
        </w:rPr>
        <w:t xml:space="preserve"> Whelan, J. (2009). The Transcription Factor ABI4 Is a Regulator of Mitochondrial Retrograde Expression of. </w:t>
      </w:r>
      <w:r w:rsidRPr="00A33835">
        <w:rPr>
          <w:i/>
          <w:iCs/>
          <w:lang w:eastAsia="es-ES"/>
        </w:rPr>
        <w:t>Plant Physiology</w:t>
      </w:r>
      <w:r w:rsidRPr="00A33835">
        <w:rPr>
          <w:lang w:eastAsia="es-ES"/>
        </w:rPr>
        <w:t xml:space="preserve">, </w:t>
      </w:r>
      <w:r w:rsidRPr="00A33835">
        <w:rPr>
          <w:i/>
          <w:iCs/>
          <w:lang w:eastAsia="es-ES"/>
        </w:rPr>
        <w:t>150</w:t>
      </w:r>
      <w:r w:rsidRPr="00A33835">
        <w:rPr>
          <w:lang w:eastAsia="es-ES"/>
        </w:rPr>
        <w:t>(July), 1286–1296. https://doi.org/10.1104/pp.109.139782</w:t>
      </w:r>
    </w:p>
    <w:p w14:paraId="1DFD6C42" w14:textId="50E7410B" w:rsidR="002820B5" w:rsidRDefault="002820B5" w:rsidP="00B461BA">
      <w:r>
        <w:t>Goodstein, D. M., Shu, S., Howson, R., Neupane, R., Hayes, R. D., Fazo, J.</w:t>
      </w:r>
      <w:r w:rsidR="00737CA3">
        <w:t xml:space="preserve">, </w:t>
      </w:r>
      <w:r w:rsidR="00841069">
        <w:t xml:space="preserve">Mitros, T., </w:t>
      </w:r>
      <w:r w:rsidR="007E1BD8">
        <w:t xml:space="preserve">Dirks, W., </w:t>
      </w:r>
      <w:r w:rsidR="00B91BD8">
        <w:t>Hellsten, U., Putnam, N.</w:t>
      </w:r>
      <w:r>
        <w:t>,</w:t>
      </w:r>
      <w:r w:rsidR="00737CA3">
        <w:t xml:space="preserve"> et al</w:t>
      </w:r>
      <w:r>
        <w:t xml:space="preserve">. (2012). Phytozome : a comparative platform for green plant genomics. </w:t>
      </w:r>
      <w:r>
        <w:rPr>
          <w:i/>
          <w:iCs/>
        </w:rPr>
        <w:t>Nucleic Acids Research</w:t>
      </w:r>
      <w:r>
        <w:t xml:space="preserve">, </w:t>
      </w:r>
      <w:r>
        <w:rPr>
          <w:i/>
          <w:iCs/>
        </w:rPr>
        <w:t>40</w:t>
      </w:r>
      <w:r>
        <w:t>(November 2011), 1178–1186. https://doi.org/10.1093/nar/gkr944</w:t>
      </w:r>
    </w:p>
    <w:p w14:paraId="1E2EEAFB" w14:textId="63A643D7" w:rsidR="002820B5" w:rsidRDefault="002820B5" w:rsidP="00B95C5E">
      <w:r>
        <w:lastRenderedPageBreak/>
        <w:t>Hazarika, R. R., Serra, M., Zhang,</w:t>
      </w:r>
      <w:r w:rsidR="00CE0B31">
        <w:t xml:space="preserve"> Z., Zhang, Y., Schmitz, R. J.,</w:t>
      </w:r>
      <w:r>
        <w:t xml:space="preserve"> Johannes, F. (2022). Molecular properties of epimutation hotspots. </w:t>
      </w:r>
      <w:r>
        <w:rPr>
          <w:i/>
          <w:iCs/>
        </w:rPr>
        <w:t>Nature Plants</w:t>
      </w:r>
      <w:r>
        <w:t xml:space="preserve">, </w:t>
      </w:r>
      <w:r>
        <w:rPr>
          <w:i/>
          <w:iCs/>
        </w:rPr>
        <w:t>8</w:t>
      </w:r>
      <w:r>
        <w:t>(February), 146–156. https://doi.org/10.1038/s41477-021-01086-7</w:t>
      </w:r>
    </w:p>
    <w:p w14:paraId="08F97235" w14:textId="164319C1" w:rsidR="002820B5" w:rsidRDefault="002820B5" w:rsidP="00B461BA">
      <w:r>
        <w:t xml:space="preserve">Ho, J. W. K., Jung, Y. L., Liu, T., Alver, B. </w:t>
      </w:r>
      <w:r w:rsidR="002C16FC">
        <w:t xml:space="preserve">H., Lee, S., Ikegami, K., </w:t>
      </w:r>
      <w:r w:rsidR="00000321">
        <w:t xml:space="preserve">Sohn, K., Minoda, A., Tolstorukov, M.Y., </w:t>
      </w:r>
      <w:r w:rsidR="00B770EF">
        <w:t>Appert, A.</w:t>
      </w:r>
      <w:r w:rsidR="002C16FC">
        <w:t>, et al</w:t>
      </w:r>
      <w:r>
        <w:t xml:space="preserve">. (2014). Comparative analysis of metazoan chromatin organization. </w:t>
      </w:r>
      <w:r>
        <w:rPr>
          <w:i/>
          <w:iCs/>
        </w:rPr>
        <w:t>Nature</w:t>
      </w:r>
      <w:r>
        <w:t xml:space="preserve">, </w:t>
      </w:r>
      <w:r>
        <w:rPr>
          <w:i/>
          <w:iCs/>
        </w:rPr>
        <w:t>512</w:t>
      </w:r>
      <w:r>
        <w:t>(7515), 449–452. https://doi.org/10.1038/nature13415</w:t>
      </w:r>
    </w:p>
    <w:p w14:paraId="649F189E" w14:textId="70D8EB90" w:rsidR="002820B5" w:rsidRDefault="002820B5" w:rsidP="00B95C5E">
      <w:r>
        <w:t>Jamge, B., Lorkovi, Z. J., Axelsson, E., Osakabe, A.</w:t>
      </w:r>
      <w:r w:rsidR="0023616A">
        <w:t xml:space="preserve">, Shukla, V., Yelagandula, R., </w:t>
      </w:r>
      <w:r w:rsidR="00D139CF">
        <w:t>Akimcheva, S., Kuehn, A.L.,</w:t>
      </w:r>
      <w:r>
        <w:t xml:space="preserve"> Berger, F. (2023). Histone variants shape chromatin states in Arabidopsis. </w:t>
      </w:r>
      <w:r>
        <w:rPr>
          <w:i/>
          <w:iCs/>
        </w:rPr>
        <w:t>ELife</w:t>
      </w:r>
      <w:r>
        <w:t xml:space="preserve">, </w:t>
      </w:r>
      <w:r>
        <w:rPr>
          <w:i/>
          <w:iCs/>
        </w:rPr>
        <w:t>12</w:t>
      </w:r>
      <w:r>
        <w:t>(RP87714), 1–26.</w:t>
      </w:r>
    </w:p>
    <w:p w14:paraId="46805C89" w14:textId="77777777" w:rsidR="002820B5" w:rsidRDefault="002820B5" w:rsidP="00B95C5E">
      <w:pPr>
        <w:rPr>
          <w:rFonts w:ascii="Times New Roman" w:hAnsi="Times New Roman"/>
        </w:rPr>
      </w:pPr>
      <w:r>
        <w:t xml:space="preserve">Kliebenstein, D. J. (2019). Questionomics : Using Big Data to Ask and Answer. </w:t>
      </w:r>
      <w:r>
        <w:rPr>
          <w:i/>
          <w:iCs/>
        </w:rPr>
        <w:t>The Plant Cell</w:t>
      </w:r>
      <w:r>
        <w:t xml:space="preserve">, </w:t>
      </w:r>
      <w:r>
        <w:rPr>
          <w:i/>
          <w:iCs/>
        </w:rPr>
        <w:t>31</w:t>
      </w:r>
      <w:r>
        <w:t>(July), 1404–1405. https://doi.org/10.1105/tpc.19.00344</w:t>
      </w:r>
    </w:p>
    <w:p w14:paraId="456AC644" w14:textId="48D14831" w:rsidR="002820B5" w:rsidRDefault="002820B5" w:rsidP="00B461BA">
      <w:r>
        <w:t xml:space="preserve">Kumar, S., Suleski, M., Craig, J. M., Kasprowicz, </w:t>
      </w:r>
      <w:r w:rsidR="00AE2EE0">
        <w:t>A. E., Sanderford, M., Li, M., Li, M., Stecher, G.,</w:t>
      </w:r>
      <w:r>
        <w:t xml:space="preserve"> Hedges, S. B. (2022). TimeTree 5 : An Expanded Resource for Species Divergence Times. </w:t>
      </w:r>
      <w:r>
        <w:rPr>
          <w:i/>
          <w:iCs/>
        </w:rPr>
        <w:t>Molecular Biology and Evolution</w:t>
      </w:r>
      <w:r>
        <w:t xml:space="preserve">, </w:t>
      </w:r>
      <w:r>
        <w:rPr>
          <w:i/>
          <w:iCs/>
        </w:rPr>
        <w:t>39</w:t>
      </w:r>
      <w:r>
        <w:t>(8), 1–6. https://doi.org/10.1093/molbev/msac174</w:t>
      </w:r>
    </w:p>
    <w:p w14:paraId="2C44F805" w14:textId="7CF26B7B" w:rsidR="002820B5" w:rsidRDefault="002820B5" w:rsidP="00B461BA">
      <w:r>
        <w:t>Kwon, S.</w:t>
      </w:r>
      <w:r w:rsidR="0091150D">
        <w:t xml:space="preserve"> Bin,</w:t>
      </w:r>
      <w:r>
        <w:t xml:space="preserve"> Ernst, J. (2021). Learning a genome-wide score of human–mouse conservation at the functional genomics level. </w:t>
      </w:r>
      <w:r>
        <w:rPr>
          <w:i/>
          <w:iCs/>
        </w:rPr>
        <w:t>Nature Communications</w:t>
      </w:r>
      <w:r>
        <w:t xml:space="preserve">, </w:t>
      </w:r>
      <w:r>
        <w:rPr>
          <w:i/>
          <w:iCs/>
        </w:rPr>
        <w:t>12</w:t>
      </w:r>
      <w:r>
        <w:t>, 2495. https://doi.org/10.1038/s41467-021-22653-8</w:t>
      </w:r>
    </w:p>
    <w:p w14:paraId="6CEB9F12" w14:textId="1282FF8B" w:rsidR="002820B5" w:rsidRDefault="002820B5" w:rsidP="00B461BA">
      <w:r>
        <w:t xml:space="preserve">Liu, X., Tian, D., Li, C., </w:t>
      </w:r>
      <w:r w:rsidR="003E5834">
        <w:t>Tang, B., Wang, Z., Zhang, R., Pan, Y., Wang, Y., Zou, D., Zhang, Z., et al</w:t>
      </w:r>
      <w:r>
        <w:t xml:space="preserve">. (2023). GWAS Atlas : an updated knowledgebase integrating more curated associations in plants and animals. </w:t>
      </w:r>
      <w:r>
        <w:rPr>
          <w:i/>
          <w:iCs/>
        </w:rPr>
        <w:t>Nucleic Acids Research</w:t>
      </w:r>
      <w:r>
        <w:t xml:space="preserve">, </w:t>
      </w:r>
      <w:r>
        <w:rPr>
          <w:i/>
          <w:iCs/>
        </w:rPr>
        <w:t>51</w:t>
      </w:r>
      <w:r>
        <w:t>(October 2022), 969–976.</w:t>
      </w:r>
    </w:p>
    <w:p w14:paraId="26426BC7" w14:textId="004BD6C8" w:rsidR="002820B5" w:rsidRDefault="002820B5" w:rsidP="00B461BA">
      <w:r>
        <w:t>Liu, Y., Tian, T., Zhang, K</w:t>
      </w:r>
      <w:r w:rsidR="00605577">
        <w:t>., You, Q., Yan, H., Zhao, N., Yi, X., Xu, W., Su, Z</w:t>
      </w:r>
      <w:r>
        <w:t xml:space="preserve">. (2018). PCSD : a plant chromatin state database. </w:t>
      </w:r>
      <w:r>
        <w:rPr>
          <w:i/>
          <w:iCs/>
        </w:rPr>
        <w:t>Nucleic Acids Research</w:t>
      </w:r>
      <w:r>
        <w:t xml:space="preserve">, </w:t>
      </w:r>
      <w:r>
        <w:rPr>
          <w:i/>
          <w:iCs/>
        </w:rPr>
        <w:t>46</w:t>
      </w:r>
      <w:r>
        <w:t>(October 2017), 1157–1167. https://doi.org/10.1093/nar/gkx919</w:t>
      </w:r>
    </w:p>
    <w:p w14:paraId="5D2D7D0B" w14:textId="1ACBA173" w:rsidR="002820B5" w:rsidRDefault="002820B5" w:rsidP="00B95C5E">
      <w:r>
        <w:t xml:space="preserve">Lu, Z., Marand, A. P., Ricci, W. </w:t>
      </w:r>
      <w:r w:rsidR="007371E8">
        <w:t>A., Ethridge, C. L., Zhang, X.,</w:t>
      </w:r>
      <w:r>
        <w:t xml:space="preserve"> Schmitz, R. J. (2019). The prevalence, evolution and chromatin signatures of plant regulatory elements. </w:t>
      </w:r>
      <w:r>
        <w:rPr>
          <w:i/>
          <w:iCs/>
        </w:rPr>
        <w:t>Nature Plants</w:t>
      </w:r>
      <w:r>
        <w:t xml:space="preserve">, </w:t>
      </w:r>
      <w:r>
        <w:rPr>
          <w:i/>
          <w:iCs/>
        </w:rPr>
        <w:t>5</w:t>
      </w:r>
      <w:r>
        <w:t>(December), 1250–1259. https://doi.org/10.1038/s41477-019-0548-z</w:t>
      </w:r>
    </w:p>
    <w:p w14:paraId="35230156" w14:textId="0343B580" w:rsidR="002820B5" w:rsidRDefault="002820B5" w:rsidP="00B95C5E">
      <w:r>
        <w:t>Maher, K. A., Bajic, M., Kajala, K., Reynoso, M., Pauluzzi, G., West, D. A.,</w:t>
      </w:r>
      <w:r w:rsidR="005830E7">
        <w:t xml:space="preserve"> </w:t>
      </w:r>
      <w:r w:rsidR="00873A15">
        <w:t xml:space="preserve">Zumstein, K., </w:t>
      </w:r>
      <w:r w:rsidR="00CC4236">
        <w:t xml:space="preserve">Woodhouse, M., </w:t>
      </w:r>
      <w:r w:rsidR="00191ED9">
        <w:t xml:space="preserve">Bubb, K., Dorrity, M.W., </w:t>
      </w:r>
      <w:r w:rsidR="00382B51">
        <w:t>et al</w:t>
      </w:r>
      <w:r>
        <w:t xml:space="preserve">. (2018). Profiling of Accessible Chromatin Regions across Multiple Plant Species and Cell Types Reveals Common Gene Regulatory Principles and New Control Modules. </w:t>
      </w:r>
      <w:r>
        <w:rPr>
          <w:i/>
          <w:iCs/>
        </w:rPr>
        <w:t>The Plant Cell</w:t>
      </w:r>
      <w:r>
        <w:t xml:space="preserve">, </w:t>
      </w:r>
      <w:r>
        <w:rPr>
          <w:i/>
          <w:iCs/>
        </w:rPr>
        <w:t>30</w:t>
      </w:r>
      <w:r>
        <w:t>(January), 15–36. https://doi.org/10.1105/tpc.17.00581</w:t>
      </w:r>
    </w:p>
    <w:p w14:paraId="1AF72121" w14:textId="7BAF30E5" w:rsidR="002820B5" w:rsidRDefault="002820B5" w:rsidP="00B95C5E">
      <w:r>
        <w:lastRenderedPageBreak/>
        <w:t>Marand, A. P.</w:t>
      </w:r>
      <w:r w:rsidR="00901A6F">
        <w:t>, Eveland, A. L., Kaufmann, K.,</w:t>
      </w:r>
      <w:r>
        <w:t xml:space="preserve"> Springer, N. M. (2023). cis -Regulatory Elements in Plant Development , Adaptation , and Evolution. </w:t>
      </w:r>
      <w:r>
        <w:rPr>
          <w:i/>
          <w:iCs/>
        </w:rPr>
        <w:t>Annual Review of Plant Biology</w:t>
      </w:r>
      <w:r>
        <w:t xml:space="preserve">, </w:t>
      </w:r>
      <w:r>
        <w:rPr>
          <w:i/>
          <w:iCs/>
        </w:rPr>
        <w:t>74</w:t>
      </w:r>
      <w:r>
        <w:t>, 111–137.</w:t>
      </w:r>
    </w:p>
    <w:p w14:paraId="15BE9D26" w14:textId="77777777" w:rsidR="002820B5" w:rsidRDefault="002820B5" w:rsidP="00B461BA">
      <w:r>
        <w:t xml:space="preserve">Martin, M. (2011). Cutadapt removes adapter sequences from high-throughput sequencing reads. </w:t>
      </w:r>
      <w:r>
        <w:rPr>
          <w:i/>
          <w:iCs/>
        </w:rPr>
        <w:t>EMBnet.Journal</w:t>
      </w:r>
      <w:r>
        <w:t xml:space="preserve">, </w:t>
      </w:r>
      <w:r>
        <w:rPr>
          <w:i/>
          <w:iCs/>
        </w:rPr>
        <w:t>17</w:t>
      </w:r>
      <w:r>
        <w:t>(1), 10–12.</w:t>
      </w:r>
    </w:p>
    <w:p w14:paraId="4C9F6A16" w14:textId="03A1CBA6" w:rsidR="002820B5" w:rsidRDefault="002820B5" w:rsidP="00B95C5E">
      <w:r>
        <w:t>Monroe, J. G., Srikant, T., Carbonell-bejerano, P., Becker, C., Lensink, M., Exposito-alonso, M.,</w:t>
      </w:r>
      <w:r w:rsidR="00246CA5">
        <w:t xml:space="preserve"> </w:t>
      </w:r>
      <w:r w:rsidR="00DF59BF">
        <w:t>Klein, M., Hildebrandt, J., Neumann, M., Kliebenstein, D., et al</w:t>
      </w:r>
      <w:r>
        <w:t xml:space="preserve">. (2022). Mutation bias reflects natural selection in Arabidopsis thaliana. </w:t>
      </w:r>
      <w:r>
        <w:rPr>
          <w:i/>
          <w:iCs/>
        </w:rPr>
        <w:t>Nature</w:t>
      </w:r>
      <w:r>
        <w:t xml:space="preserve">, </w:t>
      </w:r>
      <w:r>
        <w:rPr>
          <w:i/>
          <w:iCs/>
        </w:rPr>
        <w:t>602</w:t>
      </w:r>
      <w:r>
        <w:t>(3), 101–105. https://doi.org/10.1038/s41586-021-04269-6</w:t>
      </w:r>
    </w:p>
    <w:p w14:paraId="74AA5AD2" w14:textId="1D9E4888" w:rsidR="00CE1987" w:rsidRDefault="00CE1987" w:rsidP="00AC5A70">
      <w:pPr>
        <w:rPr>
          <w:lang w:eastAsia="es-ES"/>
        </w:rPr>
      </w:pPr>
      <w:r w:rsidRPr="00A33835">
        <w:rPr>
          <w:lang w:eastAsia="es-ES"/>
        </w:rPr>
        <w:t>Oh Khim, G. G., L</w:t>
      </w:r>
      <w:r w:rsidR="000A6EF5">
        <w:rPr>
          <w:lang w:eastAsia="es-ES"/>
        </w:rPr>
        <w:t>eary, B. M. O., Signorelli, S.,</w:t>
      </w:r>
      <w:r w:rsidRPr="00A33835">
        <w:rPr>
          <w:lang w:eastAsia="es-ES"/>
        </w:rPr>
        <w:t xml:space="preserve"> Millar, A. H. (2022). Alternative oxidase ( AOX ) 1a and 1d limit proline- induced oxidative stress and aid salinity recovery in Arabidopsis. </w:t>
      </w:r>
      <w:r w:rsidRPr="00A33835">
        <w:rPr>
          <w:i/>
          <w:iCs/>
          <w:lang w:eastAsia="es-ES"/>
        </w:rPr>
        <w:t>Plant Physiology</w:t>
      </w:r>
      <w:r w:rsidRPr="00A33835">
        <w:rPr>
          <w:lang w:eastAsia="es-ES"/>
        </w:rPr>
        <w:t xml:space="preserve">, </w:t>
      </w:r>
      <w:r w:rsidRPr="00A33835">
        <w:rPr>
          <w:i/>
          <w:iCs/>
          <w:lang w:eastAsia="es-ES"/>
        </w:rPr>
        <w:t>188</w:t>
      </w:r>
      <w:r w:rsidRPr="00A33835">
        <w:rPr>
          <w:lang w:eastAsia="es-ES"/>
        </w:rPr>
        <w:t>, 1521–1536.</w:t>
      </w:r>
    </w:p>
    <w:p w14:paraId="1AB59913" w14:textId="55384D1F" w:rsidR="002820B5" w:rsidRPr="00A33835" w:rsidRDefault="002820B5" w:rsidP="00AC5A70">
      <w:pPr>
        <w:rPr>
          <w:lang w:eastAsia="es-ES"/>
        </w:rPr>
      </w:pPr>
      <w:r w:rsidRPr="00A33835">
        <w:rPr>
          <w:lang w:eastAsia="es-ES"/>
        </w:rPr>
        <w:t>Oh Khim, G.</w:t>
      </w:r>
      <w:r w:rsidR="00947968">
        <w:rPr>
          <w:lang w:eastAsia="es-ES"/>
        </w:rPr>
        <w:t xml:space="preserve"> G., Kumari, V., Millar, A. H.,</w:t>
      </w:r>
      <w:r w:rsidRPr="00A33835">
        <w:rPr>
          <w:lang w:eastAsia="es-ES"/>
        </w:rPr>
        <w:t xml:space="preserve"> Leary, B. M. O. (2023). Alternative oxidase 1a and 1d enable metabolic flexibility during Ala catabolism in Arabidopsis Research Article. </w:t>
      </w:r>
      <w:r w:rsidRPr="00A33835">
        <w:rPr>
          <w:i/>
          <w:iCs/>
          <w:lang w:eastAsia="es-ES"/>
        </w:rPr>
        <w:t>Plant Physiology</w:t>
      </w:r>
      <w:r w:rsidRPr="00A33835">
        <w:rPr>
          <w:lang w:eastAsia="es-ES"/>
        </w:rPr>
        <w:t xml:space="preserve">, </w:t>
      </w:r>
      <w:r w:rsidRPr="00A33835">
        <w:rPr>
          <w:i/>
          <w:iCs/>
          <w:lang w:eastAsia="es-ES"/>
        </w:rPr>
        <w:t>192</w:t>
      </w:r>
      <w:r w:rsidRPr="00A33835">
        <w:rPr>
          <w:lang w:eastAsia="es-ES"/>
        </w:rPr>
        <w:t>(4), 2958–2970. https://doi.org/10.1093/plphys/kiad233</w:t>
      </w:r>
    </w:p>
    <w:p w14:paraId="701917A6" w14:textId="36D6E0B7" w:rsidR="002820B5" w:rsidRDefault="0025086A" w:rsidP="00B461BA">
      <w:r>
        <w:t>Osipova, E., Hecker, N.,</w:t>
      </w:r>
      <w:r w:rsidR="002820B5">
        <w:t xml:space="preserve"> Hiller, M. (2019). RepeatFiller newly identifies megabases of aligning repetitive sequences and improves annotations of conserved non-exonic elements. </w:t>
      </w:r>
      <w:r w:rsidR="002820B5">
        <w:rPr>
          <w:i/>
          <w:iCs/>
        </w:rPr>
        <w:t>GigaScience</w:t>
      </w:r>
      <w:r w:rsidR="002820B5">
        <w:t xml:space="preserve">, </w:t>
      </w:r>
      <w:r w:rsidR="002820B5">
        <w:rPr>
          <w:i/>
          <w:iCs/>
        </w:rPr>
        <w:t>8</w:t>
      </w:r>
      <w:r w:rsidR="002820B5">
        <w:t>, 1–10. https://doi.org/10.1093/gigascience/giz132</w:t>
      </w:r>
    </w:p>
    <w:p w14:paraId="0DAD32D2" w14:textId="1B72C709" w:rsidR="002820B5" w:rsidRPr="00A33835" w:rsidRDefault="004800BA" w:rsidP="00AC5A70">
      <w:pPr>
        <w:rPr>
          <w:lang w:eastAsia="es-ES"/>
        </w:rPr>
      </w:pPr>
      <w:r>
        <w:rPr>
          <w:lang w:eastAsia="es-ES"/>
        </w:rPr>
        <w:t>Panchy, N., Lehti-shiu, M.,</w:t>
      </w:r>
      <w:r w:rsidR="002820B5" w:rsidRPr="00A33835">
        <w:rPr>
          <w:lang w:eastAsia="es-ES"/>
        </w:rPr>
        <w:t xml:space="preserve"> Shiu, S. (2016). Evolution of Gene Duplication in Plants. </w:t>
      </w:r>
      <w:r w:rsidR="002820B5" w:rsidRPr="00A33835">
        <w:rPr>
          <w:i/>
          <w:iCs/>
          <w:lang w:eastAsia="es-ES"/>
        </w:rPr>
        <w:t>Plant Physiology</w:t>
      </w:r>
      <w:r w:rsidR="002820B5" w:rsidRPr="00A33835">
        <w:rPr>
          <w:lang w:eastAsia="es-ES"/>
        </w:rPr>
        <w:t xml:space="preserve">, </w:t>
      </w:r>
      <w:r w:rsidR="002820B5" w:rsidRPr="00A33835">
        <w:rPr>
          <w:i/>
          <w:iCs/>
          <w:lang w:eastAsia="es-ES"/>
        </w:rPr>
        <w:t>171</w:t>
      </w:r>
      <w:r w:rsidR="002820B5" w:rsidRPr="00A33835">
        <w:rPr>
          <w:lang w:eastAsia="es-ES"/>
        </w:rPr>
        <w:t>(August), 2294–2316. https://doi.org/10.1104/pp.16.00523</w:t>
      </w:r>
    </w:p>
    <w:p w14:paraId="48834AFA" w14:textId="2C96C84E" w:rsidR="002820B5" w:rsidRDefault="002820B5" w:rsidP="00B461BA">
      <w:r>
        <w:t>Papatheodorou, I., Moreno, P., Manning, J., George, N., Fexova, S., Fonseca, N. A.,</w:t>
      </w:r>
      <w:r w:rsidR="00AC72DF">
        <w:t xml:space="preserve"> </w:t>
      </w:r>
      <w:r w:rsidR="001175AF">
        <w:t xml:space="preserve">Füllgrabe, A., Green, M., </w:t>
      </w:r>
      <w:r w:rsidR="008B77E0">
        <w:t xml:space="preserve">Huang, N., </w:t>
      </w:r>
      <w:r w:rsidR="00BC176D">
        <w:t>Huerta, L., et al</w:t>
      </w:r>
      <w:r>
        <w:t xml:space="preserve">. (2020). Expression Atlas update : from tissues to single cells Anja F ullgrabe. </w:t>
      </w:r>
      <w:r>
        <w:rPr>
          <w:i/>
          <w:iCs/>
        </w:rPr>
        <w:t>Nucleic Acids Research</w:t>
      </w:r>
      <w:r>
        <w:t xml:space="preserve">, </w:t>
      </w:r>
      <w:r>
        <w:rPr>
          <w:i/>
          <w:iCs/>
        </w:rPr>
        <w:t>48</w:t>
      </w:r>
      <w:r>
        <w:t>(October 2019), 77–83. https://doi.org/10.1093/nar/gkz947</w:t>
      </w:r>
    </w:p>
    <w:p w14:paraId="6FE0247F" w14:textId="04995241" w:rsidR="002820B5" w:rsidRDefault="002820B5" w:rsidP="00B461BA">
      <w:r>
        <w:t xml:space="preserve">Ram, F., Ryan, D. P., Bhardwaj, V., Kilpert, </w:t>
      </w:r>
      <w:r w:rsidR="005114CC">
        <w:t>F., Richter, A. S., Heyne, S.,</w:t>
      </w:r>
      <w:r>
        <w:t xml:space="preserve"> </w:t>
      </w:r>
      <w:r w:rsidR="005114CC">
        <w:t xml:space="preserve">Dündar, F., </w:t>
      </w:r>
      <w:r>
        <w:t xml:space="preserve">Manke, T. (2016). deepTools2 : a next generation web server for deep-sequencing data analysis. </w:t>
      </w:r>
      <w:r>
        <w:rPr>
          <w:i/>
          <w:iCs/>
        </w:rPr>
        <w:t>Nucleic Acids Research</w:t>
      </w:r>
      <w:r>
        <w:t xml:space="preserve">, </w:t>
      </w:r>
      <w:r>
        <w:rPr>
          <w:i/>
          <w:iCs/>
        </w:rPr>
        <w:t>44</w:t>
      </w:r>
      <w:r>
        <w:t>(April), 160–165. https://doi.org/10.1093/nar/gkw257</w:t>
      </w:r>
    </w:p>
    <w:p w14:paraId="04E50783" w14:textId="1293D50D" w:rsidR="002820B5" w:rsidRDefault="002820B5" w:rsidP="00B461BA">
      <w:r>
        <w:t xml:space="preserve">Ren, R., Wang, H., Guo, C., </w:t>
      </w:r>
      <w:r w:rsidR="006C378D">
        <w:t>Zhang, N., Zeng, L., Chen, Y.,</w:t>
      </w:r>
      <w:r>
        <w:t xml:space="preserve"> </w:t>
      </w:r>
      <w:r w:rsidR="006C378D">
        <w:t>Hong, M.,</w:t>
      </w:r>
      <w:r w:rsidR="00CA0F24">
        <w:t xml:space="preserve"> </w:t>
      </w:r>
      <w:r>
        <w:t xml:space="preserve">Qi, J. (2018). Widespread Whole Genome Duplications Contribute to Genome Complexity and Species Diversity in Angiosperms. </w:t>
      </w:r>
      <w:r>
        <w:rPr>
          <w:i/>
          <w:iCs/>
        </w:rPr>
        <w:t>Molecular Plant</w:t>
      </w:r>
      <w:r>
        <w:t xml:space="preserve">, </w:t>
      </w:r>
      <w:r>
        <w:rPr>
          <w:i/>
          <w:iCs/>
        </w:rPr>
        <w:t>11</w:t>
      </w:r>
      <w:r>
        <w:t>, 414–428. https://doi.org/10.1016/j.molp.2018.01.002</w:t>
      </w:r>
    </w:p>
    <w:p w14:paraId="615DEB4E" w14:textId="536546E0" w:rsidR="002820B5" w:rsidRDefault="00027EEF" w:rsidP="00B95C5E">
      <w:r>
        <w:lastRenderedPageBreak/>
        <w:t>Schmitz, R. J., Grotewold, E.,</w:t>
      </w:r>
      <w:r w:rsidR="002820B5">
        <w:t xml:space="preserve"> Stam, M. (2022). Cis-regulatory sequences in plants : Their importance , discovery , and future challenges. </w:t>
      </w:r>
      <w:r w:rsidR="002820B5">
        <w:rPr>
          <w:i/>
          <w:iCs/>
        </w:rPr>
        <w:t>The Plant Cell</w:t>
      </w:r>
      <w:r w:rsidR="002820B5">
        <w:t xml:space="preserve">, </w:t>
      </w:r>
      <w:r w:rsidR="002820B5">
        <w:rPr>
          <w:i/>
          <w:iCs/>
        </w:rPr>
        <w:t>34</w:t>
      </w:r>
      <w:r w:rsidR="002820B5">
        <w:t>, 718–741.</w:t>
      </w:r>
    </w:p>
    <w:p w14:paraId="6B18EA72" w14:textId="4CAB7A50" w:rsidR="002820B5" w:rsidRDefault="002820B5" w:rsidP="00B461BA">
      <w:r>
        <w:t>Sc</w:t>
      </w:r>
      <w:r w:rsidR="004B37C7">
        <w:t>hneider, C. A., Rasband, W. S.,</w:t>
      </w:r>
      <w:r>
        <w:t xml:space="preserve"> Eliceiri, K. W. (2012). NIH Image to ImageJ : 25 years of Image Analysis. </w:t>
      </w:r>
      <w:r>
        <w:rPr>
          <w:i/>
          <w:iCs/>
        </w:rPr>
        <w:t>Nature Methods</w:t>
      </w:r>
      <w:r>
        <w:t xml:space="preserve">, </w:t>
      </w:r>
      <w:r>
        <w:rPr>
          <w:i/>
          <w:iCs/>
        </w:rPr>
        <w:t>9</w:t>
      </w:r>
      <w:r>
        <w:t>(7), 671–675.</w:t>
      </w:r>
    </w:p>
    <w:p w14:paraId="35E712D2" w14:textId="4B261763" w:rsidR="002820B5" w:rsidRDefault="00903EB4" w:rsidP="00B461BA">
      <w:r>
        <w:t>Sheffield, N. C.,</w:t>
      </w:r>
      <w:r w:rsidR="002820B5">
        <w:t xml:space="preserve"> Bock, C. (2016). LOLA : enrichment analysis for genomic region sets and regulatory elements in R and Bioconductor. </w:t>
      </w:r>
      <w:r w:rsidR="002820B5">
        <w:rPr>
          <w:i/>
          <w:iCs/>
        </w:rPr>
        <w:t>Bioinformatics</w:t>
      </w:r>
      <w:r w:rsidR="002820B5">
        <w:t xml:space="preserve">, </w:t>
      </w:r>
      <w:r w:rsidR="002820B5">
        <w:rPr>
          <w:i/>
          <w:iCs/>
        </w:rPr>
        <w:t>32</w:t>
      </w:r>
      <w:r w:rsidR="002820B5">
        <w:t>(October 2015), 587–589. https://doi.org/10.1093/bioinformatics/btv612</w:t>
      </w:r>
    </w:p>
    <w:p w14:paraId="7CC9E26B" w14:textId="3D5EBED5" w:rsidR="002820B5" w:rsidRDefault="002820B5" w:rsidP="00B461BA">
      <w:r>
        <w:t>Sohn, K. A., Ho, J. W. K., Djordjevic,</w:t>
      </w:r>
      <w:r w:rsidR="0044438D">
        <w:t xml:space="preserve"> D., Jeong, H. H., Park, P. J.,</w:t>
      </w:r>
      <w:r>
        <w:t xml:space="preserve"> Kim, J. H. (2015). HiHMM: Bayesian non-parametric joint inference of chromatin state maps. </w:t>
      </w:r>
      <w:r>
        <w:rPr>
          <w:i/>
          <w:iCs/>
        </w:rPr>
        <w:t>Bioinformatics</w:t>
      </w:r>
      <w:r>
        <w:t xml:space="preserve">, </w:t>
      </w:r>
      <w:r>
        <w:rPr>
          <w:i/>
          <w:iCs/>
        </w:rPr>
        <w:t>31</w:t>
      </w:r>
      <w:r>
        <w:t>(13), 2066–2074. https://doi.org/10.1093/bioinformatics/btv117</w:t>
      </w:r>
    </w:p>
    <w:p w14:paraId="680024CB" w14:textId="05972A7F" w:rsidR="002820B5" w:rsidRPr="00525B1B" w:rsidRDefault="002820B5" w:rsidP="00C16EE4">
      <w:pPr>
        <w:rPr>
          <w:lang w:eastAsia="es-ES"/>
        </w:rPr>
      </w:pPr>
      <w:r w:rsidRPr="00525B1B">
        <w:rPr>
          <w:lang w:eastAsia="es-ES"/>
        </w:rPr>
        <w:t xml:space="preserve">Strodtkotter, I., Padmasreea, K., Dinakara, C., Spetha, B., Niazi, P. S., Wojtera, J., </w:t>
      </w:r>
      <w:r w:rsidR="003D36ED">
        <w:rPr>
          <w:lang w:eastAsia="es-ES"/>
        </w:rPr>
        <w:t>Voss, I., Do, P.T., Nunes-Nesi, A., Fernie, A.R.</w:t>
      </w:r>
      <w:r w:rsidR="006A259A">
        <w:rPr>
          <w:lang w:eastAsia="es-ES"/>
        </w:rPr>
        <w:t>, et al</w:t>
      </w:r>
      <w:r w:rsidRPr="00525B1B">
        <w:rPr>
          <w:lang w:eastAsia="es-ES"/>
        </w:rPr>
        <w:t xml:space="preserve">. (2009). Induction of the AOX1D Isoform of Alternative Oxidase in A . thaliana T-DNA Insertion Lines Lacking Isoform AOX1A Is Insufficient to Optimize Photosynthesis when Treated with Antimycin A. </w:t>
      </w:r>
      <w:r w:rsidRPr="00525B1B">
        <w:rPr>
          <w:i/>
          <w:iCs/>
          <w:lang w:eastAsia="es-ES"/>
        </w:rPr>
        <w:t>Molecular Plant</w:t>
      </w:r>
      <w:r w:rsidRPr="00525B1B">
        <w:rPr>
          <w:lang w:eastAsia="es-ES"/>
        </w:rPr>
        <w:t xml:space="preserve">, </w:t>
      </w:r>
      <w:r w:rsidRPr="00525B1B">
        <w:rPr>
          <w:i/>
          <w:iCs/>
          <w:lang w:eastAsia="es-ES"/>
        </w:rPr>
        <w:t>2</w:t>
      </w:r>
      <w:r w:rsidRPr="00525B1B">
        <w:rPr>
          <w:lang w:eastAsia="es-ES"/>
        </w:rPr>
        <w:t>(2). https://doi.org/10.1093/mp/ssn089</w:t>
      </w:r>
    </w:p>
    <w:p w14:paraId="68907EBF" w14:textId="74B66E30" w:rsidR="002820B5" w:rsidRPr="00E5667E" w:rsidRDefault="002820B5" w:rsidP="00C16EE4">
      <w:r>
        <w:t>Suarez, H</w:t>
      </w:r>
      <w:r w:rsidR="000B6244">
        <w:t>. G., Langer, B. E., Ladde, P.,</w:t>
      </w:r>
      <w:r>
        <w:t xml:space="preserve"> Hiller, M. (2017). ChainCleaner improves genome alignment specificity and sensitivity. </w:t>
      </w:r>
      <w:r>
        <w:rPr>
          <w:i/>
          <w:iCs/>
        </w:rPr>
        <w:t>Bioinformatics</w:t>
      </w:r>
      <w:r>
        <w:t xml:space="preserve">, </w:t>
      </w:r>
      <w:r>
        <w:rPr>
          <w:i/>
          <w:iCs/>
        </w:rPr>
        <w:t>33</w:t>
      </w:r>
      <w:r>
        <w:t xml:space="preserve">(January), 1596–1603. </w:t>
      </w:r>
      <w:hyperlink r:id="rId22" w:history="1">
        <w:r w:rsidR="00E5667E" w:rsidRPr="00E5667E">
          <w:rPr>
            <w:rStyle w:val="Hipervnculo"/>
            <w:color w:val="auto"/>
            <w:u w:val="none"/>
          </w:rPr>
          <w:t>https://doi.org/10.1093/bioinformatics/btx024</w:t>
        </w:r>
      </w:hyperlink>
    </w:p>
    <w:p w14:paraId="4EA9E208" w14:textId="514CC72A" w:rsidR="00E5667E" w:rsidRPr="00E5667E" w:rsidRDefault="00BB5686" w:rsidP="00C16EE4">
      <w:pPr>
        <w:rPr>
          <w:lang w:eastAsia="es-ES"/>
        </w:rPr>
      </w:pPr>
      <w:r>
        <w:rPr>
          <w:lang w:eastAsia="es-ES"/>
        </w:rPr>
        <w:t>Tan, G., Polychronopoulos, D.,</w:t>
      </w:r>
      <w:r w:rsidR="00E5667E" w:rsidRPr="00E5667E">
        <w:rPr>
          <w:lang w:eastAsia="es-ES"/>
        </w:rPr>
        <w:t xml:space="preserve"> Lenhard, B. (2019). CNEr : A toolkit for exploring extreme noncoding conservation. </w:t>
      </w:r>
      <w:r w:rsidR="00E5667E" w:rsidRPr="00E5667E">
        <w:rPr>
          <w:i/>
          <w:iCs/>
          <w:lang w:eastAsia="es-ES"/>
        </w:rPr>
        <w:t>PLoS Computational Biology</w:t>
      </w:r>
      <w:r w:rsidR="00E5667E" w:rsidRPr="00E5667E">
        <w:rPr>
          <w:lang w:eastAsia="es-ES"/>
        </w:rPr>
        <w:t xml:space="preserve">, </w:t>
      </w:r>
      <w:r w:rsidR="00E5667E" w:rsidRPr="00E5667E">
        <w:rPr>
          <w:i/>
          <w:iCs/>
          <w:lang w:eastAsia="es-ES"/>
        </w:rPr>
        <w:t>15</w:t>
      </w:r>
      <w:r w:rsidR="00E5667E" w:rsidRPr="00E5667E">
        <w:rPr>
          <w:lang w:eastAsia="es-ES"/>
        </w:rPr>
        <w:t>((8)), 1–16.</w:t>
      </w:r>
    </w:p>
    <w:p w14:paraId="6651277E" w14:textId="4C758C5E" w:rsidR="00E5667E" w:rsidRPr="00E5667E" w:rsidRDefault="00E5667E" w:rsidP="00C16EE4">
      <w:pPr>
        <w:rPr>
          <w:lang w:eastAsia="es-ES"/>
        </w:rPr>
      </w:pPr>
      <w:r w:rsidRPr="00E5667E">
        <w:rPr>
          <w:lang w:eastAsia="es-ES"/>
        </w:rPr>
        <w:t>Tian, F</w:t>
      </w:r>
      <w:r w:rsidR="001400E5">
        <w:rPr>
          <w:lang w:eastAsia="es-ES"/>
        </w:rPr>
        <w:t>., Yang, D., Meng, Y., Jin, J.,</w:t>
      </w:r>
      <w:r w:rsidRPr="00E5667E">
        <w:rPr>
          <w:lang w:eastAsia="es-ES"/>
        </w:rPr>
        <w:t xml:space="preserve"> Gao, G. (2020). PlantRegMap : charting functional regulatory maps in plants. </w:t>
      </w:r>
      <w:r w:rsidRPr="00E5667E">
        <w:rPr>
          <w:i/>
          <w:iCs/>
          <w:lang w:eastAsia="es-ES"/>
        </w:rPr>
        <w:t>Nucleic Acids Research</w:t>
      </w:r>
      <w:r w:rsidRPr="00E5667E">
        <w:rPr>
          <w:lang w:eastAsia="es-ES"/>
        </w:rPr>
        <w:t xml:space="preserve">, </w:t>
      </w:r>
      <w:r w:rsidRPr="00E5667E">
        <w:rPr>
          <w:i/>
          <w:iCs/>
          <w:lang w:eastAsia="es-ES"/>
        </w:rPr>
        <w:t>48</w:t>
      </w:r>
      <w:r w:rsidRPr="00E5667E">
        <w:rPr>
          <w:lang w:eastAsia="es-ES"/>
        </w:rPr>
        <w:t>(November 2019), 1104–1113. https://doi.org/10.1093/nar/gkz1020</w:t>
      </w:r>
    </w:p>
    <w:p w14:paraId="5264FDC4" w14:textId="6D7332F2" w:rsidR="00E5667E" w:rsidRPr="00E5667E" w:rsidRDefault="00E5667E" w:rsidP="00C16EE4">
      <w:pPr>
        <w:rPr>
          <w:lang w:eastAsia="es-ES"/>
        </w:rPr>
      </w:pPr>
      <w:r w:rsidRPr="00E5667E">
        <w:rPr>
          <w:lang w:eastAsia="es-ES"/>
        </w:rPr>
        <w:t xml:space="preserve">Togninalli, M., </w:t>
      </w:r>
      <w:r w:rsidR="00D95353">
        <w:rPr>
          <w:lang w:eastAsia="es-ES"/>
        </w:rPr>
        <w:t xml:space="preserve">Seren, Ü., </w:t>
      </w:r>
      <w:r w:rsidRPr="00E5667E">
        <w:rPr>
          <w:lang w:eastAsia="es-ES"/>
        </w:rPr>
        <w:t xml:space="preserve">Freudenthal, J. A., Monroe, J. G., Meng, D., Nordborg, M., Weigel, D., </w:t>
      </w:r>
      <w:r w:rsidR="005D0F43">
        <w:rPr>
          <w:lang w:eastAsia="es-ES"/>
        </w:rPr>
        <w:t xml:space="preserve">Borgwardt, K., </w:t>
      </w:r>
      <w:r w:rsidR="00537FC5">
        <w:rPr>
          <w:lang w:eastAsia="es-ES"/>
        </w:rPr>
        <w:t>Korte, A.</w:t>
      </w:r>
      <w:r w:rsidR="005D0F43">
        <w:rPr>
          <w:lang w:eastAsia="es-ES"/>
        </w:rPr>
        <w:t xml:space="preserve">, </w:t>
      </w:r>
      <w:r w:rsidRPr="00E5667E">
        <w:rPr>
          <w:lang w:eastAsia="es-ES"/>
        </w:rPr>
        <w:t>Grimm, G.</w:t>
      </w:r>
      <w:r w:rsidR="00F774AD">
        <w:rPr>
          <w:lang w:eastAsia="es-ES"/>
        </w:rPr>
        <w:t>D.</w:t>
      </w:r>
      <w:r w:rsidRPr="00E5667E">
        <w:rPr>
          <w:lang w:eastAsia="es-ES"/>
        </w:rPr>
        <w:t xml:space="preserve"> (2020). AraPheno and the AraGWAS Catalog 2020 : a major database update including RNA-Seq and knockout mutation data for Arabidopsis thaliana. </w:t>
      </w:r>
      <w:r w:rsidRPr="00E5667E">
        <w:rPr>
          <w:i/>
          <w:iCs/>
          <w:lang w:eastAsia="es-ES"/>
        </w:rPr>
        <w:t>Nucleic Acids Research</w:t>
      </w:r>
      <w:r w:rsidRPr="00E5667E">
        <w:rPr>
          <w:lang w:eastAsia="es-ES"/>
        </w:rPr>
        <w:t xml:space="preserve">, </w:t>
      </w:r>
      <w:r w:rsidRPr="00E5667E">
        <w:rPr>
          <w:i/>
          <w:iCs/>
          <w:lang w:eastAsia="es-ES"/>
        </w:rPr>
        <w:t>48</w:t>
      </w:r>
      <w:r w:rsidRPr="00E5667E">
        <w:rPr>
          <w:lang w:eastAsia="es-ES"/>
        </w:rPr>
        <w:t>(October 2019), 1063–1068. https://doi.org/10.1093/nar/gkz925</w:t>
      </w:r>
    </w:p>
    <w:p w14:paraId="27B9FA2D" w14:textId="18B5BDEE" w:rsidR="00E5667E" w:rsidRDefault="00E5667E" w:rsidP="00C16EE4">
      <w:pPr>
        <w:rPr>
          <w:lang w:eastAsia="es-ES"/>
        </w:rPr>
      </w:pPr>
      <w:r w:rsidRPr="00E5667E">
        <w:rPr>
          <w:lang w:eastAsia="es-ES"/>
        </w:rPr>
        <w:t>Valledor, L., Escandón, M., Meijón, M</w:t>
      </w:r>
      <w:r w:rsidR="00026190">
        <w:rPr>
          <w:lang w:eastAsia="es-ES"/>
        </w:rPr>
        <w:t>., Nukarinen, E., Cañal, M. J.,</w:t>
      </w:r>
      <w:r w:rsidRPr="00E5667E">
        <w:rPr>
          <w:lang w:eastAsia="es-ES"/>
        </w:rPr>
        <w:t xml:space="preserve"> Weckwerth, W. (2014). A universal protocol for the combined isolation of metabolites, DNA, long RNAs, small RNAs, and proteins from plants and microorganisms. </w:t>
      </w:r>
      <w:r w:rsidRPr="00E5667E">
        <w:rPr>
          <w:i/>
          <w:iCs/>
          <w:lang w:eastAsia="es-ES"/>
        </w:rPr>
        <w:t>Plant Journal</w:t>
      </w:r>
      <w:r w:rsidRPr="00E5667E">
        <w:rPr>
          <w:lang w:eastAsia="es-ES"/>
        </w:rPr>
        <w:t xml:space="preserve">, </w:t>
      </w:r>
      <w:r w:rsidRPr="00E5667E">
        <w:rPr>
          <w:i/>
          <w:iCs/>
          <w:lang w:eastAsia="es-ES"/>
        </w:rPr>
        <w:t>79</w:t>
      </w:r>
      <w:r w:rsidRPr="00E5667E">
        <w:rPr>
          <w:lang w:eastAsia="es-ES"/>
        </w:rPr>
        <w:t>(1), 173–180</w:t>
      </w:r>
      <w:r w:rsidRPr="00590327">
        <w:rPr>
          <w:lang w:eastAsia="es-ES"/>
        </w:rPr>
        <w:t xml:space="preserve">. </w:t>
      </w:r>
      <w:hyperlink r:id="rId23" w:history="1">
        <w:r w:rsidR="00590327" w:rsidRPr="00590327">
          <w:rPr>
            <w:rStyle w:val="Hipervnculo"/>
            <w:color w:val="auto"/>
            <w:u w:val="none"/>
            <w:lang w:eastAsia="es-ES"/>
          </w:rPr>
          <w:t>https://doi.org/10.1111/tpj.12546</w:t>
        </w:r>
      </w:hyperlink>
    </w:p>
    <w:p w14:paraId="0A5B6106" w14:textId="03AAFEA1" w:rsidR="002820B5" w:rsidRDefault="00EF4522" w:rsidP="00C1028C">
      <w:pPr>
        <w:rPr>
          <w:rStyle w:val="Hipervnculo"/>
          <w:color w:val="auto"/>
          <w:u w:val="none"/>
          <w:lang w:eastAsia="es-ES"/>
        </w:rPr>
      </w:pPr>
      <w:r>
        <w:rPr>
          <w:lang w:eastAsia="es-ES"/>
        </w:rPr>
        <w:lastRenderedPageBreak/>
        <w:t>Velay, F., Méteignier, L.-V.,</w:t>
      </w:r>
      <w:r w:rsidR="002820B5" w:rsidRPr="00525B1B">
        <w:rPr>
          <w:lang w:eastAsia="es-ES"/>
        </w:rPr>
        <w:t xml:space="preserve"> Laloi, C. (2022). You shall not pass ! A Chromatin barrier story in plants. </w:t>
      </w:r>
      <w:r w:rsidR="002820B5" w:rsidRPr="00525B1B">
        <w:rPr>
          <w:i/>
          <w:iCs/>
          <w:lang w:eastAsia="es-ES"/>
        </w:rPr>
        <w:t>Frontiers in Plant Science</w:t>
      </w:r>
      <w:r w:rsidR="002820B5" w:rsidRPr="00525B1B">
        <w:rPr>
          <w:lang w:eastAsia="es-ES"/>
        </w:rPr>
        <w:t xml:space="preserve">, </w:t>
      </w:r>
      <w:r w:rsidR="002820B5" w:rsidRPr="00525B1B">
        <w:rPr>
          <w:i/>
          <w:iCs/>
          <w:lang w:eastAsia="es-ES"/>
        </w:rPr>
        <w:t>13</w:t>
      </w:r>
      <w:r w:rsidR="002820B5" w:rsidRPr="00525B1B">
        <w:rPr>
          <w:lang w:eastAsia="es-ES"/>
        </w:rPr>
        <w:t xml:space="preserve">(September), 1–9. </w:t>
      </w:r>
      <w:hyperlink r:id="rId24" w:history="1">
        <w:r w:rsidR="002820B5" w:rsidRPr="00B461BA">
          <w:rPr>
            <w:rStyle w:val="Hipervnculo"/>
            <w:color w:val="auto"/>
            <w:u w:val="none"/>
            <w:lang w:eastAsia="es-ES"/>
          </w:rPr>
          <w:t>https://doi.org/10.3389/fpls.2022.888102</w:t>
        </w:r>
      </w:hyperlink>
    </w:p>
    <w:p w14:paraId="31288E47" w14:textId="2F69FD0B" w:rsidR="00C07607" w:rsidRDefault="006443AC" w:rsidP="00B95C5E">
      <w:pPr>
        <w:rPr>
          <w:lang w:eastAsia="es-ES"/>
        </w:rPr>
      </w:pPr>
      <w:r>
        <w:rPr>
          <w:lang w:eastAsia="es-ES"/>
        </w:rPr>
        <w:t>Vu, H.,</w:t>
      </w:r>
      <w:r w:rsidR="00C07607" w:rsidRPr="00590327">
        <w:rPr>
          <w:lang w:eastAsia="es-ES"/>
        </w:rPr>
        <w:t xml:space="preserve"> Ernst, J. (2022). Universal annotation of the human genome through integration of over a thousand epigenomic datasets. </w:t>
      </w:r>
      <w:r w:rsidR="00C07607" w:rsidRPr="00590327">
        <w:rPr>
          <w:i/>
          <w:iCs/>
          <w:lang w:eastAsia="es-ES"/>
        </w:rPr>
        <w:t>Genome Biology</w:t>
      </w:r>
      <w:r w:rsidR="00C07607" w:rsidRPr="00590327">
        <w:rPr>
          <w:lang w:eastAsia="es-ES"/>
        </w:rPr>
        <w:t xml:space="preserve">, </w:t>
      </w:r>
      <w:r w:rsidR="00C07607" w:rsidRPr="00590327">
        <w:rPr>
          <w:i/>
          <w:iCs/>
          <w:lang w:eastAsia="es-ES"/>
        </w:rPr>
        <w:t>23</w:t>
      </w:r>
      <w:r w:rsidR="00C07607" w:rsidRPr="00590327">
        <w:rPr>
          <w:lang w:eastAsia="es-ES"/>
        </w:rPr>
        <w:t>(9), 1–37.</w:t>
      </w:r>
    </w:p>
    <w:p w14:paraId="6EA5CB6A" w14:textId="57B223E6" w:rsidR="002820B5" w:rsidRDefault="00911EBA" w:rsidP="00B95C5E">
      <w:r>
        <w:t>Yocca, A. E.,</w:t>
      </w:r>
      <w:r w:rsidR="002820B5">
        <w:t xml:space="preserve"> Edger, P. P. (2022). Current status and future perspectives on the evolution of cis -regulatory elements in plants. </w:t>
      </w:r>
      <w:r w:rsidR="002820B5">
        <w:rPr>
          <w:i/>
          <w:iCs/>
        </w:rPr>
        <w:t>Current Opinion in Plant Biology</w:t>
      </w:r>
      <w:r w:rsidR="002820B5">
        <w:t xml:space="preserve">, </w:t>
      </w:r>
      <w:r w:rsidR="002820B5">
        <w:rPr>
          <w:i/>
          <w:iCs/>
        </w:rPr>
        <w:t>65</w:t>
      </w:r>
      <w:r w:rsidR="002820B5">
        <w:t>(102139). https://doi.org/10.1016/j.pbi.2021.102139</w:t>
      </w:r>
    </w:p>
    <w:p w14:paraId="6979901A" w14:textId="1BAC9605" w:rsidR="002820B5" w:rsidRDefault="00E7721A" w:rsidP="00C1028C">
      <w:pPr>
        <w:rPr>
          <w:lang w:eastAsia="es-ES"/>
        </w:rPr>
      </w:pPr>
      <w:r>
        <w:rPr>
          <w:lang w:eastAsia="es-ES"/>
        </w:rPr>
        <w:t>Yoshida, K.,</w:t>
      </w:r>
      <w:r w:rsidR="002820B5" w:rsidRPr="00A33835">
        <w:rPr>
          <w:lang w:eastAsia="es-ES"/>
        </w:rPr>
        <w:t xml:space="preserve"> Noguchi, K. (2009). Differential Gene Expression Profiles of the Mitochondrial Respiratory Components in Illuminated Arabidopsis Leaves. </w:t>
      </w:r>
      <w:r w:rsidR="002820B5" w:rsidRPr="00A33835">
        <w:rPr>
          <w:i/>
          <w:iCs/>
          <w:lang w:eastAsia="es-ES"/>
        </w:rPr>
        <w:t>Plant and Cell Physiology</w:t>
      </w:r>
      <w:r w:rsidR="002820B5" w:rsidRPr="00A33835">
        <w:rPr>
          <w:lang w:eastAsia="es-ES"/>
        </w:rPr>
        <w:t xml:space="preserve">, </w:t>
      </w:r>
      <w:r w:rsidR="002820B5" w:rsidRPr="00A33835">
        <w:rPr>
          <w:i/>
          <w:iCs/>
          <w:lang w:eastAsia="es-ES"/>
        </w:rPr>
        <w:t>50</w:t>
      </w:r>
      <w:r w:rsidR="002820B5" w:rsidRPr="00A33835">
        <w:rPr>
          <w:lang w:eastAsia="es-ES"/>
        </w:rPr>
        <w:t xml:space="preserve">(8), 1449–1462. </w:t>
      </w:r>
      <w:hyperlink r:id="rId25" w:history="1">
        <w:r w:rsidR="002820B5" w:rsidRPr="00B95C5E">
          <w:rPr>
            <w:rStyle w:val="Hipervnculo"/>
            <w:color w:val="auto"/>
            <w:u w:val="none"/>
            <w:lang w:eastAsia="es-ES"/>
          </w:rPr>
          <w:t>https://doi.org/10.1093/pcp/pcp090</w:t>
        </w:r>
      </w:hyperlink>
    </w:p>
    <w:p w14:paraId="7A1E90B1" w14:textId="17149740" w:rsidR="00121F78" w:rsidRPr="00121F78" w:rsidRDefault="00121F78" w:rsidP="00DA25C5">
      <w:pPr>
        <w:rPr>
          <w:lang w:eastAsia="es-ES"/>
        </w:rPr>
      </w:pPr>
      <w:r w:rsidRPr="00121F78">
        <w:rPr>
          <w:lang w:eastAsia="es-ES"/>
        </w:rPr>
        <w:t>Zhang, Y., Liu, T., Meyer, C. A., Eeckhoute, J., Johnson, D. S., Bernstein, B. E.,</w:t>
      </w:r>
      <w:r w:rsidR="00E85146">
        <w:rPr>
          <w:lang w:eastAsia="es-ES"/>
        </w:rPr>
        <w:t xml:space="preserve"> </w:t>
      </w:r>
      <w:r w:rsidR="00245543">
        <w:rPr>
          <w:lang w:eastAsia="es-ES"/>
        </w:rPr>
        <w:t xml:space="preserve">Nusbaum, C., </w:t>
      </w:r>
      <w:r w:rsidR="009E678B">
        <w:rPr>
          <w:lang w:eastAsia="es-ES"/>
        </w:rPr>
        <w:t xml:space="preserve">Myers, R.M., </w:t>
      </w:r>
      <w:r w:rsidR="00410948">
        <w:rPr>
          <w:lang w:eastAsia="es-ES"/>
        </w:rPr>
        <w:t xml:space="preserve">Brown, M., </w:t>
      </w:r>
      <w:r w:rsidR="00D9456E">
        <w:rPr>
          <w:lang w:eastAsia="es-ES"/>
        </w:rPr>
        <w:t>Li, W., et al</w:t>
      </w:r>
      <w:r w:rsidRPr="00121F78">
        <w:rPr>
          <w:lang w:eastAsia="es-ES"/>
        </w:rPr>
        <w:t xml:space="preserve">. (2008). Open Access Model-based Analysis of ChIP-Seq ( MACS ). </w:t>
      </w:r>
      <w:r w:rsidRPr="00121F78">
        <w:rPr>
          <w:i/>
          <w:iCs/>
          <w:lang w:eastAsia="es-ES"/>
        </w:rPr>
        <w:t>Genome Biology</w:t>
      </w:r>
      <w:r w:rsidRPr="00121F78">
        <w:rPr>
          <w:lang w:eastAsia="es-ES"/>
        </w:rPr>
        <w:t xml:space="preserve">, </w:t>
      </w:r>
      <w:r w:rsidRPr="00121F78">
        <w:rPr>
          <w:i/>
          <w:iCs/>
          <w:lang w:eastAsia="es-ES"/>
        </w:rPr>
        <w:t>R137</w:t>
      </w:r>
      <w:r w:rsidRPr="00121F78">
        <w:rPr>
          <w:lang w:eastAsia="es-ES"/>
        </w:rPr>
        <w:t>(9). https://doi.org/10.1186/gb-2008-9-9-r137</w:t>
      </w:r>
    </w:p>
    <w:p w14:paraId="01A1C38D" w14:textId="5F59B4AE" w:rsidR="00121F78" w:rsidRPr="00121F78" w:rsidRDefault="00121F78" w:rsidP="00DA25C5">
      <w:pPr>
        <w:rPr>
          <w:lang w:eastAsia="es-ES"/>
        </w:rPr>
      </w:pPr>
      <w:r w:rsidRPr="00121F78">
        <w:rPr>
          <w:lang w:eastAsia="es-ES"/>
        </w:rPr>
        <w:t>Zhao, H., Yang, M., Bishop, J., Teng, Y., Cao, Y., Beall, B. D.,</w:t>
      </w:r>
      <w:r w:rsidR="00A935D4">
        <w:rPr>
          <w:lang w:eastAsia="es-ES"/>
        </w:rPr>
        <w:t xml:space="preserve"> </w:t>
      </w:r>
      <w:r w:rsidR="001A4466">
        <w:rPr>
          <w:lang w:eastAsia="es-ES"/>
        </w:rPr>
        <w:t>Li, S., Liu, T., Fang, Q., Fang, Q.</w:t>
      </w:r>
      <w:r w:rsidR="00A935D4">
        <w:rPr>
          <w:lang w:eastAsia="es-ES"/>
        </w:rPr>
        <w:t>, et al</w:t>
      </w:r>
      <w:r w:rsidRPr="00121F78">
        <w:rPr>
          <w:lang w:eastAsia="es-ES"/>
        </w:rPr>
        <w:t xml:space="preserve">. (2022). Identification and functional validation of super-enhancers in Arabidopsis thaliana. </w:t>
      </w:r>
      <w:r w:rsidRPr="00121F78">
        <w:rPr>
          <w:i/>
          <w:iCs/>
          <w:lang w:eastAsia="es-ES"/>
        </w:rPr>
        <w:t>PNAS</w:t>
      </w:r>
      <w:r w:rsidRPr="00121F78">
        <w:rPr>
          <w:lang w:eastAsia="es-ES"/>
        </w:rPr>
        <w:t xml:space="preserve">, </w:t>
      </w:r>
      <w:r w:rsidRPr="00121F78">
        <w:rPr>
          <w:i/>
          <w:iCs/>
          <w:lang w:eastAsia="es-ES"/>
        </w:rPr>
        <w:t>119</w:t>
      </w:r>
      <w:r w:rsidRPr="00121F78">
        <w:rPr>
          <w:lang w:eastAsia="es-ES"/>
        </w:rPr>
        <w:t>(48), 1–11. https://doi.org/10.1073/pnas.</w:t>
      </w:r>
    </w:p>
    <w:p w14:paraId="73490161" w14:textId="2EC6B075" w:rsidR="00121F78" w:rsidRPr="00121F78" w:rsidRDefault="00121F78" w:rsidP="00DA25C5">
      <w:pPr>
        <w:rPr>
          <w:lang w:eastAsia="es-ES"/>
        </w:rPr>
      </w:pPr>
      <w:r w:rsidRPr="00121F78">
        <w:rPr>
          <w:lang w:eastAsia="es-ES"/>
        </w:rPr>
        <w:t>Zhao, H., Sun, Z., W</w:t>
      </w:r>
      <w:r w:rsidR="000A7F04">
        <w:rPr>
          <w:lang w:eastAsia="es-ES"/>
        </w:rPr>
        <w:t>ang, J., Huang, H., Kocher, J.,</w:t>
      </w:r>
      <w:r w:rsidRPr="00121F78">
        <w:rPr>
          <w:lang w:eastAsia="es-ES"/>
        </w:rPr>
        <w:t xml:space="preserve"> Wang, L. (2014). CrossMap : a versatile tool for coordinate conversion between genome assemblies. </w:t>
      </w:r>
      <w:r w:rsidRPr="00121F78">
        <w:rPr>
          <w:i/>
          <w:iCs/>
          <w:lang w:eastAsia="es-ES"/>
        </w:rPr>
        <w:t>Bioinformatics</w:t>
      </w:r>
      <w:r w:rsidRPr="00121F78">
        <w:rPr>
          <w:lang w:eastAsia="es-ES"/>
        </w:rPr>
        <w:t xml:space="preserve">, </w:t>
      </w:r>
      <w:r w:rsidRPr="00121F78">
        <w:rPr>
          <w:i/>
          <w:iCs/>
          <w:lang w:eastAsia="es-ES"/>
        </w:rPr>
        <w:t>30</w:t>
      </w:r>
      <w:r w:rsidRPr="00121F78">
        <w:rPr>
          <w:lang w:eastAsia="es-ES"/>
        </w:rPr>
        <w:t>(7), 1006–1007. https://doi.org/10.1093/bioinformatics/btt730</w:t>
      </w:r>
    </w:p>
    <w:p w14:paraId="779A132D" w14:textId="33275CE6" w:rsidR="002820B5" w:rsidRDefault="002820B5" w:rsidP="00C1028C">
      <w:r>
        <w:t>Zhao, L., Xie, L., Zhang, Q., Ouyang, W., Deng, L., Guan, P.,</w:t>
      </w:r>
      <w:r w:rsidR="00F91A74">
        <w:t xml:space="preserve"> </w:t>
      </w:r>
      <w:r w:rsidR="00C60119">
        <w:t xml:space="preserve">Ma, M., </w:t>
      </w:r>
      <w:r w:rsidR="00161A33">
        <w:t xml:space="preserve">Li, Y., </w:t>
      </w:r>
      <w:r w:rsidR="00453296">
        <w:t>Zhang, Y., Xiao, Q., et al</w:t>
      </w:r>
      <w:r>
        <w:t xml:space="preserve">. (2020). Integrative analysis of reference epigenomes in 20 rice varieties. </w:t>
      </w:r>
      <w:r>
        <w:rPr>
          <w:i/>
          <w:iCs/>
        </w:rPr>
        <w:t>Nature Communications</w:t>
      </w:r>
      <w:r>
        <w:t xml:space="preserve">, </w:t>
      </w:r>
      <w:r>
        <w:rPr>
          <w:i/>
          <w:iCs/>
        </w:rPr>
        <w:t>11</w:t>
      </w:r>
      <w:r>
        <w:t>(2658), 1–16. https://doi.org/10.1038/s41467-020-16457-5</w:t>
      </w:r>
    </w:p>
    <w:p w14:paraId="73DE78CC" w14:textId="77777777" w:rsidR="00811B43" w:rsidRDefault="00811B43" w:rsidP="00811B43">
      <w:pPr>
        <w:pStyle w:val="Ttulo1"/>
        <w:rPr>
          <w:lang w:val="en-US"/>
        </w:rPr>
      </w:pPr>
      <w:r>
        <w:rPr>
          <w:lang w:val="en-US"/>
        </w:rPr>
        <w:t>Figure legends</w:t>
      </w:r>
    </w:p>
    <w:p w14:paraId="38CD2584" w14:textId="68C89E50" w:rsidR="00811B43" w:rsidRDefault="00811B43" w:rsidP="00811B43">
      <w:r>
        <w:rPr>
          <w:b/>
        </w:rPr>
        <w:t xml:space="preserve">Fig. 1. Inter-species chromatin states definition. </w:t>
      </w:r>
      <w:r w:rsidRPr="00D779D5">
        <w:rPr>
          <w:b/>
        </w:rPr>
        <w:t>Top panel:</w:t>
      </w:r>
      <w:r>
        <w:t xml:space="preserve"> From left to right chromatin state definitions, abbreviation, species relation, </w:t>
      </w:r>
      <w:r w:rsidR="00DE351C">
        <w:t xml:space="preserve">track </w:t>
      </w:r>
      <w:bookmarkStart w:id="0" w:name="_GoBack"/>
      <w:bookmarkEnd w:id="0"/>
      <w:r>
        <w:t>composition (emission probability) and genome coverage based on 10 common epigenomic marks. Chromatin states with “&gt;” indicate definitions transitioning between species. Darkblue colors in relation heatmap hig</w:t>
      </w:r>
      <w:r w:rsidR="00C0648C">
        <w:t>h</w:t>
      </w:r>
      <w:r>
        <w:t xml:space="preserve">light for which species the definition is similar and columns represent </w:t>
      </w:r>
      <w:r w:rsidRPr="00C33A3A">
        <w:rPr>
          <w:i/>
        </w:rPr>
        <w:t>A.</w:t>
      </w:r>
      <w:r>
        <w:rPr>
          <w:i/>
        </w:rPr>
        <w:t xml:space="preserve"> </w:t>
      </w:r>
      <w:r w:rsidRPr="00C33A3A">
        <w:rPr>
          <w:i/>
        </w:rPr>
        <w:t>thaliana</w:t>
      </w:r>
      <w:r>
        <w:rPr>
          <w:i/>
        </w:rPr>
        <w:t xml:space="preserve"> (At)</w:t>
      </w:r>
      <w:r>
        <w:t xml:space="preserve">, </w:t>
      </w:r>
      <w:r>
        <w:rPr>
          <w:i/>
        </w:rPr>
        <w:t xml:space="preserve">O. sativa (Os) </w:t>
      </w:r>
      <w:r>
        <w:t xml:space="preserve">and </w:t>
      </w:r>
      <w:r>
        <w:rPr>
          <w:i/>
        </w:rPr>
        <w:t>Z. mays (Zm)</w:t>
      </w:r>
      <w:r>
        <w:t xml:space="preserve">, respectively. </w:t>
      </w:r>
      <w:r w:rsidRPr="00D779D5">
        <w:rPr>
          <w:b/>
        </w:rPr>
        <w:t>Bottom panel:</w:t>
      </w:r>
      <w:r>
        <w:t xml:space="preserve"> fold enrichments over different genomic features for each state and species.</w:t>
      </w:r>
    </w:p>
    <w:p w14:paraId="31251916" w14:textId="491E6024" w:rsidR="00811B43" w:rsidRDefault="00811B43" w:rsidP="00811B43">
      <w:r>
        <w:rPr>
          <w:b/>
        </w:rPr>
        <w:lastRenderedPageBreak/>
        <w:t xml:space="preserve">Fig. 2. Inter-species chromatin states annotation. </w:t>
      </w:r>
      <w:r>
        <w:t>Heatmaps depicting significant (p &lt; 0.05) genomic overlap-enrichment (odds ratio) of inter-species states with different annotation modules. From top to bottom: genetic variability represented by significant SNPs in GWAS, transcription factor (TF) motifs illustrated by TF binding si</w:t>
      </w:r>
      <w:r w:rsidR="00ED432C">
        <w:t>tes (BS) according</w:t>
      </w:r>
      <w:r>
        <w:t xml:space="preserve"> to PlantRegMap categories, conservation covered by PhastCons elements and pairwise conserved non-coding elements (CNEs) and non-common chromatin proteins and histone marks</w:t>
      </w:r>
      <w:r w:rsidR="00DA5756">
        <w:t>/variants</w:t>
      </w:r>
      <w:r>
        <w:t xml:space="preserve">. Chromatin states with “&gt;” indicate definitions transitioning between species. Darkblue colors in relation heatmap higlight for which species the definition is similar and rows represent </w:t>
      </w:r>
      <w:r w:rsidRPr="00C33A3A">
        <w:rPr>
          <w:i/>
        </w:rPr>
        <w:t>A.</w:t>
      </w:r>
      <w:r>
        <w:rPr>
          <w:i/>
        </w:rPr>
        <w:t xml:space="preserve"> </w:t>
      </w:r>
      <w:r w:rsidRPr="00C33A3A">
        <w:rPr>
          <w:i/>
        </w:rPr>
        <w:t>thaliana</w:t>
      </w:r>
      <w:r>
        <w:rPr>
          <w:i/>
        </w:rPr>
        <w:t xml:space="preserve"> (At)</w:t>
      </w:r>
      <w:r>
        <w:t xml:space="preserve">, </w:t>
      </w:r>
      <w:r>
        <w:rPr>
          <w:i/>
        </w:rPr>
        <w:t xml:space="preserve">O. sativa (Os) </w:t>
      </w:r>
      <w:r>
        <w:t xml:space="preserve">and </w:t>
      </w:r>
      <w:r>
        <w:rPr>
          <w:i/>
        </w:rPr>
        <w:t>Z. mays (Zm)</w:t>
      </w:r>
      <w:r>
        <w:t>, respectively.</w:t>
      </w:r>
    </w:p>
    <w:p w14:paraId="77403C8D" w14:textId="77777777" w:rsidR="00811B43" w:rsidRDefault="00811B43" w:rsidP="00811B43">
      <w:r>
        <w:rPr>
          <w:b/>
        </w:rPr>
        <w:t xml:space="preserve">Fig. 3. Inter-species chromatin states description. </w:t>
      </w:r>
      <w:r>
        <w:t>Each chromatin functional group is exemplified by a module with a single state (CS1 – bivalent; CS6 – active; CS10 – divergent; CS11 – heterochromatin). From left to right, each module is constituted by a dotplot showing significant KO enrichments for the genes covered by the CS and alluvial diagrams describing the distribution and correspondence between gene biotypes and orthologous for each species (</w:t>
      </w:r>
      <w:r w:rsidRPr="00C33A3A">
        <w:rPr>
          <w:i/>
        </w:rPr>
        <w:t>A.</w:t>
      </w:r>
      <w:r>
        <w:rPr>
          <w:i/>
        </w:rPr>
        <w:t xml:space="preserve"> </w:t>
      </w:r>
      <w:r w:rsidRPr="00C33A3A">
        <w:rPr>
          <w:i/>
        </w:rPr>
        <w:t>thaliana</w:t>
      </w:r>
      <w:r>
        <w:rPr>
          <w:i/>
        </w:rPr>
        <w:t xml:space="preserve"> (At)</w:t>
      </w:r>
      <w:r>
        <w:t xml:space="preserve">, </w:t>
      </w:r>
      <w:r>
        <w:rPr>
          <w:i/>
        </w:rPr>
        <w:t xml:space="preserve">O. sativa (Os) </w:t>
      </w:r>
      <w:r>
        <w:t xml:space="preserve">and </w:t>
      </w:r>
      <w:r>
        <w:rPr>
          <w:i/>
        </w:rPr>
        <w:t>Z. mays (Zm)</w:t>
      </w:r>
      <w:r w:rsidRPr="009310EE">
        <w:t>)</w:t>
      </w:r>
      <w:r>
        <w:t>. Colors denote species. Dot size indicates gene ratio. Bold KO terms highlight convergent terms for all the species. Minor gene biotypes are represented by different symbols.</w:t>
      </w:r>
    </w:p>
    <w:p w14:paraId="765FEC13" w14:textId="07A383AC" w:rsidR="00811B43" w:rsidRDefault="00811B43" w:rsidP="00811B43">
      <w:r>
        <w:rPr>
          <w:b/>
        </w:rPr>
        <w:t xml:space="preserve">Fig. 4. Predictive models of paralogs degree of functional divergence including chromatin states metrics. </w:t>
      </w:r>
      <w:r>
        <w:t>Chromatin states metrics were obtained dividing promoter and genes in a fixed number of windows, calculating frequency and presence vectors and comput</w:t>
      </w:r>
      <w:r w:rsidR="002D13BC">
        <w:t>ing several distance and si</w:t>
      </w:r>
      <w:r>
        <w:t xml:space="preserve">milarity coefficients between genes from the same paralog pair comparing equivalent vector types (see </w:t>
      </w:r>
      <w:r>
        <w:rPr>
          <w:b/>
        </w:rPr>
        <w:t>Methods</w:t>
      </w:r>
      <w:r>
        <w:t xml:space="preserve">). </w:t>
      </w:r>
      <w:r w:rsidRPr="007D4F94">
        <w:rPr>
          <w:b/>
        </w:rPr>
        <w:t>(a-d)</w:t>
      </w:r>
      <w:r>
        <w:t xml:space="preserve"> Results reproducing </w:t>
      </w:r>
      <w:r w:rsidR="00EC38E2" w:rsidRPr="00EC38E2">
        <w:t xml:space="preserve">Ezoe, Shirai, </w:t>
      </w:r>
      <w:r w:rsidR="003B1FC4">
        <w:t>and</w:t>
      </w:r>
      <w:r w:rsidR="00EC38E2" w:rsidRPr="00EC38E2">
        <w:t xml:space="preserve"> Hanada, 2021 </w:t>
      </w:r>
      <w:r>
        <w:t xml:space="preserve">models including CS metrics. </w:t>
      </w:r>
      <w:r w:rsidRPr="007D4F94">
        <w:rPr>
          <w:b/>
        </w:rPr>
        <w:t>(a)</w:t>
      </w:r>
      <w:r>
        <w:rPr>
          <w:b/>
        </w:rPr>
        <w:t xml:space="preserve"> </w:t>
      </w:r>
      <w:r>
        <w:t xml:space="preserve">Relative importance in explanatory variables. The relative importance was inferred based on the logistic regression algorithm. </w:t>
      </w:r>
      <w:r w:rsidRPr="00172806">
        <w:rPr>
          <w:b/>
        </w:rPr>
        <w:t>(b)</w:t>
      </w:r>
      <w:r>
        <w:rPr>
          <w:b/>
        </w:rPr>
        <w:t xml:space="preserve"> </w:t>
      </w:r>
      <w:r>
        <w:t xml:space="preserve">Custom chromatin state metric (CCSM; see </w:t>
      </w:r>
      <w:r w:rsidRPr="004D79C5">
        <w:rPr>
          <w:b/>
        </w:rPr>
        <w:t>Methods</w:t>
      </w:r>
      <w:r>
        <w:t xml:space="preserve">) distribution of high and low diversified gene pairs. P-value, two-tailed Wilcoxon rank sum test. Numbers in parenthesis represent the number of duplicate pairs. </w:t>
      </w:r>
      <w:r w:rsidRPr="00F01994">
        <w:rPr>
          <w:b/>
        </w:rPr>
        <w:t>(c)</w:t>
      </w:r>
      <w:r>
        <w:rPr>
          <w:b/>
        </w:rPr>
        <w:t xml:space="preserve"> </w:t>
      </w:r>
      <w:r>
        <w:t>Receiver Operating Characteristic (ROC) and Precision-Recall (PR) curves in our prediction models. Colored lines indicate different generated models in six types of formula based on logistic regression algorithms using different sets of features. The are</w:t>
      </w:r>
      <w:r w:rsidR="003817B3">
        <w:t>a</w:t>
      </w:r>
      <w:r>
        <w:t xml:space="preserve"> under the curve (AUC) values were calculated by the best prediction model in each formula. A perfect classification model would have AUC-ROC and AU-PRC score of 1.0; black dotted lines represent performance of random classification model, in which AUC-ROC and AU-PRC values would be 0.5. </w:t>
      </w:r>
      <w:r w:rsidRPr="005C6F40">
        <w:rPr>
          <w:b/>
        </w:rPr>
        <w:t>(d)</w:t>
      </w:r>
      <w:r>
        <w:rPr>
          <w:b/>
        </w:rPr>
        <w:t xml:space="preserve"> </w:t>
      </w:r>
      <w:r>
        <w:t xml:space="preserve">Histogram of the inferred degree of functional divergence (DFD) in high and low duplicates of the training data. The inferred DFD was </w:t>
      </w:r>
      <w:r>
        <w:lastRenderedPageBreak/>
        <w:t xml:space="preserve">calculated for 463/111 high/low diversified pairs, respectively. The bottom 5% of the inferred high diversified DFD values were &lt; 0.46 (i.e low DFD at 5% FDR). The top 5% of the inferred low diversified DFD values were &gt; 0.93 (i.e high DFD at 5% FDR). </w:t>
      </w:r>
      <w:r w:rsidR="00647773">
        <w:t xml:space="preserve">Ka/Ks = </w:t>
      </w:r>
      <w:r w:rsidR="003B231F">
        <w:t>protein divergence sequence r</w:t>
      </w:r>
      <w:r w:rsidR="002D13BC">
        <w:t>ate, Re/Ks = gene expression si</w:t>
      </w:r>
      <w:r w:rsidR="003B231F">
        <w:t xml:space="preserve">milarity rate, FD = </w:t>
      </w:r>
      <w:r w:rsidR="000A3D0B">
        <w:t xml:space="preserve">number of </w:t>
      </w:r>
      <w:r w:rsidR="003B231F">
        <w:t>shared functional domains</w:t>
      </w:r>
      <w:r w:rsidR="008008BB">
        <w:t xml:space="preserve">, </w:t>
      </w:r>
      <w:r w:rsidR="000A3D0B">
        <w:t xml:space="preserve">GO = number of shared gene ontologies, PPI = </w:t>
      </w:r>
      <w:r w:rsidR="00B02946">
        <w:t xml:space="preserve">protein-protein interactions. </w:t>
      </w:r>
      <w:r w:rsidRPr="005A2A4B">
        <w:rPr>
          <w:b/>
        </w:rPr>
        <w:t>(e-h)</w:t>
      </w:r>
      <w:r>
        <w:t xml:space="preserve"> Results reproducing Cusack et al., 2021 models including CS metrics. </w:t>
      </w:r>
      <w:r w:rsidRPr="00B04E0D">
        <w:rPr>
          <w:b/>
        </w:rPr>
        <w:t>(e)</w:t>
      </w:r>
      <w:r>
        <w:rPr>
          <w:b/>
        </w:rPr>
        <w:t xml:space="preserve"> </w:t>
      </w:r>
      <w:r>
        <w:t xml:space="preserve">Top 200 final selected features distribution across groups of variables for extreme-inclusive redundancy definitions without (RD4-RD9, respectively) and with (RD4C-RD9C, respetively) CS information. Numbers in parenthesis denote the median importance ranks for all the features in that group. Feature importance was determined using SVM with a linear kernel and normalized features values. Colors represent distinct redundancy definitions and features sets. RD4 (light green): extreme redundancy definition without CS information; RD4C (dark green): extreme redundancy definition with CS information; RD9 (light purple): inclusive redundancy definition without CS information; RD9C (dark purple): inclusive redundancy definition with CS information. All gene pairs in RD4/RD4C are contained in RD9/RD9C. </w:t>
      </w:r>
      <w:r w:rsidRPr="00FF28E1">
        <w:rPr>
          <w:b/>
        </w:rPr>
        <w:t>(f)</w:t>
      </w:r>
      <w:r>
        <w:rPr>
          <w:b/>
        </w:rPr>
        <w:t xml:space="preserve"> </w:t>
      </w:r>
      <w:r>
        <w:t xml:space="preserve">ROC and PR curves of final SVM models for each redundancy definition/feature set. AUC values were calculated by the best prediction model in each formula. </w:t>
      </w:r>
      <w:r w:rsidRPr="006F2311">
        <w:rPr>
          <w:b/>
        </w:rPr>
        <w:t>(g)</w:t>
      </w:r>
      <w:r>
        <w:rPr>
          <w:b/>
        </w:rPr>
        <w:t xml:space="preserve"> </w:t>
      </w:r>
      <w:r>
        <w:t>AUC-ROC and AU-PRC for the heldout tests for models built with each</w:t>
      </w:r>
      <w:r w:rsidRPr="00B3281E">
        <w:t xml:space="preserve"> </w:t>
      </w:r>
      <w:r>
        <w:t xml:space="preserve">redundancy definition/feature set. </w:t>
      </w:r>
      <w:r w:rsidRPr="00B47BE2">
        <w:rPr>
          <w:b/>
        </w:rPr>
        <w:t>(h)</w:t>
      </w:r>
      <w:r>
        <w:rPr>
          <w:b/>
        </w:rPr>
        <w:t xml:space="preserve"> </w:t>
      </w:r>
      <w:r>
        <w:t>Matrix layout for all intersections between top 200 variables in redundancy definition/feature sets, sorted by decreasing order. Dark circles in the matrix indicate sets that are part of the intersection.</w:t>
      </w:r>
    </w:p>
    <w:p w14:paraId="58F082AC" w14:textId="583DCC89" w:rsidR="00811B43" w:rsidRDefault="00811B43" w:rsidP="00811B43">
      <w:pPr>
        <w:rPr>
          <w:lang w:val="en-US"/>
        </w:rPr>
      </w:pPr>
      <w:r>
        <w:rPr>
          <w:b/>
        </w:rPr>
        <w:t xml:space="preserve">Fig. 5. Functional genomics conservation (LECIF) score overview and downstream analyses. </w:t>
      </w:r>
      <w:r>
        <w:t>This figure i</w:t>
      </w:r>
      <w:r w:rsidR="00D311FA">
        <w:t>s constituted by 5 panels (topleft, topright, bottomleft, bottom</w:t>
      </w:r>
      <w:r>
        <w:t xml:space="preserve">right and middle). </w:t>
      </w:r>
      <w:r w:rsidR="00D311FA">
        <w:rPr>
          <w:b/>
        </w:rPr>
        <w:t>Top</w:t>
      </w:r>
      <w:r w:rsidRPr="00D311FA">
        <w:rPr>
          <w:b/>
        </w:rPr>
        <w:t>left panel:</w:t>
      </w:r>
      <w:r>
        <w:t xml:space="preserve"> Overview of the LECIF-score. Very briefly, LECIF algorithm was applied integrating epigenomic, chromatin states, whole genome alignments and transcriptomic information to obtain functional genomics conservation scores for all pairwise comparisons. These scores, together with previosuly generated resources, are stored in PlantFUNCO database to allow future applications and further hypothesis testing such as paral</w:t>
      </w:r>
      <w:r w:rsidR="00B518A7">
        <w:t xml:space="preserve">og functional evolution. </w:t>
      </w:r>
      <w:r w:rsidR="00B518A7" w:rsidRPr="00B518A7">
        <w:rPr>
          <w:b/>
        </w:rPr>
        <w:t>Bottomleft, topright and bottom</w:t>
      </w:r>
      <w:r w:rsidRPr="00B518A7">
        <w:rPr>
          <w:b/>
        </w:rPr>
        <w:t>right panels</w:t>
      </w:r>
      <w:r>
        <w:t xml:space="preserve"> illustrate LECIF-score downstream analyses for </w:t>
      </w:r>
      <w:r>
        <w:rPr>
          <w:i/>
        </w:rPr>
        <w:t>O. sativa (Os)</w:t>
      </w:r>
      <w:r>
        <w:t xml:space="preserve">, </w:t>
      </w:r>
      <w:r>
        <w:rPr>
          <w:i/>
        </w:rPr>
        <w:t xml:space="preserve">Z. mays (Zm) </w:t>
      </w:r>
      <w:r w:rsidRPr="00483002">
        <w:t>and</w:t>
      </w:r>
      <w:r>
        <w:rPr>
          <w:i/>
        </w:rPr>
        <w:t xml:space="preserve"> </w:t>
      </w:r>
      <w:r w:rsidRPr="00C33A3A">
        <w:rPr>
          <w:i/>
        </w:rPr>
        <w:t>A.</w:t>
      </w:r>
      <w:r>
        <w:rPr>
          <w:i/>
        </w:rPr>
        <w:t xml:space="preserve"> </w:t>
      </w:r>
      <w:r w:rsidRPr="00C33A3A">
        <w:rPr>
          <w:i/>
        </w:rPr>
        <w:t>thaliana</w:t>
      </w:r>
      <w:r>
        <w:rPr>
          <w:i/>
        </w:rPr>
        <w:t xml:space="preserve"> (At)</w:t>
      </w:r>
      <w:r>
        <w:t xml:space="preserve">, respectively. Each of this panels are divided into left and right sides according to the two </w:t>
      </w:r>
      <w:r w:rsidR="00833DB9">
        <w:t xml:space="preserve">remaining </w:t>
      </w:r>
      <w:r>
        <w:t xml:space="preserve">target species and three description modules: 1) Genetic variability as genomic overlap-enrichment of GWAS significant SNPs over regions divided into five bins based on LECIF scores. Black bars indicate significance (p &lt; 0.05). 2) Comparative genomics represented by boxplots showing the distribution of LECIF scores against PhatCons elements/CNEs and correlation values for LECIF versus </w:t>
      </w:r>
      <w:r>
        <w:lastRenderedPageBreak/>
        <w:t>PhyloP scores (PCC = Pearson correlation coefficient; SCC = Spearman correlation coefficient). Gray lines in boxplots denote genome-wide median and mean. 3) Chromatin states module with genome-wide (histogram) and state-specific (violinplot) LECIF scores distribution. Additional</w:t>
      </w:r>
      <w:r w:rsidR="00E376BC">
        <w:t>ly, this module is covered by chromatin state</w:t>
      </w:r>
      <w:r w:rsidR="002D13BC">
        <w:t xml:space="preserve"> sim</w:t>
      </w:r>
      <w:r>
        <w:t>ilarity between high/low (percentile rank &gt; 60 / &lt; 40; dark colors) and low/high (light colors) functional (LECIF) /comparative (PhyloP) genomics score regions, respectively (horizontal grouped barplot); and between regions with low, medium and</w:t>
      </w:r>
      <w:r w:rsidR="000B62B6">
        <w:t xml:space="preserve"> high LECIF score (lineplot). Chromatin state</w:t>
      </w:r>
      <w:r w:rsidR="002D13BC">
        <w:t xml:space="preserve"> sim</w:t>
      </w:r>
      <w:r>
        <w:t xml:space="preserve">ilarity was computed using the Dice coefficient. Lastly, </w:t>
      </w:r>
      <w:r w:rsidRPr="00234F46">
        <w:rPr>
          <w:b/>
        </w:rPr>
        <w:t>middle panel</w:t>
      </w:r>
      <w:r>
        <w:t xml:space="preserve"> depicted by a circos to visualize gene density (first track), scores</w:t>
      </w:r>
      <w:r w:rsidR="0009358F">
        <w:t xml:space="preserve"> (second to fourth track) and chromatin states</w:t>
      </w:r>
      <w:r>
        <w:t xml:space="preserve"> (inner track; colors indicate chromatin functional groups) across nuclear chromosomes and species. </w:t>
      </w:r>
      <w:r>
        <w:rPr>
          <w:i/>
        </w:rPr>
        <w:t xml:space="preserve">A. thaliana </w:t>
      </w:r>
      <w:r>
        <w:t xml:space="preserve">and </w:t>
      </w:r>
      <w:r>
        <w:rPr>
          <w:i/>
        </w:rPr>
        <w:t xml:space="preserve">O. sativa </w:t>
      </w:r>
      <w:r>
        <w:t xml:space="preserve">chromosomes are zoomed in to reach </w:t>
      </w:r>
      <w:r>
        <w:rPr>
          <w:i/>
        </w:rPr>
        <w:t>Z. mays</w:t>
      </w:r>
      <w:r>
        <w:t xml:space="preserve"> scale. Coverage (%) referes to the aligning regions overlap. </w:t>
      </w:r>
      <w:r>
        <w:rPr>
          <w:lang w:val="en-US"/>
        </w:rPr>
        <w:t xml:space="preserve">PlantFUNCO DB is available at </w:t>
      </w:r>
      <w:r w:rsidRPr="002A1056">
        <w:rPr>
          <w:rStyle w:val="Hipervnculo"/>
          <w:lang w:val="en-US"/>
        </w:rPr>
        <w:t>https://ro</w:t>
      </w:r>
      <w:r w:rsidR="002A1056">
        <w:rPr>
          <w:rStyle w:val="Hipervnculo"/>
          <w:lang w:val="en-US"/>
        </w:rPr>
        <w:t>cesv.github.io/PlantFUNCO</w:t>
      </w:r>
      <w:r>
        <w:rPr>
          <w:lang w:val="en-US"/>
        </w:rPr>
        <w:t>.</w:t>
      </w:r>
    </w:p>
    <w:p w14:paraId="1DD1DE5F" w14:textId="77777777" w:rsidR="00811B43" w:rsidRPr="00506101" w:rsidRDefault="00811B43" w:rsidP="00811B43">
      <w:pPr>
        <w:rPr>
          <w:lang w:val="en-US"/>
        </w:rPr>
      </w:pPr>
      <w:r>
        <w:rPr>
          <w:b/>
        </w:rPr>
        <w:t xml:space="preserve">Fig. 6. Experimental validation of potential high diversified AOX. </w:t>
      </w:r>
      <w:r>
        <w:t>From left to right degree of functional divergence (DFD) values, genic models, chromatin states and LECIF scores, when applicable, for each of the AOX paralogs evaluated. Rows represent genotypes and columns indicate distinct conditions. For each column representative images of 5 days seedlings and cotyledons after 3,3-Diaminobenzidine</w:t>
      </w:r>
      <w:r>
        <w:rPr>
          <w:lang w:val="en-US"/>
        </w:rPr>
        <w:t xml:space="preserve"> (DAB) staining are displayed. </w:t>
      </w:r>
      <w:r>
        <w:t>The white bar represents 1 cm.</w:t>
      </w:r>
      <w:r>
        <w:rPr>
          <w:lang w:val="en-US"/>
        </w:rPr>
        <w:t xml:space="preserve"> Furthermore, root phenotype boxplots of root length, hypocotyl length and root:hypocotyl length ratio are presented in the bottom panel projection of the column. After two paired conditions (Control vs PEG x Heat; Mock vs Antimycin A) an additional column is added to illustrate DAB quantification intra-genotype results. The staining intensity was quantified after 32-bit gray scale transformation as: integrated density – (area selected * mean intensity of background readings). Phenotypic differences were determined based on at least twelve biological replicates for root phenotypes and at least three biological replicates for DAB staining. A difference is considered significant with p &lt; 0.05.</w:t>
      </w:r>
    </w:p>
    <w:p w14:paraId="174CACD8" w14:textId="77777777" w:rsidR="00811B43" w:rsidRDefault="00811B43" w:rsidP="00811B43">
      <w:pPr>
        <w:pStyle w:val="Ttulo1"/>
        <w:rPr>
          <w:lang w:val="en-US"/>
        </w:rPr>
      </w:pPr>
      <w:r>
        <w:rPr>
          <w:lang w:val="en-US"/>
        </w:rPr>
        <w:t>Supplementary Material</w:t>
      </w:r>
    </w:p>
    <w:p w14:paraId="738F9523" w14:textId="77777777" w:rsidR="00811B43" w:rsidRDefault="00811B43" w:rsidP="00811B43">
      <w:pPr>
        <w:rPr>
          <w:b/>
        </w:rPr>
      </w:pPr>
      <w:r>
        <w:rPr>
          <w:b/>
        </w:rPr>
        <w:t>Supplementary fig. S1. Overview of the methods workflow.</w:t>
      </w:r>
    </w:p>
    <w:p w14:paraId="6659422B" w14:textId="77777777" w:rsidR="00811B43" w:rsidRPr="00925FA5" w:rsidRDefault="00811B43" w:rsidP="00811B43">
      <w:pPr>
        <w:rPr>
          <w:b/>
        </w:rPr>
      </w:pPr>
      <w:r>
        <w:rPr>
          <w:b/>
        </w:rPr>
        <w:t>Supplementary fig. S2. Genome-wide intra and inter-species correlation between epigenetic marks showing inter-species variance.</w:t>
      </w:r>
    </w:p>
    <w:p w14:paraId="094C5F8A" w14:textId="77777777" w:rsidR="00811B43" w:rsidRPr="00925FA5" w:rsidRDefault="00811B43" w:rsidP="00811B43">
      <w:pPr>
        <w:rPr>
          <w:b/>
        </w:rPr>
      </w:pPr>
      <w:r>
        <w:rPr>
          <w:b/>
        </w:rPr>
        <w:t>Supplementary fig. S3. Inter-species chromatin states description based on GO treemaps highlighting convergent terms.</w:t>
      </w:r>
    </w:p>
    <w:p w14:paraId="51F9E488" w14:textId="77777777" w:rsidR="00811B43" w:rsidRPr="00925FA5" w:rsidRDefault="00811B43" w:rsidP="00811B43">
      <w:pPr>
        <w:rPr>
          <w:b/>
        </w:rPr>
      </w:pPr>
      <w:r>
        <w:rPr>
          <w:b/>
        </w:rPr>
        <w:t>Supplementary table S1. Epigenomic data collection.</w:t>
      </w:r>
    </w:p>
    <w:p w14:paraId="7AC12678" w14:textId="77777777" w:rsidR="00811B43" w:rsidRPr="00925FA5" w:rsidRDefault="00811B43" w:rsidP="00811B43">
      <w:pPr>
        <w:rPr>
          <w:b/>
        </w:rPr>
      </w:pPr>
      <w:r>
        <w:rPr>
          <w:b/>
        </w:rPr>
        <w:lastRenderedPageBreak/>
        <w:t>Supplementary table S2. Transcriptomic data collection.</w:t>
      </w:r>
    </w:p>
    <w:p w14:paraId="5EEDCD77" w14:textId="77777777" w:rsidR="00811B43" w:rsidRPr="00925FA5" w:rsidRDefault="00811B43" w:rsidP="00811B43">
      <w:pPr>
        <w:rPr>
          <w:b/>
        </w:rPr>
      </w:pPr>
      <w:r>
        <w:rPr>
          <w:b/>
        </w:rPr>
        <w:t>Supplementary table S3. Degree of functional divergence genome-wide predictions and mutants information.</w:t>
      </w:r>
    </w:p>
    <w:p w14:paraId="18DFA433" w14:textId="450AC5CA" w:rsidR="00B461BA" w:rsidRPr="00FF49EB" w:rsidRDefault="00811B43" w:rsidP="00C1028C">
      <w:pPr>
        <w:rPr>
          <w:b/>
        </w:rPr>
      </w:pPr>
      <w:r>
        <w:rPr>
          <w:b/>
        </w:rPr>
        <w:t>Supplementary table S4. LECIF training and tunning.</w:t>
      </w:r>
    </w:p>
    <w:sectPr w:rsidR="00B461BA" w:rsidRPr="00FF49EB" w:rsidSect="00BE5A63">
      <w:footerReference w:type="default" r:id="rId26"/>
      <w:pgSz w:w="11906" w:h="16838"/>
      <w:pgMar w:top="1417" w:right="1701" w:bottom="1417" w:left="1701" w:header="708" w:footer="708"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7370DE" w16cex:dateUtc="2021-06-15T16:33:00Z"/>
  <w16cex:commentExtensible w16cex:durableId="248740F8" w16cex:dateUtc="2021-06-30T17:14:00Z"/>
  <w16cex:commentExtensible w16cex:durableId="24873EEA" w16cex:dateUtc="2021-06-30T17:05:00Z"/>
  <w16cex:commentExtensible w16cex:durableId="248739A0" w16cex:dateUtc="2021-06-30T16:42:00Z"/>
  <w16cex:commentExtensible w16cex:durableId="248741B5" w16cex:dateUtc="2021-06-30T17:17:00Z"/>
  <w16cex:commentExtensible w16cex:durableId="24874152" w16cex:dateUtc="2021-06-30T17:15:00Z"/>
  <w16cex:commentExtensible w16cex:durableId="248742C9" w16cex:dateUtc="2021-06-30T17:21:00Z"/>
  <w16cex:commentExtensible w16cex:durableId="2487442D" w16cex:dateUtc="2021-06-30T17:27:00Z"/>
  <w16cex:commentExtensible w16cex:durableId="2487446F" w16cex:dateUtc="2021-06-30T17: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934B05F" w16cid:durableId="247370DE"/>
  <w16cid:commentId w16cid:paraId="193E6371" w16cid:durableId="248740F8"/>
  <w16cid:commentId w16cid:paraId="31F1743A" w16cid:durableId="24873EEA"/>
  <w16cid:commentId w16cid:paraId="0A8F897C" w16cid:durableId="248739A0"/>
  <w16cid:commentId w16cid:paraId="7AA6501C" w16cid:durableId="248741B5"/>
  <w16cid:commentId w16cid:paraId="701F5BC3" w16cid:durableId="24874152"/>
  <w16cid:commentId w16cid:paraId="5F0F5E94" w16cid:durableId="248742C9"/>
  <w16cid:commentId w16cid:paraId="184B4632" w16cid:durableId="2487442D"/>
  <w16cid:commentId w16cid:paraId="7750CAF1" w16cid:durableId="2487446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A0378A3" w14:textId="77777777" w:rsidR="00683EFD" w:rsidRDefault="00683EFD" w:rsidP="0006461F">
      <w:pPr>
        <w:spacing w:after="0" w:line="240" w:lineRule="auto"/>
      </w:pPr>
      <w:r>
        <w:separator/>
      </w:r>
    </w:p>
  </w:endnote>
  <w:endnote w:type="continuationSeparator" w:id="0">
    <w:p w14:paraId="480424C3" w14:textId="77777777" w:rsidR="00683EFD" w:rsidRDefault="00683EFD" w:rsidP="000646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71643344"/>
      <w:docPartObj>
        <w:docPartGallery w:val="Page Numbers (Bottom of Page)"/>
        <w:docPartUnique/>
      </w:docPartObj>
    </w:sdtPr>
    <w:sdtEndPr/>
    <w:sdtContent>
      <w:p w14:paraId="70F44ED7" w14:textId="6C9CC824" w:rsidR="00687873" w:rsidRDefault="00687873">
        <w:pPr>
          <w:pStyle w:val="Piedepgina"/>
          <w:jc w:val="right"/>
        </w:pPr>
        <w:r>
          <w:fldChar w:fldCharType="begin"/>
        </w:r>
        <w:r>
          <w:instrText>PAGE   \* MERGEFORMAT</w:instrText>
        </w:r>
        <w:r>
          <w:fldChar w:fldCharType="separate"/>
        </w:r>
        <w:r w:rsidR="00DE351C">
          <w:rPr>
            <w:noProof/>
          </w:rPr>
          <w:t>25</w:t>
        </w:r>
        <w:r>
          <w:fldChar w:fldCharType="end"/>
        </w:r>
      </w:p>
    </w:sdtContent>
  </w:sdt>
  <w:p w14:paraId="3F09162F" w14:textId="77777777" w:rsidR="00687873" w:rsidRDefault="00687873">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89A378B" w14:textId="77777777" w:rsidR="00683EFD" w:rsidRDefault="00683EFD" w:rsidP="0006461F">
      <w:pPr>
        <w:spacing w:after="0" w:line="240" w:lineRule="auto"/>
      </w:pPr>
      <w:r>
        <w:separator/>
      </w:r>
    </w:p>
  </w:footnote>
  <w:footnote w:type="continuationSeparator" w:id="0">
    <w:p w14:paraId="39E0052B" w14:textId="77777777" w:rsidR="00683EFD" w:rsidRDefault="00683EFD" w:rsidP="0006461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F10ADF"/>
    <w:multiLevelType w:val="hybridMultilevel"/>
    <w:tmpl w:val="806AF22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3A3E1B93"/>
    <w:multiLevelType w:val="hybridMultilevel"/>
    <w:tmpl w:val="FF86665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50866BF2"/>
    <w:multiLevelType w:val="hybridMultilevel"/>
    <w:tmpl w:val="C10ECDA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1718"/>
    <w:rsid w:val="00000321"/>
    <w:rsid w:val="0000044F"/>
    <w:rsid w:val="00000C2D"/>
    <w:rsid w:val="00000D07"/>
    <w:rsid w:val="000017E1"/>
    <w:rsid w:val="00001AB9"/>
    <w:rsid w:val="00001E22"/>
    <w:rsid w:val="00004724"/>
    <w:rsid w:val="00004B73"/>
    <w:rsid w:val="00004F3F"/>
    <w:rsid w:val="0000512A"/>
    <w:rsid w:val="0000572E"/>
    <w:rsid w:val="00005872"/>
    <w:rsid w:val="00005B4A"/>
    <w:rsid w:val="00006684"/>
    <w:rsid w:val="0000679E"/>
    <w:rsid w:val="0000701B"/>
    <w:rsid w:val="00007971"/>
    <w:rsid w:val="00007BF6"/>
    <w:rsid w:val="00007C72"/>
    <w:rsid w:val="0001169B"/>
    <w:rsid w:val="00011E68"/>
    <w:rsid w:val="0001263B"/>
    <w:rsid w:val="00012B25"/>
    <w:rsid w:val="00012DFC"/>
    <w:rsid w:val="00013059"/>
    <w:rsid w:val="000139D0"/>
    <w:rsid w:val="00013BD4"/>
    <w:rsid w:val="00013E1F"/>
    <w:rsid w:val="00014245"/>
    <w:rsid w:val="00014FE6"/>
    <w:rsid w:val="0001518B"/>
    <w:rsid w:val="000156E6"/>
    <w:rsid w:val="00015C68"/>
    <w:rsid w:val="00016336"/>
    <w:rsid w:val="000171D0"/>
    <w:rsid w:val="00017549"/>
    <w:rsid w:val="0001755C"/>
    <w:rsid w:val="00017A72"/>
    <w:rsid w:val="00020187"/>
    <w:rsid w:val="00020310"/>
    <w:rsid w:val="0002038B"/>
    <w:rsid w:val="0002090D"/>
    <w:rsid w:val="00020BB0"/>
    <w:rsid w:val="00020BF8"/>
    <w:rsid w:val="00020E93"/>
    <w:rsid w:val="00020FFF"/>
    <w:rsid w:val="0002159B"/>
    <w:rsid w:val="00022BE7"/>
    <w:rsid w:val="000237F2"/>
    <w:rsid w:val="00023D68"/>
    <w:rsid w:val="00026190"/>
    <w:rsid w:val="00026884"/>
    <w:rsid w:val="000272E0"/>
    <w:rsid w:val="0002757D"/>
    <w:rsid w:val="00027EEF"/>
    <w:rsid w:val="00030150"/>
    <w:rsid w:val="000308CD"/>
    <w:rsid w:val="000309E0"/>
    <w:rsid w:val="00030FDE"/>
    <w:rsid w:val="000315D7"/>
    <w:rsid w:val="000317A1"/>
    <w:rsid w:val="000325FC"/>
    <w:rsid w:val="00033CCC"/>
    <w:rsid w:val="00033FB0"/>
    <w:rsid w:val="0003528D"/>
    <w:rsid w:val="0003598B"/>
    <w:rsid w:val="00035D79"/>
    <w:rsid w:val="00035EFF"/>
    <w:rsid w:val="00035F3F"/>
    <w:rsid w:val="000369BB"/>
    <w:rsid w:val="00036B7A"/>
    <w:rsid w:val="000376B7"/>
    <w:rsid w:val="00037E24"/>
    <w:rsid w:val="000401D9"/>
    <w:rsid w:val="0004059E"/>
    <w:rsid w:val="000408C2"/>
    <w:rsid w:val="00041C77"/>
    <w:rsid w:val="0004325A"/>
    <w:rsid w:val="00043363"/>
    <w:rsid w:val="000433AD"/>
    <w:rsid w:val="0004375C"/>
    <w:rsid w:val="00043BFE"/>
    <w:rsid w:val="00043F75"/>
    <w:rsid w:val="00043FA5"/>
    <w:rsid w:val="00043FAA"/>
    <w:rsid w:val="0004431F"/>
    <w:rsid w:val="00045516"/>
    <w:rsid w:val="00045A81"/>
    <w:rsid w:val="0004712D"/>
    <w:rsid w:val="0004771C"/>
    <w:rsid w:val="000501C2"/>
    <w:rsid w:val="000504C8"/>
    <w:rsid w:val="000506D3"/>
    <w:rsid w:val="000507FE"/>
    <w:rsid w:val="00050BC8"/>
    <w:rsid w:val="00050EAF"/>
    <w:rsid w:val="00051762"/>
    <w:rsid w:val="00051A73"/>
    <w:rsid w:val="00052455"/>
    <w:rsid w:val="000537E2"/>
    <w:rsid w:val="00053F7D"/>
    <w:rsid w:val="000549B5"/>
    <w:rsid w:val="00055768"/>
    <w:rsid w:val="00055B9D"/>
    <w:rsid w:val="00055C2B"/>
    <w:rsid w:val="00056F19"/>
    <w:rsid w:val="000578A4"/>
    <w:rsid w:val="000578D1"/>
    <w:rsid w:val="0005793B"/>
    <w:rsid w:val="00057E34"/>
    <w:rsid w:val="00060807"/>
    <w:rsid w:val="00060D1F"/>
    <w:rsid w:val="00061492"/>
    <w:rsid w:val="00061F6D"/>
    <w:rsid w:val="0006271E"/>
    <w:rsid w:val="0006461F"/>
    <w:rsid w:val="00064A80"/>
    <w:rsid w:val="00064B8D"/>
    <w:rsid w:val="00064CA4"/>
    <w:rsid w:val="00065B43"/>
    <w:rsid w:val="00065DE4"/>
    <w:rsid w:val="00066B73"/>
    <w:rsid w:val="000670DE"/>
    <w:rsid w:val="00067434"/>
    <w:rsid w:val="00067E26"/>
    <w:rsid w:val="00070061"/>
    <w:rsid w:val="000709BB"/>
    <w:rsid w:val="000709EB"/>
    <w:rsid w:val="00070AF4"/>
    <w:rsid w:val="00070F1B"/>
    <w:rsid w:val="00071A10"/>
    <w:rsid w:val="00073144"/>
    <w:rsid w:val="00073B8B"/>
    <w:rsid w:val="00074A1F"/>
    <w:rsid w:val="00074FF3"/>
    <w:rsid w:val="00075687"/>
    <w:rsid w:val="00075A98"/>
    <w:rsid w:val="00076095"/>
    <w:rsid w:val="00076205"/>
    <w:rsid w:val="00076BD8"/>
    <w:rsid w:val="00077700"/>
    <w:rsid w:val="00077902"/>
    <w:rsid w:val="000809F4"/>
    <w:rsid w:val="000812FA"/>
    <w:rsid w:val="00081843"/>
    <w:rsid w:val="00081CC6"/>
    <w:rsid w:val="00081F56"/>
    <w:rsid w:val="00082108"/>
    <w:rsid w:val="000828A9"/>
    <w:rsid w:val="00082C53"/>
    <w:rsid w:val="0008303B"/>
    <w:rsid w:val="00083631"/>
    <w:rsid w:val="0008424A"/>
    <w:rsid w:val="000843DE"/>
    <w:rsid w:val="000843E5"/>
    <w:rsid w:val="000848AC"/>
    <w:rsid w:val="0008623B"/>
    <w:rsid w:val="000864B3"/>
    <w:rsid w:val="00086521"/>
    <w:rsid w:val="000908A0"/>
    <w:rsid w:val="000908DA"/>
    <w:rsid w:val="00090FB9"/>
    <w:rsid w:val="0009103E"/>
    <w:rsid w:val="0009118D"/>
    <w:rsid w:val="000916FB"/>
    <w:rsid w:val="00091B9A"/>
    <w:rsid w:val="00091EE9"/>
    <w:rsid w:val="0009289B"/>
    <w:rsid w:val="00092BA9"/>
    <w:rsid w:val="00092C8F"/>
    <w:rsid w:val="0009358F"/>
    <w:rsid w:val="00093A1D"/>
    <w:rsid w:val="00094BDC"/>
    <w:rsid w:val="00094BE8"/>
    <w:rsid w:val="00095416"/>
    <w:rsid w:val="0009561D"/>
    <w:rsid w:val="000967C9"/>
    <w:rsid w:val="00096B0B"/>
    <w:rsid w:val="00097C8B"/>
    <w:rsid w:val="00097EEB"/>
    <w:rsid w:val="000A034A"/>
    <w:rsid w:val="000A050A"/>
    <w:rsid w:val="000A0997"/>
    <w:rsid w:val="000A0DB0"/>
    <w:rsid w:val="000A10A0"/>
    <w:rsid w:val="000A1269"/>
    <w:rsid w:val="000A1B62"/>
    <w:rsid w:val="000A2A41"/>
    <w:rsid w:val="000A3057"/>
    <w:rsid w:val="000A306A"/>
    <w:rsid w:val="000A33A9"/>
    <w:rsid w:val="000A3D0B"/>
    <w:rsid w:val="000A4B3B"/>
    <w:rsid w:val="000A565C"/>
    <w:rsid w:val="000A5740"/>
    <w:rsid w:val="000A597D"/>
    <w:rsid w:val="000A5AE4"/>
    <w:rsid w:val="000A5BF5"/>
    <w:rsid w:val="000A5EBB"/>
    <w:rsid w:val="000A5F67"/>
    <w:rsid w:val="000A6575"/>
    <w:rsid w:val="000A6EF5"/>
    <w:rsid w:val="000A76AD"/>
    <w:rsid w:val="000A7F04"/>
    <w:rsid w:val="000B02F7"/>
    <w:rsid w:val="000B05B7"/>
    <w:rsid w:val="000B0BDB"/>
    <w:rsid w:val="000B0EDA"/>
    <w:rsid w:val="000B1062"/>
    <w:rsid w:val="000B12AD"/>
    <w:rsid w:val="000B1519"/>
    <w:rsid w:val="000B2314"/>
    <w:rsid w:val="000B24E3"/>
    <w:rsid w:val="000B27BB"/>
    <w:rsid w:val="000B2B9D"/>
    <w:rsid w:val="000B2C8C"/>
    <w:rsid w:val="000B2D96"/>
    <w:rsid w:val="000B3AD6"/>
    <w:rsid w:val="000B4BEB"/>
    <w:rsid w:val="000B516C"/>
    <w:rsid w:val="000B5B6F"/>
    <w:rsid w:val="000B6244"/>
    <w:rsid w:val="000B62B6"/>
    <w:rsid w:val="000B6677"/>
    <w:rsid w:val="000B67C7"/>
    <w:rsid w:val="000B6A5E"/>
    <w:rsid w:val="000B6B23"/>
    <w:rsid w:val="000B70B4"/>
    <w:rsid w:val="000B7220"/>
    <w:rsid w:val="000C0263"/>
    <w:rsid w:val="000C03B8"/>
    <w:rsid w:val="000C05A3"/>
    <w:rsid w:val="000C1D2E"/>
    <w:rsid w:val="000C2B00"/>
    <w:rsid w:val="000C2BC0"/>
    <w:rsid w:val="000C3A18"/>
    <w:rsid w:val="000C3C42"/>
    <w:rsid w:val="000C3F55"/>
    <w:rsid w:val="000C4625"/>
    <w:rsid w:val="000C4DB7"/>
    <w:rsid w:val="000C5478"/>
    <w:rsid w:val="000C5D82"/>
    <w:rsid w:val="000C5E0D"/>
    <w:rsid w:val="000C6A2D"/>
    <w:rsid w:val="000C6B03"/>
    <w:rsid w:val="000C6BA3"/>
    <w:rsid w:val="000C7042"/>
    <w:rsid w:val="000D03F0"/>
    <w:rsid w:val="000D1217"/>
    <w:rsid w:val="000D1A30"/>
    <w:rsid w:val="000D32D1"/>
    <w:rsid w:val="000D391E"/>
    <w:rsid w:val="000D427E"/>
    <w:rsid w:val="000D4931"/>
    <w:rsid w:val="000D4B91"/>
    <w:rsid w:val="000D4C5C"/>
    <w:rsid w:val="000D4DC8"/>
    <w:rsid w:val="000D5C96"/>
    <w:rsid w:val="000D60BD"/>
    <w:rsid w:val="000D6912"/>
    <w:rsid w:val="000D7644"/>
    <w:rsid w:val="000D7AEC"/>
    <w:rsid w:val="000D7E02"/>
    <w:rsid w:val="000E13A8"/>
    <w:rsid w:val="000E1B59"/>
    <w:rsid w:val="000E2250"/>
    <w:rsid w:val="000E234B"/>
    <w:rsid w:val="000E2DE0"/>
    <w:rsid w:val="000E38D6"/>
    <w:rsid w:val="000E3D29"/>
    <w:rsid w:val="000E4B8A"/>
    <w:rsid w:val="000E58DA"/>
    <w:rsid w:val="000E5FB2"/>
    <w:rsid w:val="000E60FB"/>
    <w:rsid w:val="000E625D"/>
    <w:rsid w:val="000E637E"/>
    <w:rsid w:val="000E640F"/>
    <w:rsid w:val="000E6F86"/>
    <w:rsid w:val="000E7062"/>
    <w:rsid w:val="000E712F"/>
    <w:rsid w:val="000E78FA"/>
    <w:rsid w:val="000F00CF"/>
    <w:rsid w:val="000F0A4E"/>
    <w:rsid w:val="000F1259"/>
    <w:rsid w:val="000F17DA"/>
    <w:rsid w:val="000F1BB5"/>
    <w:rsid w:val="000F1DFF"/>
    <w:rsid w:val="000F231F"/>
    <w:rsid w:val="000F259E"/>
    <w:rsid w:val="000F2B7F"/>
    <w:rsid w:val="000F32BF"/>
    <w:rsid w:val="000F3549"/>
    <w:rsid w:val="000F445F"/>
    <w:rsid w:val="000F53CD"/>
    <w:rsid w:val="000F5978"/>
    <w:rsid w:val="000F61DE"/>
    <w:rsid w:val="000F7602"/>
    <w:rsid w:val="000F771E"/>
    <w:rsid w:val="00100950"/>
    <w:rsid w:val="00100B8B"/>
    <w:rsid w:val="001014D7"/>
    <w:rsid w:val="00102280"/>
    <w:rsid w:val="001032AC"/>
    <w:rsid w:val="00103BA0"/>
    <w:rsid w:val="00104494"/>
    <w:rsid w:val="001047E0"/>
    <w:rsid w:val="00105706"/>
    <w:rsid w:val="001058DE"/>
    <w:rsid w:val="00105902"/>
    <w:rsid w:val="00105BA9"/>
    <w:rsid w:val="001060D0"/>
    <w:rsid w:val="00110301"/>
    <w:rsid w:val="001108ED"/>
    <w:rsid w:val="001110A5"/>
    <w:rsid w:val="001110AD"/>
    <w:rsid w:val="001112D2"/>
    <w:rsid w:val="00111F4C"/>
    <w:rsid w:val="00112C8F"/>
    <w:rsid w:val="00113297"/>
    <w:rsid w:val="00113792"/>
    <w:rsid w:val="00113AF1"/>
    <w:rsid w:val="001149D8"/>
    <w:rsid w:val="00115497"/>
    <w:rsid w:val="00115B32"/>
    <w:rsid w:val="00115EEE"/>
    <w:rsid w:val="00116976"/>
    <w:rsid w:val="00116A96"/>
    <w:rsid w:val="001175AF"/>
    <w:rsid w:val="00117660"/>
    <w:rsid w:val="0011778A"/>
    <w:rsid w:val="001201C8"/>
    <w:rsid w:val="00120243"/>
    <w:rsid w:val="0012092D"/>
    <w:rsid w:val="001211F2"/>
    <w:rsid w:val="00121659"/>
    <w:rsid w:val="00121F78"/>
    <w:rsid w:val="00121F8D"/>
    <w:rsid w:val="001223E7"/>
    <w:rsid w:val="00122A62"/>
    <w:rsid w:val="00122C9D"/>
    <w:rsid w:val="00122F90"/>
    <w:rsid w:val="0012360D"/>
    <w:rsid w:val="0012418C"/>
    <w:rsid w:val="0012441A"/>
    <w:rsid w:val="001248EC"/>
    <w:rsid w:val="00124DA6"/>
    <w:rsid w:val="001258C2"/>
    <w:rsid w:val="00125FF0"/>
    <w:rsid w:val="00130485"/>
    <w:rsid w:val="00130781"/>
    <w:rsid w:val="00131718"/>
    <w:rsid w:val="00131CCA"/>
    <w:rsid w:val="00132433"/>
    <w:rsid w:val="00132728"/>
    <w:rsid w:val="001332E4"/>
    <w:rsid w:val="0013376B"/>
    <w:rsid w:val="00133908"/>
    <w:rsid w:val="00133969"/>
    <w:rsid w:val="00133CB2"/>
    <w:rsid w:val="00134741"/>
    <w:rsid w:val="00135E44"/>
    <w:rsid w:val="001362B9"/>
    <w:rsid w:val="00136531"/>
    <w:rsid w:val="001370F4"/>
    <w:rsid w:val="0014000E"/>
    <w:rsid w:val="001400E5"/>
    <w:rsid w:val="0014078D"/>
    <w:rsid w:val="00140C29"/>
    <w:rsid w:val="00140D4A"/>
    <w:rsid w:val="0014115F"/>
    <w:rsid w:val="00141831"/>
    <w:rsid w:val="00141920"/>
    <w:rsid w:val="00141EFB"/>
    <w:rsid w:val="00142B21"/>
    <w:rsid w:val="00142DF9"/>
    <w:rsid w:val="00143302"/>
    <w:rsid w:val="00143564"/>
    <w:rsid w:val="00143910"/>
    <w:rsid w:val="001446A6"/>
    <w:rsid w:val="00144C20"/>
    <w:rsid w:val="001461FA"/>
    <w:rsid w:val="00146229"/>
    <w:rsid w:val="00146779"/>
    <w:rsid w:val="00147250"/>
    <w:rsid w:val="0014763F"/>
    <w:rsid w:val="001476C8"/>
    <w:rsid w:val="00147878"/>
    <w:rsid w:val="00150019"/>
    <w:rsid w:val="001501C1"/>
    <w:rsid w:val="00150435"/>
    <w:rsid w:val="0015133F"/>
    <w:rsid w:val="0015223E"/>
    <w:rsid w:val="00153613"/>
    <w:rsid w:val="00153EE3"/>
    <w:rsid w:val="00153FA9"/>
    <w:rsid w:val="001540F0"/>
    <w:rsid w:val="001546A9"/>
    <w:rsid w:val="00154F01"/>
    <w:rsid w:val="001559BE"/>
    <w:rsid w:val="00155E86"/>
    <w:rsid w:val="00156136"/>
    <w:rsid w:val="00156E08"/>
    <w:rsid w:val="00157224"/>
    <w:rsid w:val="001577E0"/>
    <w:rsid w:val="00157B32"/>
    <w:rsid w:val="00160C04"/>
    <w:rsid w:val="00160F61"/>
    <w:rsid w:val="00161675"/>
    <w:rsid w:val="00161A33"/>
    <w:rsid w:val="001638C8"/>
    <w:rsid w:val="00163B94"/>
    <w:rsid w:val="00163EAD"/>
    <w:rsid w:val="00163EEA"/>
    <w:rsid w:val="0016412A"/>
    <w:rsid w:val="00164866"/>
    <w:rsid w:val="00164D4C"/>
    <w:rsid w:val="00165EB3"/>
    <w:rsid w:val="0016610C"/>
    <w:rsid w:val="001668E4"/>
    <w:rsid w:val="00166D90"/>
    <w:rsid w:val="00167BCE"/>
    <w:rsid w:val="00167F73"/>
    <w:rsid w:val="001706B9"/>
    <w:rsid w:val="00170961"/>
    <w:rsid w:val="001711FB"/>
    <w:rsid w:val="001714E1"/>
    <w:rsid w:val="001717CA"/>
    <w:rsid w:val="001724D9"/>
    <w:rsid w:val="00172806"/>
    <w:rsid w:val="00172DAF"/>
    <w:rsid w:val="00173E41"/>
    <w:rsid w:val="00174442"/>
    <w:rsid w:val="0017478C"/>
    <w:rsid w:val="00174793"/>
    <w:rsid w:val="0017487E"/>
    <w:rsid w:val="00174ED2"/>
    <w:rsid w:val="00175677"/>
    <w:rsid w:val="001764BB"/>
    <w:rsid w:val="001768F8"/>
    <w:rsid w:val="001771A7"/>
    <w:rsid w:val="0018098A"/>
    <w:rsid w:val="0018099E"/>
    <w:rsid w:val="001812EB"/>
    <w:rsid w:val="00181C9E"/>
    <w:rsid w:val="00182EE8"/>
    <w:rsid w:val="00183C9D"/>
    <w:rsid w:val="00183EDD"/>
    <w:rsid w:val="00184A7D"/>
    <w:rsid w:val="00184C73"/>
    <w:rsid w:val="0018542D"/>
    <w:rsid w:val="00185A11"/>
    <w:rsid w:val="00185B5D"/>
    <w:rsid w:val="00186953"/>
    <w:rsid w:val="00190831"/>
    <w:rsid w:val="00190922"/>
    <w:rsid w:val="001917F2"/>
    <w:rsid w:val="00191ED9"/>
    <w:rsid w:val="00191FAE"/>
    <w:rsid w:val="00192341"/>
    <w:rsid w:val="0019281E"/>
    <w:rsid w:val="00192F79"/>
    <w:rsid w:val="001938AD"/>
    <w:rsid w:val="00194140"/>
    <w:rsid w:val="0019424F"/>
    <w:rsid w:val="001944E5"/>
    <w:rsid w:val="00194B50"/>
    <w:rsid w:val="00194CCE"/>
    <w:rsid w:val="001952A5"/>
    <w:rsid w:val="00195E12"/>
    <w:rsid w:val="0019679A"/>
    <w:rsid w:val="0019696B"/>
    <w:rsid w:val="00196C14"/>
    <w:rsid w:val="00197FC1"/>
    <w:rsid w:val="001A0451"/>
    <w:rsid w:val="001A08F8"/>
    <w:rsid w:val="001A1018"/>
    <w:rsid w:val="001A1102"/>
    <w:rsid w:val="001A1210"/>
    <w:rsid w:val="001A1998"/>
    <w:rsid w:val="001A2456"/>
    <w:rsid w:val="001A354E"/>
    <w:rsid w:val="001A3F31"/>
    <w:rsid w:val="001A4466"/>
    <w:rsid w:val="001A452E"/>
    <w:rsid w:val="001A45DB"/>
    <w:rsid w:val="001A4CAB"/>
    <w:rsid w:val="001A4F3D"/>
    <w:rsid w:val="001A5392"/>
    <w:rsid w:val="001A5A1D"/>
    <w:rsid w:val="001A5CDE"/>
    <w:rsid w:val="001A5D19"/>
    <w:rsid w:val="001A6285"/>
    <w:rsid w:val="001A6551"/>
    <w:rsid w:val="001A6E73"/>
    <w:rsid w:val="001A75CC"/>
    <w:rsid w:val="001A7B23"/>
    <w:rsid w:val="001A7F02"/>
    <w:rsid w:val="001A7F6E"/>
    <w:rsid w:val="001B0192"/>
    <w:rsid w:val="001B037A"/>
    <w:rsid w:val="001B0CF8"/>
    <w:rsid w:val="001B1AA5"/>
    <w:rsid w:val="001B29AD"/>
    <w:rsid w:val="001B340E"/>
    <w:rsid w:val="001B36CC"/>
    <w:rsid w:val="001B3707"/>
    <w:rsid w:val="001B3B5B"/>
    <w:rsid w:val="001B400D"/>
    <w:rsid w:val="001B4199"/>
    <w:rsid w:val="001B466C"/>
    <w:rsid w:val="001B4694"/>
    <w:rsid w:val="001B4A0F"/>
    <w:rsid w:val="001B4C1F"/>
    <w:rsid w:val="001B4EA9"/>
    <w:rsid w:val="001B50FA"/>
    <w:rsid w:val="001B597A"/>
    <w:rsid w:val="001B66D4"/>
    <w:rsid w:val="001B6BF5"/>
    <w:rsid w:val="001B6D0B"/>
    <w:rsid w:val="001C0896"/>
    <w:rsid w:val="001C0A71"/>
    <w:rsid w:val="001C2200"/>
    <w:rsid w:val="001C39CB"/>
    <w:rsid w:val="001C48D9"/>
    <w:rsid w:val="001C4AED"/>
    <w:rsid w:val="001C54A6"/>
    <w:rsid w:val="001C59EB"/>
    <w:rsid w:val="001C5D58"/>
    <w:rsid w:val="001C6DA3"/>
    <w:rsid w:val="001C70D6"/>
    <w:rsid w:val="001C7395"/>
    <w:rsid w:val="001C7AEC"/>
    <w:rsid w:val="001C7BC6"/>
    <w:rsid w:val="001D03AA"/>
    <w:rsid w:val="001D04FD"/>
    <w:rsid w:val="001D0E9A"/>
    <w:rsid w:val="001D13BF"/>
    <w:rsid w:val="001D1C00"/>
    <w:rsid w:val="001D4948"/>
    <w:rsid w:val="001D4A12"/>
    <w:rsid w:val="001D4D1A"/>
    <w:rsid w:val="001D537A"/>
    <w:rsid w:val="001D5869"/>
    <w:rsid w:val="001D6793"/>
    <w:rsid w:val="001D681A"/>
    <w:rsid w:val="001D6906"/>
    <w:rsid w:val="001D78A8"/>
    <w:rsid w:val="001D7A82"/>
    <w:rsid w:val="001D7B27"/>
    <w:rsid w:val="001D7B99"/>
    <w:rsid w:val="001D7E1D"/>
    <w:rsid w:val="001D7F8B"/>
    <w:rsid w:val="001E01E3"/>
    <w:rsid w:val="001E05BB"/>
    <w:rsid w:val="001E084C"/>
    <w:rsid w:val="001E2656"/>
    <w:rsid w:val="001E2E6E"/>
    <w:rsid w:val="001E38C5"/>
    <w:rsid w:val="001E3C7D"/>
    <w:rsid w:val="001E3D60"/>
    <w:rsid w:val="001E4478"/>
    <w:rsid w:val="001E4646"/>
    <w:rsid w:val="001E482C"/>
    <w:rsid w:val="001E58DA"/>
    <w:rsid w:val="001E5C91"/>
    <w:rsid w:val="001E6AFB"/>
    <w:rsid w:val="001E7881"/>
    <w:rsid w:val="001E7961"/>
    <w:rsid w:val="001F0536"/>
    <w:rsid w:val="001F0CB0"/>
    <w:rsid w:val="001F12C9"/>
    <w:rsid w:val="001F1368"/>
    <w:rsid w:val="001F17AB"/>
    <w:rsid w:val="001F20A3"/>
    <w:rsid w:val="001F2F58"/>
    <w:rsid w:val="001F3003"/>
    <w:rsid w:val="001F3169"/>
    <w:rsid w:val="001F36A1"/>
    <w:rsid w:val="001F3E09"/>
    <w:rsid w:val="001F3F31"/>
    <w:rsid w:val="001F4379"/>
    <w:rsid w:val="001F49F2"/>
    <w:rsid w:val="001F5192"/>
    <w:rsid w:val="001F5866"/>
    <w:rsid w:val="001F5BDB"/>
    <w:rsid w:val="001F6312"/>
    <w:rsid w:val="001F694F"/>
    <w:rsid w:val="001F6DF8"/>
    <w:rsid w:val="001F775B"/>
    <w:rsid w:val="001F7F54"/>
    <w:rsid w:val="00201DD4"/>
    <w:rsid w:val="00202B4B"/>
    <w:rsid w:val="00202C67"/>
    <w:rsid w:val="0020393B"/>
    <w:rsid w:val="0020496D"/>
    <w:rsid w:val="00204B55"/>
    <w:rsid w:val="00204E9D"/>
    <w:rsid w:val="002051E5"/>
    <w:rsid w:val="0020535E"/>
    <w:rsid w:val="00205F6A"/>
    <w:rsid w:val="00207435"/>
    <w:rsid w:val="0020747A"/>
    <w:rsid w:val="002074E0"/>
    <w:rsid w:val="002107D3"/>
    <w:rsid w:val="002128D5"/>
    <w:rsid w:val="002134C2"/>
    <w:rsid w:val="002134CE"/>
    <w:rsid w:val="00213647"/>
    <w:rsid w:val="00213AE8"/>
    <w:rsid w:val="00213B10"/>
    <w:rsid w:val="00214C98"/>
    <w:rsid w:val="00215576"/>
    <w:rsid w:val="002157F7"/>
    <w:rsid w:val="00215F9F"/>
    <w:rsid w:val="00216D62"/>
    <w:rsid w:val="00220039"/>
    <w:rsid w:val="00220C46"/>
    <w:rsid w:val="00220C8D"/>
    <w:rsid w:val="00220E9F"/>
    <w:rsid w:val="002213C2"/>
    <w:rsid w:val="00221DE9"/>
    <w:rsid w:val="00222E50"/>
    <w:rsid w:val="002232A9"/>
    <w:rsid w:val="0022493E"/>
    <w:rsid w:val="00224C76"/>
    <w:rsid w:val="00225084"/>
    <w:rsid w:val="002253BF"/>
    <w:rsid w:val="00225B6B"/>
    <w:rsid w:val="0022618C"/>
    <w:rsid w:val="002261F0"/>
    <w:rsid w:val="00226A09"/>
    <w:rsid w:val="00226D6B"/>
    <w:rsid w:val="002316A4"/>
    <w:rsid w:val="00231ECE"/>
    <w:rsid w:val="00233118"/>
    <w:rsid w:val="00233E03"/>
    <w:rsid w:val="002342DC"/>
    <w:rsid w:val="00234B1A"/>
    <w:rsid w:val="00234F46"/>
    <w:rsid w:val="0023616A"/>
    <w:rsid w:val="002364C7"/>
    <w:rsid w:val="00236FF9"/>
    <w:rsid w:val="00237B37"/>
    <w:rsid w:val="002420EC"/>
    <w:rsid w:val="002421BE"/>
    <w:rsid w:val="0024220C"/>
    <w:rsid w:val="0024234A"/>
    <w:rsid w:val="00242485"/>
    <w:rsid w:val="00242D3B"/>
    <w:rsid w:val="00242D55"/>
    <w:rsid w:val="0024376E"/>
    <w:rsid w:val="00244EE4"/>
    <w:rsid w:val="00245543"/>
    <w:rsid w:val="00245873"/>
    <w:rsid w:val="00245B50"/>
    <w:rsid w:val="00246CA5"/>
    <w:rsid w:val="002475E9"/>
    <w:rsid w:val="00247B7B"/>
    <w:rsid w:val="002502A5"/>
    <w:rsid w:val="00250358"/>
    <w:rsid w:val="00250587"/>
    <w:rsid w:val="00250775"/>
    <w:rsid w:val="0025086A"/>
    <w:rsid w:val="00250BE0"/>
    <w:rsid w:val="00250F6B"/>
    <w:rsid w:val="00251992"/>
    <w:rsid w:val="00252DD1"/>
    <w:rsid w:val="00252FF3"/>
    <w:rsid w:val="0025348B"/>
    <w:rsid w:val="002538EB"/>
    <w:rsid w:val="0025570D"/>
    <w:rsid w:val="00255A46"/>
    <w:rsid w:val="00255E83"/>
    <w:rsid w:val="002568B4"/>
    <w:rsid w:val="00256DB0"/>
    <w:rsid w:val="002572EF"/>
    <w:rsid w:val="00257346"/>
    <w:rsid w:val="0025778E"/>
    <w:rsid w:val="00260707"/>
    <w:rsid w:val="00262FC4"/>
    <w:rsid w:val="00263699"/>
    <w:rsid w:val="002639E5"/>
    <w:rsid w:val="00263FF5"/>
    <w:rsid w:val="0026446D"/>
    <w:rsid w:val="00264FA1"/>
    <w:rsid w:val="00265197"/>
    <w:rsid w:val="002664C7"/>
    <w:rsid w:val="002665F2"/>
    <w:rsid w:val="00266DDE"/>
    <w:rsid w:val="002672F9"/>
    <w:rsid w:val="002674F9"/>
    <w:rsid w:val="00267507"/>
    <w:rsid w:val="00267C1F"/>
    <w:rsid w:val="002705EB"/>
    <w:rsid w:val="00270A6E"/>
    <w:rsid w:val="00270AE0"/>
    <w:rsid w:val="00271EB7"/>
    <w:rsid w:val="002720F7"/>
    <w:rsid w:val="00273C9E"/>
    <w:rsid w:val="00275570"/>
    <w:rsid w:val="00275717"/>
    <w:rsid w:val="002759FE"/>
    <w:rsid w:val="00275B21"/>
    <w:rsid w:val="0027639F"/>
    <w:rsid w:val="002763C4"/>
    <w:rsid w:val="00277216"/>
    <w:rsid w:val="0027728F"/>
    <w:rsid w:val="002777E5"/>
    <w:rsid w:val="00277B0D"/>
    <w:rsid w:val="002802B4"/>
    <w:rsid w:val="00280602"/>
    <w:rsid w:val="00280A75"/>
    <w:rsid w:val="0028193C"/>
    <w:rsid w:val="00282005"/>
    <w:rsid w:val="002820B5"/>
    <w:rsid w:val="00282CE2"/>
    <w:rsid w:val="0028304A"/>
    <w:rsid w:val="0028459F"/>
    <w:rsid w:val="002846A3"/>
    <w:rsid w:val="00284940"/>
    <w:rsid w:val="00284DD4"/>
    <w:rsid w:val="00285593"/>
    <w:rsid w:val="00285597"/>
    <w:rsid w:val="00285DC9"/>
    <w:rsid w:val="0028665D"/>
    <w:rsid w:val="00286DA1"/>
    <w:rsid w:val="0028747D"/>
    <w:rsid w:val="00290025"/>
    <w:rsid w:val="002901F8"/>
    <w:rsid w:val="00290E70"/>
    <w:rsid w:val="002916A0"/>
    <w:rsid w:val="00291C2D"/>
    <w:rsid w:val="00292025"/>
    <w:rsid w:val="00292541"/>
    <w:rsid w:val="00293145"/>
    <w:rsid w:val="00294B84"/>
    <w:rsid w:val="00295557"/>
    <w:rsid w:val="0029561F"/>
    <w:rsid w:val="00296375"/>
    <w:rsid w:val="00297D97"/>
    <w:rsid w:val="002A067B"/>
    <w:rsid w:val="002A1056"/>
    <w:rsid w:val="002A12BE"/>
    <w:rsid w:val="002A32DD"/>
    <w:rsid w:val="002A39BE"/>
    <w:rsid w:val="002A3D5A"/>
    <w:rsid w:val="002A41E3"/>
    <w:rsid w:val="002A49EB"/>
    <w:rsid w:val="002A4C9D"/>
    <w:rsid w:val="002A56D9"/>
    <w:rsid w:val="002A613B"/>
    <w:rsid w:val="002A62D7"/>
    <w:rsid w:val="002A63F6"/>
    <w:rsid w:val="002A686E"/>
    <w:rsid w:val="002B1148"/>
    <w:rsid w:val="002B12CA"/>
    <w:rsid w:val="002B26DE"/>
    <w:rsid w:val="002B33FF"/>
    <w:rsid w:val="002B38B8"/>
    <w:rsid w:val="002B38BA"/>
    <w:rsid w:val="002B4E1D"/>
    <w:rsid w:val="002B5377"/>
    <w:rsid w:val="002B56AD"/>
    <w:rsid w:val="002B5852"/>
    <w:rsid w:val="002B59B4"/>
    <w:rsid w:val="002B5C76"/>
    <w:rsid w:val="002B659F"/>
    <w:rsid w:val="002B685D"/>
    <w:rsid w:val="002B6916"/>
    <w:rsid w:val="002B6E26"/>
    <w:rsid w:val="002B7120"/>
    <w:rsid w:val="002B713E"/>
    <w:rsid w:val="002B737A"/>
    <w:rsid w:val="002B77B5"/>
    <w:rsid w:val="002C06FD"/>
    <w:rsid w:val="002C07EA"/>
    <w:rsid w:val="002C0942"/>
    <w:rsid w:val="002C1390"/>
    <w:rsid w:val="002C15E3"/>
    <w:rsid w:val="002C1636"/>
    <w:rsid w:val="002C16FC"/>
    <w:rsid w:val="002C2470"/>
    <w:rsid w:val="002C2802"/>
    <w:rsid w:val="002C307B"/>
    <w:rsid w:val="002C32FC"/>
    <w:rsid w:val="002C3978"/>
    <w:rsid w:val="002C3B18"/>
    <w:rsid w:val="002C3BC0"/>
    <w:rsid w:val="002C3BFA"/>
    <w:rsid w:val="002C43C4"/>
    <w:rsid w:val="002C4CC2"/>
    <w:rsid w:val="002C4CF1"/>
    <w:rsid w:val="002C5576"/>
    <w:rsid w:val="002C5A23"/>
    <w:rsid w:val="002C71A0"/>
    <w:rsid w:val="002D02B0"/>
    <w:rsid w:val="002D0889"/>
    <w:rsid w:val="002D0E44"/>
    <w:rsid w:val="002D10BE"/>
    <w:rsid w:val="002D13BC"/>
    <w:rsid w:val="002D1977"/>
    <w:rsid w:val="002D1E2A"/>
    <w:rsid w:val="002D2800"/>
    <w:rsid w:val="002D2C9D"/>
    <w:rsid w:val="002D2DD0"/>
    <w:rsid w:val="002D3371"/>
    <w:rsid w:val="002D3610"/>
    <w:rsid w:val="002D3638"/>
    <w:rsid w:val="002D4880"/>
    <w:rsid w:val="002D4D92"/>
    <w:rsid w:val="002D67DB"/>
    <w:rsid w:val="002D7428"/>
    <w:rsid w:val="002E05E4"/>
    <w:rsid w:val="002E05FB"/>
    <w:rsid w:val="002E0AD6"/>
    <w:rsid w:val="002E2EBC"/>
    <w:rsid w:val="002E36E5"/>
    <w:rsid w:val="002E394A"/>
    <w:rsid w:val="002E39A5"/>
    <w:rsid w:val="002E4508"/>
    <w:rsid w:val="002E52A3"/>
    <w:rsid w:val="002E5E3B"/>
    <w:rsid w:val="002E6B75"/>
    <w:rsid w:val="002E6C81"/>
    <w:rsid w:val="002E7030"/>
    <w:rsid w:val="002E7049"/>
    <w:rsid w:val="002E7167"/>
    <w:rsid w:val="002E7D03"/>
    <w:rsid w:val="002F091D"/>
    <w:rsid w:val="002F0E0C"/>
    <w:rsid w:val="002F1679"/>
    <w:rsid w:val="002F2D7B"/>
    <w:rsid w:val="002F3019"/>
    <w:rsid w:val="002F3822"/>
    <w:rsid w:val="002F42EB"/>
    <w:rsid w:val="002F43C9"/>
    <w:rsid w:val="002F43E1"/>
    <w:rsid w:val="002F4A71"/>
    <w:rsid w:val="002F53C6"/>
    <w:rsid w:val="002F609A"/>
    <w:rsid w:val="002F62BE"/>
    <w:rsid w:val="002F6451"/>
    <w:rsid w:val="002F791B"/>
    <w:rsid w:val="003006CD"/>
    <w:rsid w:val="003007C5"/>
    <w:rsid w:val="00300BD8"/>
    <w:rsid w:val="00300D18"/>
    <w:rsid w:val="00301315"/>
    <w:rsid w:val="0030193A"/>
    <w:rsid w:val="00302267"/>
    <w:rsid w:val="0030385B"/>
    <w:rsid w:val="00303D07"/>
    <w:rsid w:val="00304173"/>
    <w:rsid w:val="00305671"/>
    <w:rsid w:val="00306D09"/>
    <w:rsid w:val="0030716A"/>
    <w:rsid w:val="003074ED"/>
    <w:rsid w:val="0030750A"/>
    <w:rsid w:val="00307CB9"/>
    <w:rsid w:val="00310211"/>
    <w:rsid w:val="00310D20"/>
    <w:rsid w:val="00310F06"/>
    <w:rsid w:val="0031145F"/>
    <w:rsid w:val="00311479"/>
    <w:rsid w:val="003117C1"/>
    <w:rsid w:val="00311A60"/>
    <w:rsid w:val="00312058"/>
    <w:rsid w:val="00314E33"/>
    <w:rsid w:val="00315171"/>
    <w:rsid w:val="00315A0B"/>
    <w:rsid w:val="0031606D"/>
    <w:rsid w:val="00316127"/>
    <w:rsid w:val="0031616B"/>
    <w:rsid w:val="00316502"/>
    <w:rsid w:val="00316D0E"/>
    <w:rsid w:val="0031737D"/>
    <w:rsid w:val="003202A2"/>
    <w:rsid w:val="003214A9"/>
    <w:rsid w:val="00321BC9"/>
    <w:rsid w:val="003238A4"/>
    <w:rsid w:val="00323A1F"/>
    <w:rsid w:val="00324C45"/>
    <w:rsid w:val="00324F5A"/>
    <w:rsid w:val="00325FF4"/>
    <w:rsid w:val="003277BA"/>
    <w:rsid w:val="00327902"/>
    <w:rsid w:val="00330111"/>
    <w:rsid w:val="003303E5"/>
    <w:rsid w:val="003306EC"/>
    <w:rsid w:val="003310C0"/>
    <w:rsid w:val="0033130B"/>
    <w:rsid w:val="0033171E"/>
    <w:rsid w:val="003319AE"/>
    <w:rsid w:val="00332953"/>
    <w:rsid w:val="00332966"/>
    <w:rsid w:val="003331C0"/>
    <w:rsid w:val="0033353C"/>
    <w:rsid w:val="0033379C"/>
    <w:rsid w:val="00333C29"/>
    <w:rsid w:val="00335DA0"/>
    <w:rsid w:val="0033607E"/>
    <w:rsid w:val="00337D7B"/>
    <w:rsid w:val="0034072E"/>
    <w:rsid w:val="00341D18"/>
    <w:rsid w:val="00342A33"/>
    <w:rsid w:val="00343134"/>
    <w:rsid w:val="003447AC"/>
    <w:rsid w:val="00346500"/>
    <w:rsid w:val="00346B7D"/>
    <w:rsid w:val="00350164"/>
    <w:rsid w:val="00350947"/>
    <w:rsid w:val="00350BC6"/>
    <w:rsid w:val="00350ED5"/>
    <w:rsid w:val="003515D4"/>
    <w:rsid w:val="00351786"/>
    <w:rsid w:val="00351ADA"/>
    <w:rsid w:val="00351C94"/>
    <w:rsid w:val="00354050"/>
    <w:rsid w:val="0035473E"/>
    <w:rsid w:val="00354D50"/>
    <w:rsid w:val="00354F32"/>
    <w:rsid w:val="00355071"/>
    <w:rsid w:val="003554E3"/>
    <w:rsid w:val="0035628E"/>
    <w:rsid w:val="0035641B"/>
    <w:rsid w:val="00360085"/>
    <w:rsid w:val="003608F6"/>
    <w:rsid w:val="0036176C"/>
    <w:rsid w:val="0036298D"/>
    <w:rsid w:val="00362D9F"/>
    <w:rsid w:val="003639C7"/>
    <w:rsid w:val="00363AEE"/>
    <w:rsid w:val="00364431"/>
    <w:rsid w:val="00364EC0"/>
    <w:rsid w:val="00364F9F"/>
    <w:rsid w:val="003653A9"/>
    <w:rsid w:val="00365EBF"/>
    <w:rsid w:val="003665DB"/>
    <w:rsid w:val="00366D6B"/>
    <w:rsid w:val="0036719E"/>
    <w:rsid w:val="003678A0"/>
    <w:rsid w:val="00367F46"/>
    <w:rsid w:val="0037034D"/>
    <w:rsid w:val="0037047F"/>
    <w:rsid w:val="00370DEB"/>
    <w:rsid w:val="00371055"/>
    <w:rsid w:val="00371124"/>
    <w:rsid w:val="003711DC"/>
    <w:rsid w:val="00372322"/>
    <w:rsid w:val="00372D1D"/>
    <w:rsid w:val="0037357C"/>
    <w:rsid w:val="003736A8"/>
    <w:rsid w:val="00374182"/>
    <w:rsid w:val="003744E9"/>
    <w:rsid w:val="00374509"/>
    <w:rsid w:val="00375157"/>
    <w:rsid w:val="003752B7"/>
    <w:rsid w:val="00375441"/>
    <w:rsid w:val="00375743"/>
    <w:rsid w:val="0037660C"/>
    <w:rsid w:val="00376CA6"/>
    <w:rsid w:val="00377005"/>
    <w:rsid w:val="003800F7"/>
    <w:rsid w:val="00380244"/>
    <w:rsid w:val="0038090C"/>
    <w:rsid w:val="00380998"/>
    <w:rsid w:val="003817B3"/>
    <w:rsid w:val="00381C4E"/>
    <w:rsid w:val="00382B51"/>
    <w:rsid w:val="003834D0"/>
    <w:rsid w:val="00383AB0"/>
    <w:rsid w:val="00384EDD"/>
    <w:rsid w:val="003852C4"/>
    <w:rsid w:val="0038578E"/>
    <w:rsid w:val="0038597F"/>
    <w:rsid w:val="00385D05"/>
    <w:rsid w:val="00385D77"/>
    <w:rsid w:val="003861CC"/>
    <w:rsid w:val="00386E42"/>
    <w:rsid w:val="0038757F"/>
    <w:rsid w:val="00387C70"/>
    <w:rsid w:val="00387F95"/>
    <w:rsid w:val="00391389"/>
    <w:rsid w:val="00391B5B"/>
    <w:rsid w:val="003923D0"/>
    <w:rsid w:val="003926E3"/>
    <w:rsid w:val="003929F5"/>
    <w:rsid w:val="003932F9"/>
    <w:rsid w:val="003933A8"/>
    <w:rsid w:val="003947A5"/>
    <w:rsid w:val="00395144"/>
    <w:rsid w:val="0039547F"/>
    <w:rsid w:val="00395682"/>
    <w:rsid w:val="00395D6A"/>
    <w:rsid w:val="00395E87"/>
    <w:rsid w:val="003960B2"/>
    <w:rsid w:val="0039721C"/>
    <w:rsid w:val="0039786D"/>
    <w:rsid w:val="003A06E2"/>
    <w:rsid w:val="003A0AFD"/>
    <w:rsid w:val="003A11C5"/>
    <w:rsid w:val="003A199A"/>
    <w:rsid w:val="003A19D0"/>
    <w:rsid w:val="003A1A2B"/>
    <w:rsid w:val="003A291A"/>
    <w:rsid w:val="003A407F"/>
    <w:rsid w:val="003A48D3"/>
    <w:rsid w:val="003A4DA1"/>
    <w:rsid w:val="003A5441"/>
    <w:rsid w:val="003A58D0"/>
    <w:rsid w:val="003A648B"/>
    <w:rsid w:val="003A66F2"/>
    <w:rsid w:val="003A6D65"/>
    <w:rsid w:val="003A7144"/>
    <w:rsid w:val="003A7447"/>
    <w:rsid w:val="003A7943"/>
    <w:rsid w:val="003B0831"/>
    <w:rsid w:val="003B0B45"/>
    <w:rsid w:val="003B12A2"/>
    <w:rsid w:val="003B149E"/>
    <w:rsid w:val="003B1543"/>
    <w:rsid w:val="003B1FC4"/>
    <w:rsid w:val="003B231F"/>
    <w:rsid w:val="003B2E2B"/>
    <w:rsid w:val="003B2E4A"/>
    <w:rsid w:val="003B30E2"/>
    <w:rsid w:val="003B3332"/>
    <w:rsid w:val="003B4434"/>
    <w:rsid w:val="003B463A"/>
    <w:rsid w:val="003B4AC6"/>
    <w:rsid w:val="003B57FD"/>
    <w:rsid w:val="003B5F28"/>
    <w:rsid w:val="003B6672"/>
    <w:rsid w:val="003B6A25"/>
    <w:rsid w:val="003B6CCD"/>
    <w:rsid w:val="003B73F8"/>
    <w:rsid w:val="003B756E"/>
    <w:rsid w:val="003B757E"/>
    <w:rsid w:val="003C0013"/>
    <w:rsid w:val="003C046D"/>
    <w:rsid w:val="003C0A1E"/>
    <w:rsid w:val="003C0FB9"/>
    <w:rsid w:val="003C11EA"/>
    <w:rsid w:val="003C12D2"/>
    <w:rsid w:val="003C1745"/>
    <w:rsid w:val="003C1908"/>
    <w:rsid w:val="003C1D56"/>
    <w:rsid w:val="003C23DE"/>
    <w:rsid w:val="003C2BDB"/>
    <w:rsid w:val="003C3356"/>
    <w:rsid w:val="003C38F0"/>
    <w:rsid w:val="003C40EC"/>
    <w:rsid w:val="003C4E64"/>
    <w:rsid w:val="003C4F08"/>
    <w:rsid w:val="003C5E5B"/>
    <w:rsid w:val="003C62D1"/>
    <w:rsid w:val="003C62D4"/>
    <w:rsid w:val="003C742D"/>
    <w:rsid w:val="003C763E"/>
    <w:rsid w:val="003C7C65"/>
    <w:rsid w:val="003D00CC"/>
    <w:rsid w:val="003D06A7"/>
    <w:rsid w:val="003D100C"/>
    <w:rsid w:val="003D15A5"/>
    <w:rsid w:val="003D1A02"/>
    <w:rsid w:val="003D1C7C"/>
    <w:rsid w:val="003D2BCF"/>
    <w:rsid w:val="003D2E5A"/>
    <w:rsid w:val="003D36ED"/>
    <w:rsid w:val="003D3E53"/>
    <w:rsid w:val="003D4EDD"/>
    <w:rsid w:val="003D5077"/>
    <w:rsid w:val="003D517E"/>
    <w:rsid w:val="003D533E"/>
    <w:rsid w:val="003D69E8"/>
    <w:rsid w:val="003D727D"/>
    <w:rsid w:val="003D7CDC"/>
    <w:rsid w:val="003E072C"/>
    <w:rsid w:val="003E0EDA"/>
    <w:rsid w:val="003E14D0"/>
    <w:rsid w:val="003E155B"/>
    <w:rsid w:val="003E17B6"/>
    <w:rsid w:val="003E2D52"/>
    <w:rsid w:val="003E3191"/>
    <w:rsid w:val="003E3A5F"/>
    <w:rsid w:val="003E3B59"/>
    <w:rsid w:val="003E504B"/>
    <w:rsid w:val="003E5834"/>
    <w:rsid w:val="003E6659"/>
    <w:rsid w:val="003E786C"/>
    <w:rsid w:val="003E7983"/>
    <w:rsid w:val="003F0857"/>
    <w:rsid w:val="003F0B65"/>
    <w:rsid w:val="003F0C05"/>
    <w:rsid w:val="003F0CE3"/>
    <w:rsid w:val="003F1089"/>
    <w:rsid w:val="003F267D"/>
    <w:rsid w:val="003F27D8"/>
    <w:rsid w:val="003F2A31"/>
    <w:rsid w:val="003F432B"/>
    <w:rsid w:val="003F43F1"/>
    <w:rsid w:val="003F4414"/>
    <w:rsid w:val="003F45AE"/>
    <w:rsid w:val="003F4A89"/>
    <w:rsid w:val="003F4B5F"/>
    <w:rsid w:val="003F4E50"/>
    <w:rsid w:val="003F51AF"/>
    <w:rsid w:val="003F5228"/>
    <w:rsid w:val="003F539A"/>
    <w:rsid w:val="003F5755"/>
    <w:rsid w:val="003F57B6"/>
    <w:rsid w:val="003F5874"/>
    <w:rsid w:val="003F58B2"/>
    <w:rsid w:val="003F5BBB"/>
    <w:rsid w:val="003F63A3"/>
    <w:rsid w:val="003F6888"/>
    <w:rsid w:val="003F7028"/>
    <w:rsid w:val="003F71A5"/>
    <w:rsid w:val="003F78E7"/>
    <w:rsid w:val="003F7A6E"/>
    <w:rsid w:val="003F7AE5"/>
    <w:rsid w:val="003F7DE4"/>
    <w:rsid w:val="00400665"/>
    <w:rsid w:val="004009F0"/>
    <w:rsid w:val="00401637"/>
    <w:rsid w:val="00401CAB"/>
    <w:rsid w:val="004030B0"/>
    <w:rsid w:val="0040381A"/>
    <w:rsid w:val="0040401E"/>
    <w:rsid w:val="00404079"/>
    <w:rsid w:val="00405611"/>
    <w:rsid w:val="0040568F"/>
    <w:rsid w:val="00406274"/>
    <w:rsid w:val="004064A8"/>
    <w:rsid w:val="00407519"/>
    <w:rsid w:val="00407A45"/>
    <w:rsid w:val="00407EAD"/>
    <w:rsid w:val="00407EF6"/>
    <w:rsid w:val="00407FDF"/>
    <w:rsid w:val="00410704"/>
    <w:rsid w:val="00410896"/>
    <w:rsid w:val="00410948"/>
    <w:rsid w:val="00410C0D"/>
    <w:rsid w:val="00410CBD"/>
    <w:rsid w:val="00410E0E"/>
    <w:rsid w:val="00410E65"/>
    <w:rsid w:val="004111BC"/>
    <w:rsid w:val="004114FF"/>
    <w:rsid w:val="00411A34"/>
    <w:rsid w:val="00411ED7"/>
    <w:rsid w:val="004120F3"/>
    <w:rsid w:val="00412689"/>
    <w:rsid w:val="00413A2B"/>
    <w:rsid w:val="00413AB8"/>
    <w:rsid w:val="00413B64"/>
    <w:rsid w:val="00413DCD"/>
    <w:rsid w:val="00413F2F"/>
    <w:rsid w:val="00413F4A"/>
    <w:rsid w:val="00414265"/>
    <w:rsid w:val="00414463"/>
    <w:rsid w:val="00414ECF"/>
    <w:rsid w:val="00415662"/>
    <w:rsid w:val="0041571A"/>
    <w:rsid w:val="00415E62"/>
    <w:rsid w:val="0041758F"/>
    <w:rsid w:val="00417DFB"/>
    <w:rsid w:val="00421C1D"/>
    <w:rsid w:val="00423600"/>
    <w:rsid w:val="004237CB"/>
    <w:rsid w:val="00423D64"/>
    <w:rsid w:val="0042441F"/>
    <w:rsid w:val="00424D91"/>
    <w:rsid w:val="00424E80"/>
    <w:rsid w:val="0042544A"/>
    <w:rsid w:val="004258E6"/>
    <w:rsid w:val="00425C80"/>
    <w:rsid w:val="0042610C"/>
    <w:rsid w:val="00426500"/>
    <w:rsid w:val="004266CC"/>
    <w:rsid w:val="00427D25"/>
    <w:rsid w:val="00430213"/>
    <w:rsid w:val="004304DA"/>
    <w:rsid w:val="004311C3"/>
    <w:rsid w:val="004311CC"/>
    <w:rsid w:val="00431680"/>
    <w:rsid w:val="00431D12"/>
    <w:rsid w:val="00433502"/>
    <w:rsid w:val="00433AA1"/>
    <w:rsid w:val="00434858"/>
    <w:rsid w:val="004349B8"/>
    <w:rsid w:val="00434D46"/>
    <w:rsid w:val="0043525F"/>
    <w:rsid w:val="0043645B"/>
    <w:rsid w:val="00436A78"/>
    <w:rsid w:val="00436D3D"/>
    <w:rsid w:val="00436F71"/>
    <w:rsid w:val="004377CE"/>
    <w:rsid w:val="004377F0"/>
    <w:rsid w:val="004408FD"/>
    <w:rsid w:val="004415E8"/>
    <w:rsid w:val="0044197A"/>
    <w:rsid w:val="00441B09"/>
    <w:rsid w:val="00441F64"/>
    <w:rsid w:val="0044217B"/>
    <w:rsid w:val="004421DE"/>
    <w:rsid w:val="0044246B"/>
    <w:rsid w:val="00443764"/>
    <w:rsid w:val="00443BA4"/>
    <w:rsid w:val="0044432F"/>
    <w:rsid w:val="0044438D"/>
    <w:rsid w:val="00445D7C"/>
    <w:rsid w:val="00446603"/>
    <w:rsid w:val="00447B56"/>
    <w:rsid w:val="0045040F"/>
    <w:rsid w:val="0045161B"/>
    <w:rsid w:val="00451B4F"/>
    <w:rsid w:val="00451B73"/>
    <w:rsid w:val="00452CCC"/>
    <w:rsid w:val="00453296"/>
    <w:rsid w:val="00453A62"/>
    <w:rsid w:val="00454586"/>
    <w:rsid w:val="004546F1"/>
    <w:rsid w:val="0045577D"/>
    <w:rsid w:val="004566A3"/>
    <w:rsid w:val="004566B9"/>
    <w:rsid w:val="00456E07"/>
    <w:rsid w:val="00457090"/>
    <w:rsid w:val="00457202"/>
    <w:rsid w:val="00457B0F"/>
    <w:rsid w:val="00460006"/>
    <w:rsid w:val="004604A2"/>
    <w:rsid w:val="00460FF4"/>
    <w:rsid w:val="0046101C"/>
    <w:rsid w:val="00461326"/>
    <w:rsid w:val="00461373"/>
    <w:rsid w:val="00461D5A"/>
    <w:rsid w:val="00461FD8"/>
    <w:rsid w:val="0046208F"/>
    <w:rsid w:val="00462830"/>
    <w:rsid w:val="00462D09"/>
    <w:rsid w:val="00463994"/>
    <w:rsid w:val="004639F7"/>
    <w:rsid w:val="00463BA3"/>
    <w:rsid w:val="00463BEE"/>
    <w:rsid w:val="00463C0E"/>
    <w:rsid w:val="0046439B"/>
    <w:rsid w:val="00464536"/>
    <w:rsid w:val="00464DDE"/>
    <w:rsid w:val="00464DEE"/>
    <w:rsid w:val="00464FCD"/>
    <w:rsid w:val="004660B0"/>
    <w:rsid w:val="004663B2"/>
    <w:rsid w:val="00466C52"/>
    <w:rsid w:val="00466CA8"/>
    <w:rsid w:val="00467807"/>
    <w:rsid w:val="004705BD"/>
    <w:rsid w:val="00470784"/>
    <w:rsid w:val="0047128C"/>
    <w:rsid w:val="004715D4"/>
    <w:rsid w:val="004717AE"/>
    <w:rsid w:val="00471AB5"/>
    <w:rsid w:val="00472001"/>
    <w:rsid w:val="0047281D"/>
    <w:rsid w:val="00472BAF"/>
    <w:rsid w:val="004731C2"/>
    <w:rsid w:val="0047330C"/>
    <w:rsid w:val="00473812"/>
    <w:rsid w:val="00475C54"/>
    <w:rsid w:val="00475D1C"/>
    <w:rsid w:val="0047777D"/>
    <w:rsid w:val="004800BA"/>
    <w:rsid w:val="004800CC"/>
    <w:rsid w:val="004812A2"/>
    <w:rsid w:val="004812A6"/>
    <w:rsid w:val="004817FA"/>
    <w:rsid w:val="00481D2C"/>
    <w:rsid w:val="0048242F"/>
    <w:rsid w:val="004829F8"/>
    <w:rsid w:val="00482D48"/>
    <w:rsid w:val="00482D9A"/>
    <w:rsid w:val="00483002"/>
    <w:rsid w:val="004833F8"/>
    <w:rsid w:val="00483858"/>
    <w:rsid w:val="00485DCD"/>
    <w:rsid w:val="00486418"/>
    <w:rsid w:val="00487782"/>
    <w:rsid w:val="00487A53"/>
    <w:rsid w:val="00487C72"/>
    <w:rsid w:val="00487D58"/>
    <w:rsid w:val="00490433"/>
    <w:rsid w:val="004914A0"/>
    <w:rsid w:val="00491D38"/>
    <w:rsid w:val="004935FF"/>
    <w:rsid w:val="004938A1"/>
    <w:rsid w:val="0049482C"/>
    <w:rsid w:val="00494B9D"/>
    <w:rsid w:val="00494D72"/>
    <w:rsid w:val="00495124"/>
    <w:rsid w:val="004957F0"/>
    <w:rsid w:val="0049583D"/>
    <w:rsid w:val="00496BA4"/>
    <w:rsid w:val="00497F7E"/>
    <w:rsid w:val="004A0AA3"/>
    <w:rsid w:val="004A10EC"/>
    <w:rsid w:val="004A167B"/>
    <w:rsid w:val="004A18D7"/>
    <w:rsid w:val="004A224C"/>
    <w:rsid w:val="004A2C23"/>
    <w:rsid w:val="004A3756"/>
    <w:rsid w:val="004A4C27"/>
    <w:rsid w:val="004A57D5"/>
    <w:rsid w:val="004A6255"/>
    <w:rsid w:val="004A6895"/>
    <w:rsid w:val="004A759A"/>
    <w:rsid w:val="004A7D32"/>
    <w:rsid w:val="004A7FC8"/>
    <w:rsid w:val="004B031F"/>
    <w:rsid w:val="004B07D1"/>
    <w:rsid w:val="004B08C5"/>
    <w:rsid w:val="004B0BC4"/>
    <w:rsid w:val="004B1598"/>
    <w:rsid w:val="004B1707"/>
    <w:rsid w:val="004B1E75"/>
    <w:rsid w:val="004B2666"/>
    <w:rsid w:val="004B31A2"/>
    <w:rsid w:val="004B37C7"/>
    <w:rsid w:val="004B3989"/>
    <w:rsid w:val="004B47DB"/>
    <w:rsid w:val="004B49B8"/>
    <w:rsid w:val="004B4C28"/>
    <w:rsid w:val="004B59EE"/>
    <w:rsid w:val="004B60B3"/>
    <w:rsid w:val="004B6C4C"/>
    <w:rsid w:val="004B7042"/>
    <w:rsid w:val="004B73EC"/>
    <w:rsid w:val="004B7844"/>
    <w:rsid w:val="004C019C"/>
    <w:rsid w:val="004C1A6C"/>
    <w:rsid w:val="004C1A7D"/>
    <w:rsid w:val="004C27B7"/>
    <w:rsid w:val="004C379D"/>
    <w:rsid w:val="004C3DEF"/>
    <w:rsid w:val="004C41CE"/>
    <w:rsid w:val="004C43B0"/>
    <w:rsid w:val="004C4703"/>
    <w:rsid w:val="004C569A"/>
    <w:rsid w:val="004C5CD5"/>
    <w:rsid w:val="004C5F96"/>
    <w:rsid w:val="004C6426"/>
    <w:rsid w:val="004C6457"/>
    <w:rsid w:val="004C6900"/>
    <w:rsid w:val="004C7898"/>
    <w:rsid w:val="004C7CF0"/>
    <w:rsid w:val="004C7DB1"/>
    <w:rsid w:val="004C7FAF"/>
    <w:rsid w:val="004D06C2"/>
    <w:rsid w:val="004D098A"/>
    <w:rsid w:val="004D0CBE"/>
    <w:rsid w:val="004D1B38"/>
    <w:rsid w:val="004D1BEA"/>
    <w:rsid w:val="004D3203"/>
    <w:rsid w:val="004D3557"/>
    <w:rsid w:val="004D407E"/>
    <w:rsid w:val="004D531B"/>
    <w:rsid w:val="004D5469"/>
    <w:rsid w:val="004D555C"/>
    <w:rsid w:val="004D5B88"/>
    <w:rsid w:val="004D5F01"/>
    <w:rsid w:val="004D5F9E"/>
    <w:rsid w:val="004D6F81"/>
    <w:rsid w:val="004D79C5"/>
    <w:rsid w:val="004E262B"/>
    <w:rsid w:val="004E274D"/>
    <w:rsid w:val="004E2DE3"/>
    <w:rsid w:val="004E3716"/>
    <w:rsid w:val="004E3D14"/>
    <w:rsid w:val="004E4792"/>
    <w:rsid w:val="004E4AED"/>
    <w:rsid w:val="004E4FA3"/>
    <w:rsid w:val="004E5303"/>
    <w:rsid w:val="004E7385"/>
    <w:rsid w:val="004E79FC"/>
    <w:rsid w:val="004E7F7D"/>
    <w:rsid w:val="004F08EB"/>
    <w:rsid w:val="004F0B6F"/>
    <w:rsid w:val="004F2568"/>
    <w:rsid w:val="004F25D4"/>
    <w:rsid w:val="004F277E"/>
    <w:rsid w:val="004F2FF2"/>
    <w:rsid w:val="004F3C07"/>
    <w:rsid w:val="004F3C47"/>
    <w:rsid w:val="004F41CA"/>
    <w:rsid w:val="004F534D"/>
    <w:rsid w:val="004F5653"/>
    <w:rsid w:val="004F62D9"/>
    <w:rsid w:val="004F6C81"/>
    <w:rsid w:val="00500B91"/>
    <w:rsid w:val="00500DD9"/>
    <w:rsid w:val="0050179A"/>
    <w:rsid w:val="005019D5"/>
    <w:rsid w:val="00501D1F"/>
    <w:rsid w:val="00501DF3"/>
    <w:rsid w:val="00502EAE"/>
    <w:rsid w:val="0050301E"/>
    <w:rsid w:val="005039B2"/>
    <w:rsid w:val="00504C02"/>
    <w:rsid w:val="0050538F"/>
    <w:rsid w:val="0050573A"/>
    <w:rsid w:val="00506094"/>
    <w:rsid w:val="00506101"/>
    <w:rsid w:val="005067C9"/>
    <w:rsid w:val="00510B73"/>
    <w:rsid w:val="00510BCE"/>
    <w:rsid w:val="005111CD"/>
    <w:rsid w:val="005113F3"/>
    <w:rsid w:val="005114CC"/>
    <w:rsid w:val="005121CE"/>
    <w:rsid w:val="00512B47"/>
    <w:rsid w:val="005148D2"/>
    <w:rsid w:val="005159F7"/>
    <w:rsid w:val="00515FF1"/>
    <w:rsid w:val="005160DC"/>
    <w:rsid w:val="0051642F"/>
    <w:rsid w:val="0051696B"/>
    <w:rsid w:val="0051697F"/>
    <w:rsid w:val="00517490"/>
    <w:rsid w:val="0052116C"/>
    <w:rsid w:val="0052153E"/>
    <w:rsid w:val="0052256B"/>
    <w:rsid w:val="00522E1B"/>
    <w:rsid w:val="005237CF"/>
    <w:rsid w:val="005238FC"/>
    <w:rsid w:val="00523ABC"/>
    <w:rsid w:val="00524484"/>
    <w:rsid w:val="00525566"/>
    <w:rsid w:val="00525817"/>
    <w:rsid w:val="00525B1B"/>
    <w:rsid w:val="00525B7F"/>
    <w:rsid w:val="00525C83"/>
    <w:rsid w:val="00526468"/>
    <w:rsid w:val="00526502"/>
    <w:rsid w:val="00527BCD"/>
    <w:rsid w:val="005300F3"/>
    <w:rsid w:val="00530B92"/>
    <w:rsid w:val="00531293"/>
    <w:rsid w:val="005322DA"/>
    <w:rsid w:val="00532437"/>
    <w:rsid w:val="0053292B"/>
    <w:rsid w:val="00532B59"/>
    <w:rsid w:val="00533114"/>
    <w:rsid w:val="00533BE0"/>
    <w:rsid w:val="005343F6"/>
    <w:rsid w:val="005358D0"/>
    <w:rsid w:val="00536278"/>
    <w:rsid w:val="005364FC"/>
    <w:rsid w:val="0053729F"/>
    <w:rsid w:val="00537AA0"/>
    <w:rsid w:val="00537FC5"/>
    <w:rsid w:val="00540421"/>
    <w:rsid w:val="00540BEC"/>
    <w:rsid w:val="00541B84"/>
    <w:rsid w:val="0054230C"/>
    <w:rsid w:val="00542BB7"/>
    <w:rsid w:val="00542BFF"/>
    <w:rsid w:val="005433F8"/>
    <w:rsid w:val="0054368E"/>
    <w:rsid w:val="00543935"/>
    <w:rsid w:val="005440FA"/>
    <w:rsid w:val="00544247"/>
    <w:rsid w:val="00545324"/>
    <w:rsid w:val="0054630D"/>
    <w:rsid w:val="0054703D"/>
    <w:rsid w:val="0054740C"/>
    <w:rsid w:val="005479F7"/>
    <w:rsid w:val="005502D2"/>
    <w:rsid w:val="00550F19"/>
    <w:rsid w:val="00551A3B"/>
    <w:rsid w:val="00553200"/>
    <w:rsid w:val="00553465"/>
    <w:rsid w:val="0055553A"/>
    <w:rsid w:val="005555E5"/>
    <w:rsid w:val="00556101"/>
    <w:rsid w:val="005571F3"/>
    <w:rsid w:val="005576C4"/>
    <w:rsid w:val="005576CF"/>
    <w:rsid w:val="005600BA"/>
    <w:rsid w:val="0056067E"/>
    <w:rsid w:val="0056128A"/>
    <w:rsid w:val="005617E1"/>
    <w:rsid w:val="005617E9"/>
    <w:rsid w:val="0056235F"/>
    <w:rsid w:val="00562AEF"/>
    <w:rsid w:val="00562CC1"/>
    <w:rsid w:val="00563F14"/>
    <w:rsid w:val="005646EE"/>
    <w:rsid w:val="0056530A"/>
    <w:rsid w:val="0056681E"/>
    <w:rsid w:val="00566C68"/>
    <w:rsid w:val="00566FA0"/>
    <w:rsid w:val="00567039"/>
    <w:rsid w:val="0056753A"/>
    <w:rsid w:val="005678A8"/>
    <w:rsid w:val="00567D85"/>
    <w:rsid w:val="0057000D"/>
    <w:rsid w:val="0057065A"/>
    <w:rsid w:val="00570EA3"/>
    <w:rsid w:val="00570F6A"/>
    <w:rsid w:val="00571540"/>
    <w:rsid w:val="00571D63"/>
    <w:rsid w:val="005726B3"/>
    <w:rsid w:val="005738CC"/>
    <w:rsid w:val="00573921"/>
    <w:rsid w:val="00573AA7"/>
    <w:rsid w:val="005745A8"/>
    <w:rsid w:val="00574B14"/>
    <w:rsid w:val="00574CE9"/>
    <w:rsid w:val="00575D41"/>
    <w:rsid w:val="00575E53"/>
    <w:rsid w:val="005760BB"/>
    <w:rsid w:val="00576590"/>
    <w:rsid w:val="00577516"/>
    <w:rsid w:val="00580008"/>
    <w:rsid w:val="00580336"/>
    <w:rsid w:val="005809D4"/>
    <w:rsid w:val="005815E8"/>
    <w:rsid w:val="00581857"/>
    <w:rsid w:val="00581948"/>
    <w:rsid w:val="00581E99"/>
    <w:rsid w:val="005830E7"/>
    <w:rsid w:val="00583D58"/>
    <w:rsid w:val="00583DCA"/>
    <w:rsid w:val="00584E0F"/>
    <w:rsid w:val="00585477"/>
    <w:rsid w:val="00586122"/>
    <w:rsid w:val="0058659F"/>
    <w:rsid w:val="00587AC7"/>
    <w:rsid w:val="00590327"/>
    <w:rsid w:val="00590F69"/>
    <w:rsid w:val="005917D4"/>
    <w:rsid w:val="00591AC8"/>
    <w:rsid w:val="00591D8C"/>
    <w:rsid w:val="00592854"/>
    <w:rsid w:val="00592BD8"/>
    <w:rsid w:val="00593545"/>
    <w:rsid w:val="005938BA"/>
    <w:rsid w:val="00593B35"/>
    <w:rsid w:val="00594135"/>
    <w:rsid w:val="0059458F"/>
    <w:rsid w:val="00595D0B"/>
    <w:rsid w:val="00596826"/>
    <w:rsid w:val="00597140"/>
    <w:rsid w:val="005976C6"/>
    <w:rsid w:val="0059775D"/>
    <w:rsid w:val="005A042C"/>
    <w:rsid w:val="005A09BC"/>
    <w:rsid w:val="005A0DD2"/>
    <w:rsid w:val="005A0E16"/>
    <w:rsid w:val="005A18FA"/>
    <w:rsid w:val="005A1BED"/>
    <w:rsid w:val="005A29C2"/>
    <w:rsid w:val="005A2A4B"/>
    <w:rsid w:val="005A2D4D"/>
    <w:rsid w:val="005A2EF0"/>
    <w:rsid w:val="005A3BF3"/>
    <w:rsid w:val="005A4D23"/>
    <w:rsid w:val="005A52A1"/>
    <w:rsid w:val="005A55B7"/>
    <w:rsid w:val="005A6E59"/>
    <w:rsid w:val="005A7833"/>
    <w:rsid w:val="005B01A9"/>
    <w:rsid w:val="005B21AD"/>
    <w:rsid w:val="005B292A"/>
    <w:rsid w:val="005B34DD"/>
    <w:rsid w:val="005B358C"/>
    <w:rsid w:val="005B3610"/>
    <w:rsid w:val="005B3856"/>
    <w:rsid w:val="005B50B9"/>
    <w:rsid w:val="005B521F"/>
    <w:rsid w:val="005B55BA"/>
    <w:rsid w:val="005B5A79"/>
    <w:rsid w:val="005B64FF"/>
    <w:rsid w:val="005B7AD0"/>
    <w:rsid w:val="005C033F"/>
    <w:rsid w:val="005C057E"/>
    <w:rsid w:val="005C0B9D"/>
    <w:rsid w:val="005C10C5"/>
    <w:rsid w:val="005C129E"/>
    <w:rsid w:val="005C174C"/>
    <w:rsid w:val="005C1F6C"/>
    <w:rsid w:val="005C2F7F"/>
    <w:rsid w:val="005C3124"/>
    <w:rsid w:val="005C3175"/>
    <w:rsid w:val="005C39B7"/>
    <w:rsid w:val="005C3E20"/>
    <w:rsid w:val="005C4253"/>
    <w:rsid w:val="005C4FAD"/>
    <w:rsid w:val="005C549C"/>
    <w:rsid w:val="005C68F4"/>
    <w:rsid w:val="005C6B4D"/>
    <w:rsid w:val="005C6F40"/>
    <w:rsid w:val="005C7932"/>
    <w:rsid w:val="005D0670"/>
    <w:rsid w:val="005D0B81"/>
    <w:rsid w:val="005D0F43"/>
    <w:rsid w:val="005D1045"/>
    <w:rsid w:val="005D16D0"/>
    <w:rsid w:val="005D2ED7"/>
    <w:rsid w:val="005D343A"/>
    <w:rsid w:val="005D48FA"/>
    <w:rsid w:val="005D4930"/>
    <w:rsid w:val="005D4948"/>
    <w:rsid w:val="005D5990"/>
    <w:rsid w:val="005D5EBD"/>
    <w:rsid w:val="005D6340"/>
    <w:rsid w:val="005D64F4"/>
    <w:rsid w:val="005D66F8"/>
    <w:rsid w:val="005D6B59"/>
    <w:rsid w:val="005D7007"/>
    <w:rsid w:val="005E02AF"/>
    <w:rsid w:val="005E05C9"/>
    <w:rsid w:val="005E0DCC"/>
    <w:rsid w:val="005E1173"/>
    <w:rsid w:val="005E11D4"/>
    <w:rsid w:val="005E27C8"/>
    <w:rsid w:val="005E2D14"/>
    <w:rsid w:val="005E3A58"/>
    <w:rsid w:val="005E3AC5"/>
    <w:rsid w:val="005E4103"/>
    <w:rsid w:val="005E416B"/>
    <w:rsid w:val="005E45DA"/>
    <w:rsid w:val="005E46C7"/>
    <w:rsid w:val="005E4D96"/>
    <w:rsid w:val="005E5692"/>
    <w:rsid w:val="005E6246"/>
    <w:rsid w:val="005E6C2C"/>
    <w:rsid w:val="005E6EC8"/>
    <w:rsid w:val="005E7935"/>
    <w:rsid w:val="005F0BCE"/>
    <w:rsid w:val="005F11AF"/>
    <w:rsid w:val="005F1595"/>
    <w:rsid w:val="005F1694"/>
    <w:rsid w:val="005F1BEC"/>
    <w:rsid w:val="005F1E25"/>
    <w:rsid w:val="005F2918"/>
    <w:rsid w:val="005F2DFA"/>
    <w:rsid w:val="005F39CB"/>
    <w:rsid w:val="005F4464"/>
    <w:rsid w:val="005F4D02"/>
    <w:rsid w:val="005F4DEE"/>
    <w:rsid w:val="005F50D3"/>
    <w:rsid w:val="005F5248"/>
    <w:rsid w:val="005F536E"/>
    <w:rsid w:val="005F5471"/>
    <w:rsid w:val="005F5650"/>
    <w:rsid w:val="005F56B6"/>
    <w:rsid w:val="005F59BD"/>
    <w:rsid w:val="005F5B5C"/>
    <w:rsid w:val="005F647F"/>
    <w:rsid w:val="005F67EC"/>
    <w:rsid w:val="005F6A60"/>
    <w:rsid w:val="005F73D8"/>
    <w:rsid w:val="005F77F3"/>
    <w:rsid w:val="005F7AFC"/>
    <w:rsid w:val="005F7E6A"/>
    <w:rsid w:val="00600F4D"/>
    <w:rsid w:val="00601560"/>
    <w:rsid w:val="00601D42"/>
    <w:rsid w:val="006021C2"/>
    <w:rsid w:val="006026CD"/>
    <w:rsid w:val="00602E88"/>
    <w:rsid w:val="00603913"/>
    <w:rsid w:val="00603D22"/>
    <w:rsid w:val="006047A2"/>
    <w:rsid w:val="006048AC"/>
    <w:rsid w:val="006049B9"/>
    <w:rsid w:val="00605084"/>
    <w:rsid w:val="00605577"/>
    <w:rsid w:val="00605F49"/>
    <w:rsid w:val="006064C9"/>
    <w:rsid w:val="00606D44"/>
    <w:rsid w:val="006070E6"/>
    <w:rsid w:val="00607460"/>
    <w:rsid w:val="006077D3"/>
    <w:rsid w:val="00607F3E"/>
    <w:rsid w:val="0061059D"/>
    <w:rsid w:val="00611171"/>
    <w:rsid w:val="00611A92"/>
    <w:rsid w:val="00611DC0"/>
    <w:rsid w:val="006144AF"/>
    <w:rsid w:val="00614747"/>
    <w:rsid w:val="00614C56"/>
    <w:rsid w:val="00614D9A"/>
    <w:rsid w:val="0061510F"/>
    <w:rsid w:val="006151F5"/>
    <w:rsid w:val="0061559D"/>
    <w:rsid w:val="00615762"/>
    <w:rsid w:val="00615DED"/>
    <w:rsid w:val="0061743D"/>
    <w:rsid w:val="00617654"/>
    <w:rsid w:val="00620D72"/>
    <w:rsid w:val="006210F6"/>
    <w:rsid w:val="00621E48"/>
    <w:rsid w:val="00622BE5"/>
    <w:rsid w:val="00622E50"/>
    <w:rsid w:val="0062321A"/>
    <w:rsid w:val="00623A65"/>
    <w:rsid w:val="006240F5"/>
    <w:rsid w:val="00626367"/>
    <w:rsid w:val="00626A87"/>
    <w:rsid w:val="00626B5E"/>
    <w:rsid w:val="00627060"/>
    <w:rsid w:val="006270A5"/>
    <w:rsid w:val="00627120"/>
    <w:rsid w:val="00627BF4"/>
    <w:rsid w:val="00627DF4"/>
    <w:rsid w:val="00627EB4"/>
    <w:rsid w:val="006312C2"/>
    <w:rsid w:val="006323FF"/>
    <w:rsid w:val="00632858"/>
    <w:rsid w:val="00633570"/>
    <w:rsid w:val="00634045"/>
    <w:rsid w:val="0063455E"/>
    <w:rsid w:val="00634FED"/>
    <w:rsid w:val="00636670"/>
    <w:rsid w:val="00636AE7"/>
    <w:rsid w:val="00636EE5"/>
    <w:rsid w:val="0063797F"/>
    <w:rsid w:val="00640ECB"/>
    <w:rsid w:val="0064177D"/>
    <w:rsid w:val="0064190E"/>
    <w:rsid w:val="0064195D"/>
    <w:rsid w:val="00641ECE"/>
    <w:rsid w:val="00642A3F"/>
    <w:rsid w:val="006437CA"/>
    <w:rsid w:val="0064406F"/>
    <w:rsid w:val="00644353"/>
    <w:rsid w:val="006443AC"/>
    <w:rsid w:val="0064478A"/>
    <w:rsid w:val="006451C4"/>
    <w:rsid w:val="006452FE"/>
    <w:rsid w:val="00645BDF"/>
    <w:rsid w:val="00646389"/>
    <w:rsid w:val="00646CAD"/>
    <w:rsid w:val="00647773"/>
    <w:rsid w:val="00647BD2"/>
    <w:rsid w:val="00647C11"/>
    <w:rsid w:val="00650417"/>
    <w:rsid w:val="00650737"/>
    <w:rsid w:val="00650BAC"/>
    <w:rsid w:val="00650C90"/>
    <w:rsid w:val="006514F6"/>
    <w:rsid w:val="00651A46"/>
    <w:rsid w:val="00651F64"/>
    <w:rsid w:val="006524E7"/>
    <w:rsid w:val="00653522"/>
    <w:rsid w:val="0065381A"/>
    <w:rsid w:val="00653C65"/>
    <w:rsid w:val="006543AC"/>
    <w:rsid w:val="006543C2"/>
    <w:rsid w:val="00654582"/>
    <w:rsid w:val="00654B20"/>
    <w:rsid w:val="006556EF"/>
    <w:rsid w:val="00655965"/>
    <w:rsid w:val="00655B90"/>
    <w:rsid w:val="00655DE2"/>
    <w:rsid w:val="006577CD"/>
    <w:rsid w:val="0066005A"/>
    <w:rsid w:val="00660662"/>
    <w:rsid w:val="006606A2"/>
    <w:rsid w:val="00660804"/>
    <w:rsid w:val="0066086A"/>
    <w:rsid w:val="0066094E"/>
    <w:rsid w:val="00660A05"/>
    <w:rsid w:val="00660A17"/>
    <w:rsid w:val="00661C69"/>
    <w:rsid w:val="006622A4"/>
    <w:rsid w:val="006632CC"/>
    <w:rsid w:val="00663C8D"/>
    <w:rsid w:val="00663CBA"/>
    <w:rsid w:val="00663F97"/>
    <w:rsid w:val="00666234"/>
    <w:rsid w:val="00666551"/>
    <w:rsid w:val="00666AAA"/>
    <w:rsid w:val="0066761C"/>
    <w:rsid w:val="00667782"/>
    <w:rsid w:val="00670971"/>
    <w:rsid w:val="00671086"/>
    <w:rsid w:val="00671247"/>
    <w:rsid w:val="00671466"/>
    <w:rsid w:val="00671E3B"/>
    <w:rsid w:val="006720E3"/>
    <w:rsid w:val="006723B6"/>
    <w:rsid w:val="00673371"/>
    <w:rsid w:val="00673651"/>
    <w:rsid w:val="0067475D"/>
    <w:rsid w:val="0067500F"/>
    <w:rsid w:val="006755D1"/>
    <w:rsid w:val="006755F9"/>
    <w:rsid w:val="006756F0"/>
    <w:rsid w:val="00675833"/>
    <w:rsid w:val="00677E2B"/>
    <w:rsid w:val="00677F96"/>
    <w:rsid w:val="0068057C"/>
    <w:rsid w:val="00680757"/>
    <w:rsid w:val="006813B8"/>
    <w:rsid w:val="00681C29"/>
    <w:rsid w:val="00682772"/>
    <w:rsid w:val="0068356B"/>
    <w:rsid w:val="00683E0A"/>
    <w:rsid w:val="00683EFD"/>
    <w:rsid w:val="00684187"/>
    <w:rsid w:val="00684D52"/>
    <w:rsid w:val="00685381"/>
    <w:rsid w:val="0068557D"/>
    <w:rsid w:val="0068649A"/>
    <w:rsid w:val="006867C7"/>
    <w:rsid w:val="00686F4B"/>
    <w:rsid w:val="00686FF8"/>
    <w:rsid w:val="006871A2"/>
    <w:rsid w:val="006875BA"/>
    <w:rsid w:val="00687873"/>
    <w:rsid w:val="00690829"/>
    <w:rsid w:val="0069114A"/>
    <w:rsid w:val="0069128D"/>
    <w:rsid w:val="006919D3"/>
    <w:rsid w:val="00692069"/>
    <w:rsid w:val="006921FD"/>
    <w:rsid w:val="006927C7"/>
    <w:rsid w:val="00692C7D"/>
    <w:rsid w:val="00693886"/>
    <w:rsid w:val="00693A40"/>
    <w:rsid w:val="00694243"/>
    <w:rsid w:val="00694A17"/>
    <w:rsid w:val="00694D21"/>
    <w:rsid w:val="00694D56"/>
    <w:rsid w:val="00694DA2"/>
    <w:rsid w:val="006959EC"/>
    <w:rsid w:val="00695B12"/>
    <w:rsid w:val="00695BA7"/>
    <w:rsid w:val="00695DD3"/>
    <w:rsid w:val="0069620A"/>
    <w:rsid w:val="00696653"/>
    <w:rsid w:val="0069669F"/>
    <w:rsid w:val="00697947"/>
    <w:rsid w:val="00697D59"/>
    <w:rsid w:val="006A0198"/>
    <w:rsid w:val="006A07EA"/>
    <w:rsid w:val="006A0C0A"/>
    <w:rsid w:val="006A0C45"/>
    <w:rsid w:val="006A15E1"/>
    <w:rsid w:val="006A18EB"/>
    <w:rsid w:val="006A2039"/>
    <w:rsid w:val="006A259A"/>
    <w:rsid w:val="006A26AF"/>
    <w:rsid w:val="006A28BA"/>
    <w:rsid w:val="006A2C40"/>
    <w:rsid w:val="006A2DC1"/>
    <w:rsid w:val="006A375E"/>
    <w:rsid w:val="006A37FF"/>
    <w:rsid w:val="006A634F"/>
    <w:rsid w:val="006A657B"/>
    <w:rsid w:val="006A6BFF"/>
    <w:rsid w:val="006A7492"/>
    <w:rsid w:val="006A783F"/>
    <w:rsid w:val="006A7AF2"/>
    <w:rsid w:val="006A7B8B"/>
    <w:rsid w:val="006A7EED"/>
    <w:rsid w:val="006B0063"/>
    <w:rsid w:val="006B0265"/>
    <w:rsid w:val="006B0468"/>
    <w:rsid w:val="006B10E6"/>
    <w:rsid w:val="006B11A1"/>
    <w:rsid w:val="006B1319"/>
    <w:rsid w:val="006B17EA"/>
    <w:rsid w:val="006B1AF8"/>
    <w:rsid w:val="006B1CBF"/>
    <w:rsid w:val="006B1F65"/>
    <w:rsid w:val="006B2E8B"/>
    <w:rsid w:val="006B3238"/>
    <w:rsid w:val="006B36F8"/>
    <w:rsid w:val="006B42D2"/>
    <w:rsid w:val="006B5723"/>
    <w:rsid w:val="006B62BF"/>
    <w:rsid w:val="006B65BF"/>
    <w:rsid w:val="006B6D2B"/>
    <w:rsid w:val="006B70E8"/>
    <w:rsid w:val="006B7BD8"/>
    <w:rsid w:val="006B7BE6"/>
    <w:rsid w:val="006C0C41"/>
    <w:rsid w:val="006C113B"/>
    <w:rsid w:val="006C1613"/>
    <w:rsid w:val="006C1A6A"/>
    <w:rsid w:val="006C2578"/>
    <w:rsid w:val="006C2767"/>
    <w:rsid w:val="006C2CBE"/>
    <w:rsid w:val="006C2D0A"/>
    <w:rsid w:val="006C2FC4"/>
    <w:rsid w:val="006C378D"/>
    <w:rsid w:val="006C3A06"/>
    <w:rsid w:val="006C42D8"/>
    <w:rsid w:val="006C453D"/>
    <w:rsid w:val="006C4F36"/>
    <w:rsid w:val="006C5432"/>
    <w:rsid w:val="006C5C53"/>
    <w:rsid w:val="006C5EF8"/>
    <w:rsid w:val="006C65AC"/>
    <w:rsid w:val="006C6EDF"/>
    <w:rsid w:val="006C7309"/>
    <w:rsid w:val="006C751C"/>
    <w:rsid w:val="006C7661"/>
    <w:rsid w:val="006C789D"/>
    <w:rsid w:val="006C7CB1"/>
    <w:rsid w:val="006C7ED3"/>
    <w:rsid w:val="006C7FF0"/>
    <w:rsid w:val="006D01A5"/>
    <w:rsid w:val="006D01F3"/>
    <w:rsid w:val="006D020C"/>
    <w:rsid w:val="006D05F2"/>
    <w:rsid w:val="006D09DE"/>
    <w:rsid w:val="006D0B0A"/>
    <w:rsid w:val="006D0D59"/>
    <w:rsid w:val="006D3481"/>
    <w:rsid w:val="006D3903"/>
    <w:rsid w:val="006D3BF8"/>
    <w:rsid w:val="006D3DCB"/>
    <w:rsid w:val="006D509C"/>
    <w:rsid w:val="006D5A1B"/>
    <w:rsid w:val="006D7D91"/>
    <w:rsid w:val="006E0C68"/>
    <w:rsid w:val="006E0C79"/>
    <w:rsid w:val="006E11D5"/>
    <w:rsid w:val="006E190A"/>
    <w:rsid w:val="006E2291"/>
    <w:rsid w:val="006E36FF"/>
    <w:rsid w:val="006E4F49"/>
    <w:rsid w:val="006E581D"/>
    <w:rsid w:val="006E5953"/>
    <w:rsid w:val="006E5D1F"/>
    <w:rsid w:val="006E65EA"/>
    <w:rsid w:val="006E6D51"/>
    <w:rsid w:val="006E759B"/>
    <w:rsid w:val="006F0750"/>
    <w:rsid w:val="006F0A0C"/>
    <w:rsid w:val="006F0CBB"/>
    <w:rsid w:val="006F100D"/>
    <w:rsid w:val="006F1B03"/>
    <w:rsid w:val="006F2311"/>
    <w:rsid w:val="006F28C0"/>
    <w:rsid w:val="006F2C6F"/>
    <w:rsid w:val="006F2E7E"/>
    <w:rsid w:val="006F3482"/>
    <w:rsid w:val="006F37D8"/>
    <w:rsid w:val="006F40A7"/>
    <w:rsid w:val="006F42A9"/>
    <w:rsid w:val="006F4C44"/>
    <w:rsid w:val="006F5544"/>
    <w:rsid w:val="006F624C"/>
    <w:rsid w:val="006F6280"/>
    <w:rsid w:val="006F699C"/>
    <w:rsid w:val="00700286"/>
    <w:rsid w:val="00700E19"/>
    <w:rsid w:val="00700FE6"/>
    <w:rsid w:val="00701959"/>
    <w:rsid w:val="00701E4D"/>
    <w:rsid w:val="00702A57"/>
    <w:rsid w:val="00702B27"/>
    <w:rsid w:val="00703433"/>
    <w:rsid w:val="00703758"/>
    <w:rsid w:val="00703998"/>
    <w:rsid w:val="007046E6"/>
    <w:rsid w:val="00704B45"/>
    <w:rsid w:val="00704C5D"/>
    <w:rsid w:val="00704D56"/>
    <w:rsid w:val="007057BF"/>
    <w:rsid w:val="00705889"/>
    <w:rsid w:val="00707B0D"/>
    <w:rsid w:val="00710C50"/>
    <w:rsid w:val="00710F8A"/>
    <w:rsid w:val="0071195F"/>
    <w:rsid w:val="00711ACC"/>
    <w:rsid w:val="00711B75"/>
    <w:rsid w:val="00711D3E"/>
    <w:rsid w:val="0071213B"/>
    <w:rsid w:val="007122E3"/>
    <w:rsid w:val="0071276C"/>
    <w:rsid w:val="00713049"/>
    <w:rsid w:val="007136C2"/>
    <w:rsid w:val="00713CA4"/>
    <w:rsid w:val="007141BA"/>
    <w:rsid w:val="007143F8"/>
    <w:rsid w:val="007144E9"/>
    <w:rsid w:val="00714A3A"/>
    <w:rsid w:val="00714FDF"/>
    <w:rsid w:val="0071503B"/>
    <w:rsid w:val="00715A33"/>
    <w:rsid w:val="00715BB5"/>
    <w:rsid w:val="00715C52"/>
    <w:rsid w:val="00716499"/>
    <w:rsid w:val="00717742"/>
    <w:rsid w:val="007177A5"/>
    <w:rsid w:val="00717AB2"/>
    <w:rsid w:val="00720083"/>
    <w:rsid w:val="0072009B"/>
    <w:rsid w:val="0072173D"/>
    <w:rsid w:val="00721F1C"/>
    <w:rsid w:val="007221A0"/>
    <w:rsid w:val="007228A9"/>
    <w:rsid w:val="00722903"/>
    <w:rsid w:val="0072356C"/>
    <w:rsid w:val="00723DA7"/>
    <w:rsid w:val="00724D96"/>
    <w:rsid w:val="007251DA"/>
    <w:rsid w:val="00725613"/>
    <w:rsid w:val="00725A30"/>
    <w:rsid w:val="00725B7F"/>
    <w:rsid w:val="0072683C"/>
    <w:rsid w:val="0072695A"/>
    <w:rsid w:val="007270C8"/>
    <w:rsid w:val="007274C6"/>
    <w:rsid w:val="00727DC8"/>
    <w:rsid w:val="007303B3"/>
    <w:rsid w:val="00731A60"/>
    <w:rsid w:val="007322C1"/>
    <w:rsid w:val="00732E96"/>
    <w:rsid w:val="00732FC4"/>
    <w:rsid w:val="00733BB0"/>
    <w:rsid w:val="0073415F"/>
    <w:rsid w:val="00734755"/>
    <w:rsid w:val="00734A77"/>
    <w:rsid w:val="00735264"/>
    <w:rsid w:val="00735301"/>
    <w:rsid w:val="00735A79"/>
    <w:rsid w:val="00735EB4"/>
    <w:rsid w:val="00736A07"/>
    <w:rsid w:val="007371E8"/>
    <w:rsid w:val="007376E1"/>
    <w:rsid w:val="00737C10"/>
    <w:rsid w:val="00737CA3"/>
    <w:rsid w:val="00737CFE"/>
    <w:rsid w:val="00737DD5"/>
    <w:rsid w:val="00740B63"/>
    <w:rsid w:val="00741C48"/>
    <w:rsid w:val="00741D8C"/>
    <w:rsid w:val="007428DF"/>
    <w:rsid w:val="0074312E"/>
    <w:rsid w:val="007434AC"/>
    <w:rsid w:val="007436A8"/>
    <w:rsid w:val="0074381C"/>
    <w:rsid w:val="00744796"/>
    <w:rsid w:val="00744807"/>
    <w:rsid w:val="00744DDA"/>
    <w:rsid w:val="00745C44"/>
    <w:rsid w:val="00745C5D"/>
    <w:rsid w:val="00746C29"/>
    <w:rsid w:val="007470D3"/>
    <w:rsid w:val="007475DB"/>
    <w:rsid w:val="00747879"/>
    <w:rsid w:val="007503E5"/>
    <w:rsid w:val="00750488"/>
    <w:rsid w:val="007508CA"/>
    <w:rsid w:val="00751C67"/>
    <w:rsid w:val="00752800"/>
    <w:rsid w:val="00752FDE"/>
    <w:rsid w:val="007530D5"/>
    <w:rsid w:val="0075332C"/>
    <w:rsid w:val="00753742"/>
    <w:rsid w:val="00754230"/>
    <w:rsid w:val="007542C2"/>
    <w:rsid w:val="0075462F"/>
    <w:rsid w:val="00755016"/>
    <w:rsid w:val="007553DF"/>
    <w:rsid w:val="00756771"/>
    <w:rsid w:val="0075699D"/>
    <w:rsid w:val="00760B0C"/>
    <w:rsid w:val="00760F30"/>
    <w:rsid w:val="00761D18"/>
    <w:rsid w:val="00762F45"/>
    <w:rsid w:val="00763127"/>
    <w:rsid w:val="007636CB"/>
    <w:rsid w:val="007638CC"/>
    <w:rsid w:val="00764FAE"/>
    <w:rsid w:val="0076606C"/>
    <w:rsid w:val="0076715B"/>
    <w:rsid w:val="0077055A"/>
    <w:rsid w:val="007710CD"/>
    <w:rsid w:val="00774796"/>
    <w:rsid w:val="00774879"/>
    <w:rsid w:val="00774AEC"/>
    <w:rsid w:val="0077532C"/>
    <w:rsid w:val="007756BA"/>
    <w:rsid w:val="007756F1"/>
    <w:rsid w:val="0077570D"/>
    <w:rsid w:val="007757CF"/>
    <w:rsid w:val="00775F5F"/>
    <w:rsid w:val="00776402"/>
    <w:rsid w:val="00776857"/>
    <w:rsid w:val="00776C82"/>
    <w:rsid w:val="00776FA8"/>
    <w:rsid w:val="0078043E"/>
    <w:rsid w:val="007807FF"/>
    <w:rsid w:val="00780F63"/>
    <w:rsid w:val="007819D4"/>
    <w:rsid w:val="00781DD3"/>
    <w:rsid w:val="00782EB3"/>
    <w:rsid w:val="00783D4D"/>
    <w:rsid w:val="00784A93"/>
    <w:rsid w:val="00784CDF"/>
    <w:rsid w:val="007855D9"/>
    <w:rsid w:val="00785C69"/>
    <w:rsid w:val="00785C91"/>
    <w:rsid w:val="007860E8"/>
    <w:rsid w:val="00786FD5"/>
    <w:rsid w:val="007904B6"/>
    <w:rsid w:val="0079050D"/>
    <w:rsid w:val="00790CA8"/>
    <w:rsid w:val="00791A64"/>
    <w:rsid w:val="00792307"/>
    <w:rsid w:val="00793068"/>
    <w:rsid w:val="007933AB"/>
    <w:rsid w:val="007937D7"/>
    <w:rsid w:val="007944F9"/>
    <w:rsid w:val="00794F8C"/>
    <w:rsid w:val="0079553B"/>
    <w:rsid w:val="007955ED"/>
    <w:rsid w:val="00795B8F"/>
    <w:rsid w:val="00795DDF"/>
    <w:rsid w:val="00797BE6"/>
    <w:rsid w:val="007A041E"/>
    <w:rsid w:val="007A04CA"/>
    <w:rsid w:val="007A05DB"/>
    <w:rsid w:val="007A1DD7"/>
    <w:rsid w:val="007A235B"/>
    <w:rsid w:val="007A26C7"/>
    <w:rsid w:val="007A2F38"/>
    <w:rsid w:val="007A40D4"/>
    <w:rsid w:val="007A422A"/>
    <w:rsid w:val="007A44C0"/>
    <w:rsid w:val="007A572D"/>
    <w:rsid w:val="007A61D2"/>
    <w:rsid w:val="007A7C72"/>
    <w:rsid w:val="007A7D6C"/>
    <w:rsid w:val="007B120B"/>
    <w:rsid w:val="007B15D9"/>
    <w:rsid w:val="007B1880"/>
    <w:rsid w:val="007B1B65"/>
    <w:rsid w:val="007B2167"/>
    <w:rsid w:val="007B23FE"/>
    <w:rsid w:val="007B3094"/>
    <w:rsid w:val="007B38D3"/>
    <w:rsid w:val="007B4232"/>
    <w:rsid w:val="007B541F"/>
    <w:rsid w:val="007B5F50"/>
    <w:rsid w:val="007C0741"/>
    <w:rsid w:val="007C0D64"/>
    <w:rsid w:val="007C15E7"/>
    <w:rsid w:val="007C168D"/>
    <w:rsid w:val="007C2792"/>
    <w:rsid w:val="007C2B9C"/>
    <w:rsid w:val="007C3239"/>
    <w:rsid w:val="007C324C"/>
    <w:rsid w:val="007C334F"/>
    <w:rsid w:val="007C3C49"/>
    <w:rsid w:val="007C409E"/>
    <w:rsid w:val="007C4747"/>
    <w:rsid w:val="007C47C5"/>
    <w:rsid w:val="007C5352"/>
    <w:rsid w:val="007C65BB"/>
    <w:rsid w:val="007C6AE7"/>
    <w:rsid w:val="007C7C7D"/>
    <w:rsid w:val="007D1E71"/>
    <w:rsid w:val="007D249C"/>
    <w:rsid w:val="007D2746"/>
    <w:rsid w:val="007D27C6"/>
    <w:rsid w:val="007D2859"/>
    <w:rsid w:val="007D2BE8"/>
    <w:rsid w:val="007D3758"/>
    <w:rsid w:val="007D40C3"/>
    <w:rsid w:val="007D4190"/>
    <w:rsid w:val="007D4CC5"/>
    <w:rsid w:val="007D4F94"/>
    <w:rsid w:val="007D6931"/>
    <w:rsid w:val="007D6997"/>
    <w:rsid w:val="007D7193"/>
    <w:rsid w:val="007D723F"/>
    <w:rsid w:val="007E006C"/>
    <w:rsid w:val="007E0333"/>
    <w:rsid w:val="007E0E60"/>
    <w:rsid w:val="007E0F63"/>
    <w:rsid w:val="007E18A4"/>
    <w:rsid w:val="007E198F"/>
    <w:rsid w:val="007E1AEF"/>
    <w:rsid w:val="007E1BD8"/>
    <w:rsid w:val="007E1F8B"/>
    <w:rsid w:val="007E23AA"/>
    <w:rsid w:val="007E2B96"/>
    <w:rsid w:val="007E363D"/>
    <w:rsid w:val="007E493E"/>
    <w:rsid w:val="007E4C42"/>
    <w:rsid w:val="007E4FC3"/>
    <w:rsid w:val="007E5C63"/>
    <w:rsid w:val="007E6A18"/>
    <w:rsid w:val="007E6D7D"/>
    <w:rsid w:val="007E6E3B"/>
    <w:rsid w:val="007E6E76"/>
    <w:rsid w:val="007E76ED"/>
    <w:rsid w:val="007E7D86"/>
    <w:rsid w:val="007F0668"/>
    <w:rsid w:val="007F0C51"/>
    <w:rsid w:val="007F12CD"/>
    <w:rsid w:val="007F1574"/>
    <w:rsid w:val="007F1D8E"/>
    <w:rsid w:val="007F2784"/>
    <w:rsid w:val="007F2C23"/>
    <w:rsid w:val="007F355B"/>
    <w:rsid w:val="007F3772"/>
    <w:rsid w:val="007F37BA"/>
    <w:rsid w:val="007F492E"/>
    <w:rsid w:val="007F4C7C"/>
    <w:rsid w:val="007F4CA1"/>
    <w:rsid w:val="007F4DC3"/>
    <w:rsid w:val="007F4FEB"/>
    <w:rsid w:val="007F51B7"/>
    <w:rsid w:val="007F55F1"/>
    <w:rsid w:val="007F5789"/>
    <w:rsid w:val="007F69A6"/>
    <w:rsid w:val="007F6E62"/>
    <w:rsid w:val="007F7F9A"/>
    <w:rsid w:val="008007FA"/>
    <w:rsid w:val="008008BB"/>
    <w:rsid w:val="00800A24"/>
    <w:rsid w:val="00800A9A"/>
    <w:rsid w:val="00800D46"/>
    <w:rsid w:val="00801349"/>
    <w:rsid w:val="00801AA1"/>
    <w:rsid w:val="008027CC"/>
    <w:rsid w:val="00804661"/>
    <w:rsid w:val="008049F1"/>
    <w:rsid w:val="0080578F"/>
    <w:rsid w:val="00805A8B"/>
    <w:rsid w:val="0080758B"/>
    <w:rsid w:val="008077CF"/>
    <w:rsid w:val="00807A74"/>
    <w:rsid w:val="00807F81"/>
    <w:rsid w:val="00810144"/>
    <w:rsid w:val="00810232"/>
    <w:rsid w:val="00811397"/>
    <w:rsid w:val="008113B9"/>
    <w:rsid w:val="00811B43"/>
    <w:rsid w:val="00811C97"/>
    <w:rsid w:val="00811EC7"/>
    <w:rsid w:val="008149FB"/>
    <w:rsid w:val="00814BE4"/>
    <w:rsid w:val="0081584C"/>
    <w:rsid w:val="008159F4"/>
    <w:rsid w:val="00815E3C"/>
    <w:rsid w:val="008165AB"/>
    <w:rsid w:val="00816E8C"/>
    <w:rsid w:val="008170E9"/>
    <w:rsid w:val="00817330"/>
    <w:rsid w:val="0081789E"/>
    <w:rsid w:val="00817D74"/>
    <w:rsid w:val="0082027B"/>
    <w:rsid w:val="0082163D"/>
    <w:rsid w:val="008217F5"/>
    <w:rsid w:val="00821844"/>
    <w:rsid w:val="0082272B"/>
    <w:rsid w:val="00822743"/>
    <w:rsid w:val="00822972"/>
    <w:rsid w:val="00822E66"/>
    <w:rsid w:val="0082365B"/>
    <w:rsid w:val="008252BD"/>
    <w:rsid w:val="008252EA"/>
    <w:rsid w:val="0082548F"/>
    <w:rsid w:val="0082588B"/>
    <w:rsid w:val="00826240"/>
    <w:rsid w:val="00826244"/>
    <w:rsid w:val="00826928"/>
    <w:rsid w:val="008279FD"/>
    <w:rsid w:val="00830408"/>
    <w:rsid w:val="00830D3D"/>
    <w:rsid w:val="00831A88"/>
    <w:rsid w:val="008338E1"/>
    <w:rsid w:val="00833C0D"/>
    <w:rsid w:val="00833DB9"/>
    <w:rsid w:val="00834786"/>
    <w:rsid w:val="0083673B"/>
    <w:rsid w:val="00836E67"/>
    <w:rsid w:val="00841069"/>
    <w:rsid w:val="008410A4"/>
    <w:rsid w:val="00841744"/>
    <w:rsid w:val="00841E01"/>
    <w:rsid w:val="0084220A"/>
    <w:rsid w:val="008424B3"/>
    <w:rsid w:val="008426B4"/>
    <w:rsid w:val="008428B6"/>
    <w:rsid w:val="00842A8D"/>
    <w:rsid w:val="00842B56"/>
    <w:rsid w:val="00842BB6"/>
    <w:rsid w:val="008436E0"/>
    <w:rsid w:val="0084387B"/>
    <w:rsid w:val="00843CA7"/>
    <w:rsid w:val="008455FE"/>
    <w:rsid w:val="0084566A"/>
    <w:rsid w:val="00845A47"/>
    <w:rsid w:val="00845BA2"/>
    <w:rsid w:val="00845C8A"/>
    <w:rsid w:val="00845D59"/>
    <w:rsid w:val="00846531"/>
    <w:rsid w:val="00850BB2"/>
    <w:rsid w:val="0085110B"/>
    <w:rsid w:val="00851689"/>
    <w:rsid w:val="00851B66"/>
    <w:rsid w:val="00851C54"/>
    <w:rsid w:val="008524AF"/>
    <w:rsid w:val="0085254A"/>
    <w:rsid w:val="00852E05"/>
    <w:rsid w:val="00852F7B"/>
    <w:rsid w:val="008534B0"/>
    <w:rsid w:val="008534B9"/>
    <w:rsid w:val="00854D46"/>
    <w:rsid w:val="0085588A"/>
    <w:rsid w:val="00855F36"/>
    <w:rsid w:val="00856419"/>
    <w:rsid w:val="00856A7C"/>
    <w:rsid w:val="00856E3E"/>
    <w:rsid w:val="008573E5"/>
    <w:rsid w:val="00857516"/>
    <w:rsid w:val="00857764"/>
    <w:rsid w:val="00857D48"/>
    <w:rsid w:val="008601E0"/>
    <w:rsid w:val="00860A8D"/>
    <w:rsid w:val="00860C37"/>
    <w:rsid w:val="00860DFA"/>
    <w:rsid w:val="0086103F"/>
    <w:rsid w:val="00861644"/>
    <w:rsid w:val="008625DD"/>
    <w:rsid w:val="00862BCA"/>
    <w:rsid w:val="008640D2"/>
    <w:rsid w:val="00864393"/>
    <w:rsid w:val="00865B24"/>
    <w:rsid w:val="00866CB2"/>
    <w:rsid w:val="00870407"/>
    <w:rsid w:val="00870CAC"/>
    <w:rsid w:val="00870F9B"/>
    <w:rsid w:val="008710CD"/>
    <w:rsid w:val="0087116F"/>
    <w:rsid w:val="00871AFC"/>
    <w:rsid w:val="00871C44"/>
    <w:rsid w:val="00871D90"/>
    <w:rsid w:val="00872B7B"/>
    <w:rsid w:val="00873629"/>
    <w:rsid w:val="00873723"/>
    <w:rsid w:val="008738B8"/>
    <w:rsid w:val="00873A15"/>
    <w:rsid w:val="00873A98"/>
    <w:rsid w:val="00873FD8"/>
    <w:rsid w:val="008747C6"/>
    <w:rsid w:val="00875B76"/>
    <w:rsid w:val="00876407"/>
    <w:rsid w:val="00877512"/>
    <w:rsid w:val="00877A7B"/>
    <w:rsid w:val="00880186"/>
    <w:rsid w:val="0088025D"/>
    <w:rsid w:val="00880F27"/>
    <w:rsid w:val="008812D7"/>
    <w:rsid w:val="008817E8"/>
    <w:rsid w:val="0088226D"/>
    <w:rsid w:val="00882E9E"/>
    <w:rsid w:val="008843C1"/>
    <w:rsid w:val="0088450B"/>
    <w:rsid w:val="00884D15"/>
    <w:rsid w:val="00884E7A"/>
    <w:rsid w:val="00885ED0"/>
    <w:rsid w:val="008868D0"/>
    <w:rsid w:val="00886A99"/>
    <w:rsid w:val="00886CA7"/>
    <w:rsid w:val="00887832"/>
    <w:rsid w:val="008902A8"/>
    <w:rsid w:val="00890473"/>
    <w:rsid w:val="00891A71"/>
    <w:rsid w:val="00892B8A"/>
    <w:rsid w:val="00893809"/>
    <w:rsid w:val="00893EBF"/>
    <w:rsid w:val="00894076"/>
    <w:rsid w:val="00894641"/>
    <w:rsid w:val="00895773"/>
    <w:rsid w:val="00896071"/>
    <w:rsid w:val="00896406"/>
    <w:rsid w:val="0089649F"/>
    <w:rsid w:val="00897B75"/>
    <w:rsid w:val="008A0070"/>
    <w:rsid w:val="008A1754"/>
    <w:rsid w:val="008A318C"/>
    <w:rsid w:val="008A32E6"/>
    <w:rsid w:val="008A35B6"/>
    <w:rsid w:val="008A37FF"/>
    <w:rsid w:val="008A41DF"/>
    <w:rsid w:val="008A42E3"/>
    <w:rsid w:val="008A43B7"/>
    <w:rsid w:val="008A48C7"/>
    <w:rsid w:val="008A4DFA"/>
    <w:rsid w:val="008A50FC"/>
    <w:rsid w:val="008A5319"/>
    <w:rsid w:val="008A562A"/>
    <w:rsid w:val="008A57EC"/>
    <w:rsid w:val="008A6D37"/>
    <w:rsid w:val="008A713D"/>
    <w:rsid w:val="008A71A7"/>
    <w:rsid w:val="008A71BA"/>
    <w:rsid w:val="008A78A5"/>
    <w:rsid w:val="008A797B"/>
    <w:rsid w:val="008B0141"/>
    <w:rsid w:val="008B0604"/>
    <w:rsid w:val="008B0752"/>
    <w:rsid w:val="008B0C70"/>
    <w:rsid w:val="008B1757"/>
    <w:rsid w:val="008B22F4"/>
    <w:rsid w:val="008B38EC"/>
    <w:rsid w:val="008B3D4A"/>
    <w:rsid w:val="008B4F9B"/>
    <w:rsid w:val="008B550F"/>
    <w:rsid w:val="008B6173"/>
    <w:rsid w:val="008B66E5"/>
    <w:rsid w:val="008B67D3"/>
    <w:rsid w:val="008B7293"/>
    <w:rsid w:val="008B77E0"/>
    <w:rsid w:val="008C0636"/>
    <w:rsid w:val="008C0CF0"/>
    <w:rsid w:val="008C1BB1"/>
    <w:rsid w:val="008C28FF"/>
    <w:rsid w:val="008C386D"/>
    <w:rsid w:val="008C457B"/>
    <w:rsid w:val="008C46FF"/>
    <w:rsid w:val="008C4ED9"/>
    <w:rsid w:val="008C521A"/>
    <w:rsid w:val="008C594F"/>
    <w:rsid w:val="008C6077"/>
    <w:rsid w:val="008C6338"/>
    <w:rsid w:val="008C646F"/>
    <w:rsid w:val="008C7229"/>
    <w:rsid w:val="008C7980"/>
    <w:rsid w:val="008D01E0"/>
    <w:rsid w:val="008D07B9"/>
    <w:rsid w:val="008D07D8"/>
    <w:rsid w:val="008D0C91"/>
    <w:rsid w:val="008D0EAF"/>
    <w:rsid w:val="008D1182"/>
    <w:rsid w:val="008D1265"/>
    <w:rsid w:val="008D1992"/>
    <w:rsid w:val="008D2548"/>
    <w:rsid w:val="008D29DB"/>
    <w:rsid w:val="008D2F62"/>
    <w:rsid w:val="008D34A9"/>
    <w:rsid w:val="008D50D3"/>
    <w:rsid w:val="008D5C68"/>
    <w:rsid w:val="008D63F3"/>
    <w:rsid w:val="008D6635"/>
    <w:rsid w:val="008D7A11"/>
    <w:rsid w:val="008E0036"/>
    <w:rsid w:val="008E009C"/>
    <w:rsid w:val="008E00D3"/>
    <w:rsid w:val="008E0695"/>
    <w:rsid w:val="008E3029"/>
    <w:rsid w:val="008E3B22"/>
    <w:rsid w:val="008E3F17"/>
    <w:rsid w:val="008E4C42"/>
    <w:rsid w:val="008E4F4C"/>
    <w:rsid w:val="008E5540"/>
    <w:rsid w:val="008E565C"/>
    <w:rsid w:val="008E56AD"/>
    <w:rsid w:val="008E572F"/>
    <w:rsid w:val="008E590C"/>
    <w:rsid w:val="008E5E53"/>
    <w:rsid w:val="008E5F00"/>
    <w:rsid w:val="008E6719"/>
    <w:rsid w:val="008E6C7A"/>
    <w:rsid w:val="008E7364"/>
    <w:rsid w:val="008F160A"/>
    <w:rsid w:val="008F1BF3"/>
    <w:rsid w:val="008F2246"/>
    <w:rsid w:val="008F2829"/>
    <w:rsid w:val="008F3044"/>
    <w:rsid w:val="008F334E"/>
    <w:rsid w:val="008F3525"/>
    <w:rsid w:val="008F37C4"/>
    <w:rsid w:val="008F3FC7"/>
    <w:rsid w:val="008F4692"/>
    <w:rsid w:val="008F484B"/>
    <w:rsid w:val="008F664B"/>
    <w:rsid w:val="008F66FC"/>
    <w:rsid w:val="008F6AE8"/>
    <w:rsid w:val="008F7EF5"/>
    <w:rsid w:val="00900C48"/>
    <w:rsid w:val="00901A6F"/>
    <w:rsid w:val="00902092"/>
    <w:rsid w:val="009020A6"/>
    <w:rsid w:val="009020FC"/>
    <w:rsid w:val="00902331"/>
    <w:rsid w:val="00902663"/>
    <w:rsid w:val="00902E03"/>
    <w:rsid w:val="0090331D"/>
    <w:rsid w:val="0090339C"/>
    <w:rsid w:val="009039DD"/>
    <w:rsid w:val="00903EB4"/>
    <w:rsid w:val="009043EE"/>
    <w:rsid w:val="00905091"/>
    <w:rsid w:val="00905AC4"/>
    <w:rsid w:val="00906319"/>
    <w:rsid w:val="00906EE7"/>
    <w:rsid w:val="009076F0"/>
    <w:rsid w:val="00907C16"/>
    <w:rsid w:val="00907C3C"/>
    <w:rsid w:val="0091035A"/>
    <w:rsid w:val="009103B9"/>
    <w:rsid w:val="00911194"/>
    <w:rsid w:val="0091150D"/>
    <w:rsid w:val="00911D5D"/>
    <w:rsid w:val="00911E9B"/>
    <w:rsid w:val="00911EBA"/>
    <w:rsid w:val="00912781"/>
    <w:rsid w:val="00912D37"/>
    <w:rsid w:val="00913891"/>
    <w:rsid w:val="009143BA"/>
    <w:rsid w:val="00914467"/>
    <w:rsid w:val="00914512"/>
    <w:rsid w:val="009145F6"/>
    <w:rsid w:val="0091513A"/>
    <w:rsid w:val="00915C09"/>
    <w:rsid w:val="00916C2A"/>
    <w:rsid w:val="00917101"/>
    <w:rsid w:val="009172BE"/>
    <w:rsid w:val="00920663"/>
    <w:rsid w:val="00920ACA"/>
    <w:rsid w:val="00920DCC"/>
    <w:rsid w:val="00922678"/>
    <w:rsid w:val="00922F2C"/>
    <w:rsid w:val="00923212"/>
    <w:rsid w:val="00923532"/>
    <w:rsid w:val="00923BD9"/>
    <w:rsid w:val="009246A2"/>
    <w:rsid w:val="009246FE"/>
    <w:rsid w:val="009247EB"/>
    <w:rsid w:val="00924CC4"/>
    <w:rsid w:val="00925DD9"/>
    <w:rsid w:val="00925FA5"/>
    <w:rsid w:val="00926200"/>
    <w:rsid w:val="00926A6A"/>
    <w:rsid w:val="00927B80"/>
    <w:rsid w:val="009300EC"/>
    <w:rsid w:val="00930504"/>
    <w:rsid w:val="00930849"/>
    <w:rsid w:val="00930918"/>
    <w:rsid w:val="009310EE"/>
    <w:rsid w:val="009317CF"/>
    <w:rsid w:val="00931924"/>
    <w:rsid w:val="00932301"/>
    <w:rsid w:val="00932674"/>
    <w:rsid w:val="00934BEE"/>
    <w:rsid w:val="0093554B"/>
    <w:rsid w:val="009355D3"/>
    <w:rsid w:val="009355EF"/>
    <w:rsid w:val="00936CDE"/>
    <w:rsid w:val="0093730F"/>
    <w:rsid w:val="00937324"/>
    <w:rsid w:val="0093789B"/>
    <w:rsid w:val="0094087B"/>
    <w:rsid w:val="00940F18"/>
    <w:rsid w:val="009418AB"/>
    <w:rsid w:val="00942794"/>
    <w:rsid w:val="00943C30"/>
    <w:rsid w:val="00943F99"/>
    <w:rsid w:val="0094483F"/>
    <w:rsid w:val="009458BB"/>
    <w:rsid w:val="00945D35"/>
    <w:rsid w:val="0094714B"/>
    <w:rsid w:val="00947968"/>
    <w:rsid w:val="00950E96"/>
    <w:rsid w:val="00950F69"/>
    <w:rsid w:val="0095110F"/>
    <w:rsid w:val="009513DB"/>
    <w:rsid w:val="00952188"/>
    <w:rsid w:val="00952BE4"/>
    <w:rsid w:val="00953315"/>
    <w:rsid w:val="009534C8"/>
    <w:rsid w:val="00953560"/>
    <w:rsid w:val="00954989"/>
    <w:rsid w:val="00954C8E"/>
    <w:rsid w:val="009553B0"/>
    <w:rsid w:val="00955F20"/>
    <w:rsid w:val="00956372"/>
    <w:rsid w:val="009565EF"/>
    <w:rsid w:val="0095709F"/>
    <w:rsid w:val="009574C0"/>
    <w:rsid w:val="00960E7F"/>
    <w:rsid w:val="00960F33"/>
    <w:rsid w:val="0096306F"/>
    <w:rsid w:val="009632A9"/>
    <w:rsid w:val="009641F5"/>
    <w:rsid w:val="009644BA"/>
    <w:rsid w:val="009645B9"/>
    <w:rsid w:val="00965D6A"/>
    <w:rsid w:val="0096628D"/>
    <w:rsid w:val="00966A3C"/>
    <w:rsid w:val="0097041E"/>
    <w:rsid w:val="00970EA5"/>
    <w:rsid w:val="00971242"/>
    <w:rsid w:val="00971F11"/>
    <w:rsid w:val="009725D9"/>
    <w:rsid w:val="00972DEF"/>
    <w:rsid w:val="009731D8"/>
    <w:rsid w:val="0097387C"/>
    <w:rsid w:val="0097389A"/>
    <w:rsid w:val="00973D53"/>
    <w:rsid w:val="0097440F"/>
    <w:rsid w:val="00974FF6"/>
    <w:rsid w:val="009752E4"/>
    <w:rsid w:val="00975920"/>
    <w:rsid w:val="00975D52"/>
    <w:rsid w:val="0097628F"/>
    <w:rsid w:val="00976B62"/>
    <w:rsid w:val="009776BE"/>
    <w:rsid w:val="00977D40"/>
    <w:rsid w:val="00977F6D"/>
    <w:rsid w:val="00981712"/>
    <w:rsid w:val="009819C7"/>
    <w:rsid w:val="00982490"/>
    <w:rsid w:val="009828A8"/>
    <w:rsid w:val="00983120"/>
    <w:rsid w:val="009831C1"/>
    <w:rsid w:val="00984668"/>
    <w:rsid w:val="00984E8F"/>
    <w:rsid w:val="009850FF"/>
    <w:rsid w:val="00985E88"/>
    <w:rsid w:val="009869A9"/>
    <w:rsid w:val="00986C97"/>
    <w:rsid w:val="00986FAE"/>
    <w:rsid w:val="00987BDB"/>
    <w:rsid w:val="00987EB5"/>
    <w:rsid w:val="0099042B"/>
    <w:rsid w:val="00990EB8"/>
    <w:rsid w:val="0099126C"/>
    <w:rsid w:val="00992182"/>
    <w:rsid w:val="00992B03"/>
    <w:rsid w:val="009932A5"/>
    <w:rsid w:val="00993922"/>
    <w:rsid w:val="00993B8B"/>
    <w:rsid w:val="00993E5E"/>
    <w:rsid w:val="009941F8"/>
    <w:rsid w:val="00994276"/>
    <w:rsid w:val="0099551C"/>
    <w:rsid w:val="00995685"/>
    <w:rsid w:val="0099602D"/>
    <w:rsid w:val="0099677E"/>
    <w:rsid w:val="0099686F"/>
    <w:rsid w:val="00996C65"/>
    <w:rsid w:val="00997BA1"/>
    <w:rsid w:val="009A05AA"/>
    <w:rsid w:val="009A0E70"/>
    <w:rsid w:val="009A0EC7"/>
    <w:rsid w:val="009A1226"/>
    <w:rsid w:val="009A19EC"/>
    <w:rsid w:val="009A2363"/>
    <w:rsid w:val="009A2E8A"/>
    <w:rsid w:val="009A3E06"/>
    <w:rsid w:val="009A54CE"/>
    <w:rsid w:val="009A5C0A"/>
    <w:rsid w:val="009A5C0E"/>
    <w:rsid w:val="009A5D94"/>
    <w:rsid w:val="009A615D"/>
    <w:rsid w:val="009A6DD3"/>
    <w:rsid w:val="009A732A"/>
    <w:rsid w:val="009B09A9"/>
    <w:rsid w:val="009B0B31"/>
    <w:rsid w:val="009B1464"/>
    <w:rsid w:val="009B1715"/>
    <w:rsid w:val="009B1EDA"/>
    <w:rsid w:val="009B35B5"/>
    <w:rsid w:val="009B3C17"/>
    <w:rsid w:val="009B3F6B"/>
    <w:rsid w:val="009B5362"/>
    <w:rsid w:val="009B576A"/>
    <w:rsid w:val="009B597E"/>
    <w:rsid w:val="009B5B6C"/>
    <w:rsid w:val="009B6123"/>
    <w:rsid w:val="009B636B"/>
    <w:rsid w:val="009B6806"/>
    <w:rsid w:val="009B7342"/>
    <w:rsid w:val="009B7A21"/>
    <w:rsid w:val="009B7D2C"/>
    <w:rsid w:val="009C204D"/>
    <w:rsid w:val="009C36E1"/>
    <w:rsid w:val="009C3F46"/>
    <w:rsid w:val="009C40A1"/>
    <w:rsid w:val="009C4489"/>
    <w:rsid w:val="009C4DC2"/>
    <w:rsid w:val="009C60A2"/>
    <w:rsid w:val="009C64EA"/>
    <w:rsid w:val="009C6644"/>
    <w:rsid w:val="009C682D"/>
    <w:rsid w:val="009C6887"/>
    <w:rsid w:val="009C7372"/>
    <w:rsid w:val="009D1836"/>
    <w:rsid w:val="009D20BF"/>
    <w:rsid w:val="009D218E"/>
    <w:rsid w:val="009D2B90"/>
    <w:rsid w:val="009D4095"/>
    <w:rsid w:val="009D4221"/>
    <w:rsid w:val="009D5151"/>
    <w:rsid w:val="009D52D3"/>
    <w:rsid w:val="009D57B6"/>
    <w:rsid w:val="009D580E"/>
    <w:rsid w:val="009D6017"/>
    <w:rsid w:val="009D6889"/>
    <w:rsid w:val="009D688C"/>
    <w:rsid w:val="009D69C7"/>
    <w:rsid w:val="009D6BB3"/>
    <w:rsid w:val="009D7227"/>
    <w:rsid w:val="009D7CFE"/>
    <w:rsid w:val="009D7F6A"/>
    <w:rsid w:val="009E02AA"/>
    <w:rsid w:val="009E1A85"/>
    <w:rsid w:val="009E1C5C"/>
    <w:rsid w:val="009E1DF5"/>
    <w:rsid w:val="009E2496"/>
    <w:rsid w:val="009E3E08"/>
    <w:rsid w:val="009E4367"/>
    <w:rsid w:val="009E4A62"/>
    <w:rsid w:val="009E5FD5"/>
    <w:rsid w:val="009E678B"/>
    <w:rsid w:val="009E7038"/>
    <w:rsid w:val="009E7C66"/>
    <w:rsid w:val="009F037F"/>
    <w:rsid w:val="009F0CE3"/>
    <w:rsid w:val="009F0D97"/>
    <w:rsid w:val="009F0E78"/>
    <w:rsid w:val="009F0EB9"/>
    <w:rsid w:val="009F0F2B"/>
    <w:rsid w:val="009F0F72"/>
    <w:rsid w:val="009F1152"/>
    <w:rsid w:val="009F1352"/>
    <w:rsid w:val="009F17F5"/>
    <w:rsid w:val="009F1EEB"/>
    <w:rsid w:val="009F2024"/>
    <w:rsid w:val="009F229D"/>
    <w:rsid w:val="009F2339"/>
    <w:rsid w:val="009F2CD7"/>
    <w:rsid w:val="009F2DDE"/>
    <w:rsid w:val="009F3918"/>
    <w:rsid w:val="009F3B02"/>
    <w:rsid w:val="009F40D7"/>
    <w:rsid w:val="009F479D"/>
    <w:rsid w:val="009F548C"/>
    <w:rsid w:val="009F5CB5"/>
    <w:rsid w:val="009F5E27"/>
    <w:rsid w:val="009F611E"/>
    <w:rsid w:val="009F626C"/>
    <w:rsid w:val="009F68BF"/>
    <w:rsid w:val="009F6CA7"/>
    <w:rsid w:val="009F7C81"/>
    <w:rsid w:val="009F7D88"/>
    <w:rsid w:val="00A00085"/>
    <w:rsid w:val="00A00264"/>
    <w:rsid w:val="00A016B6"/>
    <w:rsid w:val="00A01DC3"/>
    <w:rsid w:val="00A025A6"/>
    <w:rsid w:val="00A0290E"/>
    <w:rsid w:val="00A02ACE"/>
    <w:rsid w:val="00A02CAC"/>
    <w:rsid w:val="00A02D32"/>
    <w:rsid w:val="00A02D90"/>
    <w:rsid w:val="00A04564"/>
    <w:rsid w:val="00A04DDC"/>
    <w:rsid w:val="00A052E1"/>
    <w:rsid w:val="00A058B3"/>
    <w:rsid w:val="00A06C05"/>
    <w:rsid w:val="00A06C19"/>
    <w:rsid w:val="00A071DF"/>
    <w:rsid w:val="00A07C39"/>
    <w:rsid w:val="00A114B7"/>
    <w:rsid w:val="00A11867"/>
    <w:rsid w:val="00A1199E"/>
    <w:rsid w:val="00A11AEB"/>
    <w:rsid w:val="00A11D80"/>
    <w:rsid w:val="00A122CF"/>
    <w:rsid w:val="00A137C4"/>
    <w:rsid w:val="00A14646"/>
    <w:rsid w:val="00A14ADC"/>
    <w:rsid w:val="00A14D65"/>
    <w:rsid w:val="00A1524D"/>
    <w:rsid w:val="00A1544A"/>
    <w:rsid w:val="00A15A70"/>
    <w:rsid w:val="00A15ED3"/>
    <w:rsid w:val="00A16514"/>
    <w:rsid w:val="00A1667B"/>
    <w:rsid w:val="00A17277"/>
    <w:rsid w:val="00A202F8"/>
    <w:rsid w:val="00A204A5"/>
    <w:rsid w:val="00A20C6D"/>
    <w:rsid w:val="00A20F2F"/>
    <w:rsid w:val="00A21061"/>
    <w:rsid w:val="00A21637"/>
    <w:rsid w:val="00A223C9"/>
    <w:rsid w:val="00A226A9"/>
    <w:rsid w:val="00A24459"/>
    <w:rsid w:val="00A24D4E"/>
    <w:rsid w:val="00A24F94"/>
    <w:rsid w:val="00A25386"/>
    <w:rsid w:val="00A25B6A"/>
    <w:rsid w:val="00A25FAB"/>
    <w:rsid w:val="00A2640F"/>
    <w:rsid w:val="00A2696F"/>
    <w:rsid w:val="00A269F0"/>
    <w:rsid w:val="00A270D2"/>
    <w:rsid w:val="00A27485"/>
    <w:rsid w:val="00A30C7C"/>
    <w:rsid w:val="00A310F6"/>
    <w:rsid w:val="00A31BE0"/>
    <w:rsid w:val="00A31ED9"/>
    <w:rsid w:val="00A32CDE"/>
    <w:rsid w:val="00A331CC"/>
    <w:rsid w:val="00A335DF"/>
    <w:rsid w:val="00A33B25"/>
    <w:rsid w:val="00A34405"/>
    <w:rsid w:val="00A3456B"/>
    <w:rsid w:val="00A349AE"/>
    <w:rsid w:val="00A34DB8"/>
    <w:rsid w:val="00A35D6A"/>
    <w:rsid w:val="00A360A7"/>
    <w:rsid w:val="00A368F6"/>
    <w:rsid w:val="00A36AB1"/>
    <w:rsid w:val="00A370BC"/>
    <w:rsid w:val="00A372C2"/>
    <w:rsid w:val="00A37EBB"/>
    <w:rsid w:val="00A37FA3"/>
    <w:rsid w:val="00A37FE4"/>
    <w:rsid w:val="00A41294"/>
    <w:rsid w:val="00A415D4"/>
    <w:rsid w:val="00A42342"/>
    <w:rsid w:val="00A42834"/>
    <w:rsid w:val="00A429B2"/>
    <w:rsid w:val="00A42E34"/>
    <w:rsid w:val="00A430FA"/>
    <w:rsid w:val="00A4316D"/>
    <w:rsid w:val="00A43BB1"/>
    <w:rsid w:val="00A43D76"/>
    <w:rsid w:val="00A44828"/>
    <w:rsid w:val="00A44C2E"/>
    <w:rsid w:val="00A44F0D"/>
    <w:rsid w:val="00A452C4"/>
    <w:rsid w:val="00A45865"/>
    <w:rsid w:val="00A45BA5"/>
    <w:rsid w:val="00A465E6"/>
    <w:rsid w:val="00A47527"/>
    <w:rsid w:val="00A47BC4"/>
    <w:rsid w:val="00A50362"/>
    <w:rsid w:val="00A51148"/>
    <w:rsid w:val="00A51BB2"/>
    <w:rsid w:val="00A51DA5"/>
    <w:rsid w:val="00A5289A"/>
    <w:rsid w:val="00A528B4"/>
    <w:rsid w:val="00A53278"/>
    <w:rsid w:val="00A53D96"/>
    <w:rsid w:val="00A54247"/>
    <w:rsid w:val="00A543B3"/>
    <w:rsid w:val="00A543CD"/>
    <w:rsid w:val="00A550CE"/>
    <w:rsid w:val="00A55301"/>
    <w:rsid w:val="00A5535C"/>
    <w:rsid w:val="00A560C8"/>
    <w:rsid w:val="00A5706E"/>
    <w:rsid w:val="00A60219"/>
    <w:rsid w:val="00A612B2"/>
    <w:rsid w:val="00A61575"/>
    <w:rsid w:val="00A61731"/>
    <w:rsid w:val="00A62009"/>
    <w:rsid w:val="00A62150"/>
    <w:rsid w:val="00A6279C"/>
    <w:rsid w:val="00A62B8A"/>
    <w:rsid w:val="00A633EB"/>
    <w:rsid w:val="00A63A34"/>
    <w:rsid w:val="00A641EF"/>
    <w:rsid w:val="00A654DD"/>
    <w:rsid w:val="00A659E6"/>
    <w:rsid w:val="00A65ABF"/>
    <w:rsid w:val="00A65B13"/>
    <w:rsid w:val="00A65C87"/>
    <w:rsid w:val="00A65EB5"/>
    <w:rsid w:val="00A67BF4"/>
    <w:rsid w:val="00A67D42"/>
    <w:rsid w:val="00A67F3A"/>
    <w:rsid w:val="00A708B1"/>
    <w:rsid w:val="00A709F9"/>
    <w:rsid w:val="00A70C98"/>
    <w:rsid w:val="00A70F98"/>
    <w:rsid w:val="00A717BD"/>
    <w:rsid w:val="00A71EC7"/>
    <w:rsid w:val="00A7298A"/>
    <w:rsid w:val="00A72EBC"/>
    <w:rsid w:val="00A73589"/>
    <w:rsid w:val="00A735EA"/>
    <w:rsid w:val="00A7362D"/>
    <w:rsid w:val="00A73E6D"/>
    <w:rsid w:val="00A740E1"/>
    <w:rsid w:val="00A74821"/>
    <w:rsid w:val="00A751F6"/>
    <w:rsid w:val="00A7527C"/>
    <w:rsid w:val="00A7598E"/>
    <w:rsid w:val="00A759E0"/>
    <w:rsid w:val="00A76308"/>
    <w:rsid w:val="00A76766"/>
    <w:rsid w:val="00A76C02"/>
    <w:rsid w:val="00A77036"/>
    <w:rsid w:val="00A7707F"/>
    <w:rsid w:val="00A772B3"/>
    <w:rsid w:val="00A77B8F"/>
    <w:rsid w:val="00A77E62"/>
    <w:rsid w:val="00A8169C"/>
    <w:rsid w:val="00A81824"/>
    <w:rsid w:val="00A81E14"/>
    <w:rsid w:val="00A828E3"/>
    <w:rsid w:val="00A82A5E"/>
    <w:rsid w:val="00A834A2"/>
    <w:rsid w:val="00A83814"/>
    <w:rsid w:val="00A8382E"/>
    <w:rsid w:val="00A83985"/>
    <w:rsid w:val="00A8403C"/>
    <w:rsid w:val="00A84310"/>
    <w:rsid w:val="00A8483D"/>
    <w:rsid w:val="00A84A6F"/>
    <w:rsid w:val="00A84A9B"/>
    <w:rsid w:val="00A858B3"/>
    <w:rsid w:val="00A864D6"/>
    <w:rsid w:val="00A866A7"/>
    <w:rsid w:val="00A8694A"/>
    <w:rsid w:val="00A872DB"/>
    <w:rsid w:val="00A87527"/>
    <w:rsid w:val="00A8772F"/>
    <w:rsid w:val="00A87A8F"/>
    <w:rsid w:val="00A9029C"/>
    <w:rsid w:val="00A9214B"/>
    <w:rsid w:val="00A921EF"/>
    <w:rsid w:val="00A929AC"/>
    <w:rsid w:val="00A92B2B"/>
    <w:rsid w:val="00A935D4"/>
    <w:rsid w:val="00A93763"/>
    <w:rsid w:val="00A93C42"/>
    <w:rsid w:val="00A93E72"/>
    <w:rsid w:val="00A93F9D"/>
    <w:rsid w:val="00A94ED9"/>
    <w:rsid w:val="00A950CD"/>
    <w:rsid w:val="00A954EF"/>
    <w:rsid w:val="00A9628B"/>
    <w:rsid w:val="00A97146"/>
    <w:rsid w:val="00A97FA4"/>
    <w:rsid w:val="00AA0189"/>
    <w:rsid w:val="00AA0EFB"/>
    <w:rsid w:val="00AA1923"/>
    <w:rsid w:val="00AA1AC2"/>
    <w:rsid w:val="00AA258A"/>
    <w:rsid w:val="00AA2BF2"/>
    <w:rsid w:val="00AA3360"/>
    <w:rsid w:val="00AA3780"/>
    <w:rsid w:val="00AA49C0"/>
    <w:rsid w:val="00AA4CAC"/>
    <w:rsid w:val="00AA4D6A"/>
    <w:rsid w:val="00AA50ED"/>
    <w:rsid w:val="00AA56B7"/>
    <w:rsid w:val="00AA5AD3"/>
    <w:rsid w:val="00AA677D"/>
    <w:rsid w:val="00AA6813"/>
    <w:rsid w:val="00AA6DBA"/>
    <w:rsid w:val="00AA72EB"/>
    <w:rsid w:val="00AA76FB"/>
    <w:rsid w:val="00AB06C9"/>
    <w:rsid w:val="00AB0ABA"/>
    <w:rsid w:val="00AB0EEA"/>
    <w:rsid w:val="00AB189C"/>
    <w:rsid w:val="00AB1B67"/>
    <w:rsid w:val="00AB22C1"/>
    <w:rsid w:val="00AB2765"/>
    <w:rsid w:val="00AB277E"/>
    <w:rsid w:val="00AB368C"/>
    <w:rsid w:val="00AB3C03"/>
    <w:rsid w:val="00AB445E"/>
    <w:rsid w:val="00AB4933"/>
    <w:rsid w:val="00AB5768"/>
    <w:rsid w:val="00AB5A68"/>
    <w:rsid w:val="00AB6CED"/>
    <w:rsid w:val="00AB712B"/>
    <w:rsid w:val="00AB7890"/>
    <w:rsid w:val="00AC09D0"/>
    <w:rsid w:val="00AC1634"/>
    <w:rsid w:val="00AC1C97"/>
    <w:rsid w:val="00AC274D"/>
    <w:rsid w:val="00AC292B"/>
    <w:rsid w:val="00AC29DF"/>
    <w:rsid w:val="00AC2F26"/>
    <w:rsid w:val="00AC3F61"/>
    <w:rsid w:val="00AC437E"/>
    <w:rsid w:val="00AC4411"/>
    <w:rsid w:val="00AC4C21"/>
    <w:rsid w:val="00AC5A70"/>
    <w:rsid w:val="00AC6804"/>
    <w:rsid w:val="00AC72DF"/>
    <w:rsid w:val="00AC7642"/>
    <w:rsid w:val="00AC7C7C"/>
    <w:rsid w:val="00AD0812"/>
    <w:rsid w:val="00AD0E98"/>
    <w:rsid w:val="00AD10B3"/>
    <w:rsid w:val="00AD1547"/>
    <w:rsid w:val="00AD17E5"/>
    <w:rsid w:val="00AD1B02"/>
    <w:rsid w:val="00AD2177"/>
    <w:rsid w:val="00AD3958"/>
    <w:rsid w:val="00AD4B1B"/>
    <w:rsid w:val="00AD5459"/>
    <w:rsid w:val="00AD5D27"/>
    <w:rsid w:val="00AD6E9C"/>
    <w:rsid w:val="00AD6FE3"/>
    <w:rsid w:val="00AD7514"/>
    <w:rsid w:val="00AD76E2"/>
    <w:rsid w:val="00AD7AD7"/>
    <w:rsid w:val="00AD7F24"/>
    <w:rsid w:val="00AE1332"/>
    <w:rsid w:val="00AE1DE0"/>
    <w:rsid w:val="00AE2735"/>
    <w:rsid w:val="00AE2808"/>
    <w:rsid w:val="00AE2EE0"/>
    <w:rsid w:val="00AE3490"/>
    <w:rsid w:val="00AE44E4"/>
    <w:rsid w:val="00AE5501"/>
    <w:rsid w:val="00AE5530"/>
    <w:rsid w:val="00AE65FE"/>
    <w:rsid w:val="00AE754E"/>
    <w:rsid w:val="00AF0610"/>
    <w:rsid w:val="00AF1281"/>
    <w:rsid w:val="00AF167C"/>
    <w:rsid w:val="00AF1A96"/>
    <w:rsid w:val="00AF1DB5"/>
    <w:rsid w:val="00AF2059"/>
    <w:rsid w:val="00AF2F80"/>
    <w:rsid w:val="00AF33E4"/>
    <w:rsid w:val="00AF3641"/>
    <w:rsid w:val="00AF4450"/>
    <w:rsid w:val="00AF47D8"/>
    <w:rsid w:val="00AF490A"/>
    <w:rsid w:val="00AF4963"/>
    <w:rsid w:val="00AF4E74"/>
    <w:rsid w:val="00AF51E1"/>
    <w:rsid w:val="00AF5A23"/>
    <w:rsid w:val="00AF67B9"/>
    <w:rsid w:val="00AF6958"/>
    <w:rsid w:val="00AF6D7A"/>
    <w:rsid w:val="00B005C3"/>
    <w:rsid w:val="00B00A3C"/>
    <w:rsid w:val="00B01627"/>
    <w:rsid w:val="00B01BFC"/>
    <w:rsid w:val="00B02211"/>
    <w:rsid w:val="00B02946"/>
    <w:rsid w:val="00B030C6"/>
    <w:rsid w:val="00B03901"/>
    <w:rsid w:val="00B03E74"/>
    <w:rsid w:val="00B04469"/>
    <w:rsid w:val="00B04E0D"/>
    <w:rsid w:val="00B04E9E"/>
    <w:rsid w:val="00B05822"/>
    <w:rsid w:val="00B05966"/>
    <w:rsid w:val="00B06121"/>
    <w:rsid w:val="00B06B26"/>
    <w:rsid w:val="00B0719D"/>
    <w:rsid w:val="00B0778D"/>
    <w:rsid w:val="00B07A18"/>
    <w:rsid w:val="00B07EB8"/>
    <w:rsid w:val="00B1106D"/>
    <w:rsid w:val="00B11D27"/>
    <w:rsid w:val="00B122EF"/>
    <w:rsid w:val="00B129C7"/>
    <w:rsid w:val="00B12CA6"/>
    <w:rsid w:val="00B12EDF"/>
    <w:rsid w:val="00B12F86"/>
    <w:rsid w:val="00B13038"/>
    <w:rsid w:val="00B13F9E"/>
    <w:rsid w:val="00B148A5"/>
    <w:rsid w:val="00B149C3"/>
    <w:rsid w:val="00B14E4A"/>
    <w:rsid w:val="00B15553"/>
    <w:rsid w:val="00B1565E"/>
    <w:rsid w:val="00B158E5"/>
    <w:rsid w:val="00B1604A"/>
    <w:rsid w:val="00B1640C"/>
    <w:rsid w:val="00B16BC1"/>
    <w:rsid w:val="00B1724F"/>
    <w:rsid w:val="00B17CD4"/>
    <w:rsid w:val="00B200B9"/>
    <w:rsid w:val="00B2018F"/>
    <w:rsid w:val="00B20AB9"/>
    <w:rsid w:val="00B21FDF"/>
    <w:rsid w:val="00B22129"/>
    <w:rsid w:val="00B22776"/>
    <w:rsid w:val="00B23FAA"/>
    <w:rsid w:val="00B24261"/>
    <w:rsid w:val="00B2450B"/>
    <w:rsid w:val="00B24962"/>
    <w:rsid w:val="00B24A62"/>
    <w:rsid w:val="00B24C76"/>
    <w:rsid w:val="00B24D4D"/>
    <w:rsid w:val="00B258DA"/>
    <w:rsid w:val="00B25E45"/>
    <w:rsid w:val="00B27288"/>
    <w:rsid w:val="00B273C4"/>
    <w:rsid w:val="00B27B7C"/>
    <w:rsid w:val="00B303BD"/>
    <w:rsid w:val="00B30457"/>
    <w:rsid w:val="00B30D03"/>
    <w:rsid w:val="00B317F6"/>
    <w:rsid w:val="00B31C34"/>
    <w:rsid w:val="00B3281E"/>
    <w:rsid w:val="00B32CA2"/>
    <w:rsid w:val="00B334BF"/>
    <w:rsid w:val="00B33AD6"/>
    <w:rsid w:val="00B33E6B"/>
    <w:rsid w:val="00B34529"/>
    <w:rsid w:val="00B3502B"/>
    <w:rsid w:val="00B35DFF"/>
    <w:rsid w:val="00B36EBE"/>
    <w:rsid w:val="00B36F61"/>
    <w:rsid w:val="00B37D3C"/>
    <w:rsid w:val="00B40B7D"/>
    <w:rsid w:val="00B4104A"/>
    <w:rsid w:val="00B41887"/>
    <w:rsid w:val="00B42C4E"/>
    <w:rsid w:val="00B43C2B"/>
    <w:rsid w:val="00B43D57"/>
    <w:rsid w:val="00B44B30"/>
    <w:rsid w:val="00B45EB3"/>
    <w:rsid w:val="00B461BA"/>
    <w:rsid w:val="00B4666D"/>
    <w:rsid w:val="00B466FD"/>
    <w:rsid w:val="00B472CD"/>
    <w:rsid w:val="00B47BE2"/>
    <w:rsid w:val="00B50692"/>
    <w:rsid w:val="00B518A7"/>
    <w:rsid w:val="00B51A8A"/>
    <w:rsid w:val="00B51F9D"/>
    <w:rsid w:val="00B52266"/>
    <w:rsid w:val="00B52E08"/>
    <w:rsid w:val="00B532F3"/>
    <w:rsid w:val="00B5378A"/>
    <w:rsid w:val="00B53F37"/>
    <w:rsid w:val="00B5412C"/>
    <w:rsid w:val="00B55021"/>
    <w:rsid w:val="00B5563A"/>
    <w:rsid w:val="00B5598D"/>
    <w:rsid w:val="00B55E99"/>
    <w:rsid w:val="00B573AF"/>
    <w:rsid w:val="00B574A3"/>
    <w:rsid w:val="00B57BEE"/>
    <w:rsid w:val="00B60583"/>
    <w:rsid w:val="00B606EC"/>
    <w:rsid w:val="00B61796"/>
    <w:rsid w:val="00B62590"/>
    <w:rsid w:val="00B63963"/>
    <w:rsid w:val="00B641D5"/>
    <w:rsid w:val="00B64B54"/>
    <w:rsid w:val="00B6502B"/>
    <w:rsid w:val="00B65588"/>
    <w:rsid w:val="00B65628"/>
    <w:rsid w:val="00B6587B"/>
    <w:rsid w:val="00B65B69"/>
    <w:rsid w:val="00B65FFD"/>
    <w:rsid w:val="00B66CB2"/>
    <w:rsid w:val="00B66E16"/>
    <w:rsid w:val="00B66E83"/>
    <w:rsid w:val="00B70692"/>
    <w:rsid w:val="00B70EB6"/>
    <w:rsid w:val="00B70FAF"/>
    <w:rsid w:val="00B7160A"/>
    <w:rsid w:val="00B7187A"/>
    <w:rsid w:val="00B719DC"/>
    <w:rsid w:val="00B72488"/>
    <w:rsid w:val="00B73239"/>
    <w:rsid w:val="00B73591"/>
    <w:rsid w:val="00B73896"/>
    <w:rsid w:val="00B7465A"/>
    <w:rsid w:val="00B750EF"/>
    <w:rsid w:val="00B75343"/>
    <w:rsid w:val="00B75E5F"/>
    <w:rsid w:val="00B768C5"/>
    <w:rsid w:val="00B770EF"/>
    <w:rsid w:val="00B772E9"/>
    <w:rsid w:val="00B7764A"/>
    <w:rsid w:val="00B7791D"/>
    <w:rsid w:val="00B7794B"/>
    <w:rsid w:val="00B77E07"/>
    <w:rsid w:val="00B800F3"/>
    <w:rsid w:val="00B800FF"/>
    <w:rsid w:val="00B81292"/>
    <w:rsid w:val="00B8188F"/>
    <w:rsid w:val="00B81CAB"/>
    <w:rsid w:val="00B82297"/>
    <w:rsid w:val="00B82D2A"/>
    <w:rsid w:val="00B83125"/>
    <w:rsid w:val="00B836FF"/>
    <w:rsid w:val="00B83C71"/>
    <w:rsid w:val="00B83C9B"/>
    <w:rsid w:val="00B84584"/>
    <w:rsid w:val="00B850A9"/>
    <w:rsid w:val="00B8546C"/>
    <w:rsid w:val="00B8672A"/>
    <w:rsid w:val="00B86A8C"/>
    <w:rsid w:val="00B87052"/>
    <w:rsid w:val="00B87532"/>
    <w:rsid w:val="00B87553"/>
    <w:rsid w:val="00B91007"/>
    <w:rsid w:val="00B9146B"/>
    <w:rsid w:val="00B916DA"/>
    <w:rsid w:val="00B91868"/>
    <w:rsid w:val="00B91BD8"/>
    <w:rsid w:val="00B9298B"/>
    <w:rsid w:val="00B92A07"/>
    <w:rsid w:val="00B92B1A"/>
    <w:rsid w:val="00B93058"/>
    <w:rsid w:val="00B93C3F"/>
    <w:rsid w:val="00B9480D"/>
    <w:rsid w:val="00B94F9D"/>
    <w:rsid w:val="00B95312"/>
    <w:rsid w:val="00B9564E"/>
    <w:rsid w:val="00B95C5E"/>
    <w:rsid w:val="00B95F05"/>
    <w:rsid w:val="00B961FF"/>
    <w:rsid w:val="00B96882"/>
    <w:rsid w:val="00BA0043"/>
    <w:rsid w:val="00BA03C5"/>
    <w:rsid w:val="00BA1B0D"/>
    <w:rsid w:val="00BA238D"/>
    <w:rsid w:val="00BA2410"/>
    <w:rsid w:val="00BA2C5B"/>
    <w:rsid w:val="00BA3338"/>
    <w:rsid w:val="00BA48FA"/>
    <w:rsid w:val="00BA4FDD"/>
    <w:rsid w:val="00BA5226"/>
    <w:rsid w:val="00BA5DE1"/>
    <w:rsid w:val="00BA617E"/>
    <w:rsid w:val="00BA62B6"/>
    <w:rsid w:val="00BA6A11"/>
    <w:rsid w:val="00BA6A47"/>
    <w:rsid w:val="00BA6AEF"/>
    <w:rsid w:val="00BA6EEA"/>
    <w:rsid w:val="00BA7804"/>
    <w:rsid w:val="00BA7A9E"/>
    <w:rsid w:val="00BA7BC1"/>
    <w:rsid w:val="00BA7E02"/>
    <w:rsid w:val="00BB03D9"/>
    <w:rsid w:val="00BB08D6"/>
    <w:rsid w:val="00BB0B6D"/>
    <w:rsid w:val="00BB178E"/>
    <w:rsid w:val="00BB19C4"/>
    <w:rsid w:val="00BB1AFB"/>
    <w:rsid w:val="00BB2D08"/>
    <w:rsid w:val="00BB330F"/>
    <w:rsid w:val="00BB3C63"/>
    <w:rsid w:val="00BB3DF7"/>
    <w:rsid w:val="00BB5686"/>
    <w:rsid w:val="00BB5A90"/>
    <w:rsid w:val="00BB654C"/>
    <w:rsid w:val="00BB6666"/>
    <w:rsid w:val="00BB6837"/>
    <w:rsid w:val="00BB766E"/>
    <w:rsid w:val="00BC0069"/>
    <w:rsid w:val="00BC0417"/>
    <w:rsid w:val="00BC0E36"/>
    <w:rsid w:val="00BC111A"/>
    <w:rsid w:val="00BC176D"/>
    <w:rsid w:val="00BC20BC"/>
    <w:rsid w:val="00BC2A8F"/>
    <w:rsid w:val="00BC2C51"/>
    <w:rsid w:val="00BC2EF2"/>
    <w:rsid w:val="00BC3076"/>
    <w:rsid w:val="00BC30A3"/>
    <w:rsid w:val="00BC329C"/>
    <w:rsid w:val="00BC347B"/>
    <w:rsid w:val="00BC421C"/>
    <w:rsid w:val="00BC4406"/>
    <w:rsid w:val="00BC4804"/>
    <w:rsid w:val="00BC49A6"/>
    <w:rsid w:val="00BC4F5B"/>
    <w:rsid w:val="00BC5361"/>
    <w:rsid w:val="00BC7555"/>
    <w:rsid w:val="00BC7D7C"/>
    <w:rsid w:val="00BC7E53"/>
    <w:rsid w:val="00BD02F4"/>
    <w:rsid w:val="00BD16F4"/>
    <w:rsid w:val="00BD1F2D"/>
    <w:rsid w:val="00BD2218"/>
    <w:rsid w:val="00BD3D81"/>
    <w:rsid w:val="00BD4D72"/>
    <w:rsid w:val="00BD50F3"/>
    <w:rsid w:val="00BD580C"/>
    <w:rsid w:val="00BD6037"/>
    <w:rsid w:val="00BD7309"/>
    <w:rsid w:val="00BD7B12"/>
    <w:rsid w:val="00BE18AF"/>
    <w:rsid w:val="00BE19E4"/>
    <w:rsid w:val="00BE1D9F"/>
    <w:rsid w:val="00BE1E68"/>
    <w:rsid w:val="00BE26BB"/>
    <w:rsid w:val="00BE2914"/>
    <w:rsid w:val="00BE2B88"/>
    <w:rsid w:val="00BE3274"/>
    <w:rsid w:val="00BE3629"/>
    <w:rsid w:val="00BE48D5"/>
    <w:rsid w:val="00BE49FF"/>
    <w:rsid w:val="00BE4AAC"/>
    <w:rsid w:val="00BE5747"/>
    <w:rsid w:val="00BE5799"/>
    <w:rsid w:val="00BE5A63"/>
    <w:rsid w:val="00BE5F49"/>
    <w:rsid w:val="00BE7E0C"/>
    <w:rsid w:val="00BF013D"/>
    <w:rsid w:val="00BF05C0"/>
    <w:rsid w:val="00BF16F2"/>
    <w:rsid w:val="00BF19D5"/>
    <w:rsid w:val="00BF2120"/>
    <w:rsid w:val="00BF2364"/>
    <w:rsid w:val="00BF249D"/>
    <w:rsid w:val="00BF2847"/>
    <w:rsid w:val="00BF335E"/>
    <w:rsid w:val="00BF3553"/>
    <w:rsid w:val="00BF3F25"/>
    <w:rsid w:val="00BF460B"/>
    <w:rsid w:val="00BF5ACF"/>
    <w:rsid w:val="00BF624F"/>
    <w:rsid w:val="00BF699D"/>
    <w:rsid w:val="00BF73C9"/>
    <w:rsid w:val="00C00203"/>
    <w:rsid w:val="00C005BA"/>
    <w:rsid w:val="00C01F23"/>
    <w:rsid w:val="00C02142"/>
    <w:rsid w:val="00C0235F"/>
    <w:rsid w:val="00C0390F"/>
    <w:rsid w:val="00C04F03"/>
    <w:rsid w:val="00C0601D"/>
    <w:rsid w:val="00C0648C"/>
    <w:rsid w:val="00C065E6"/>
    <w:rsid w:val="00C06AF2"/>
    <w:rsid w:val="00C06C07"/>
    <w:rsid w:val="00C06FFF"/>
    <w:rsid w:val="00C07402"/>
    <w:rsid w:val="00C07607"/>
    <w:rsid w:val="00C07644"/>
    <w:rsid w:val="00C07E1A"/>
    <w:rsid w:val="00C1023A"/>
    <w:rsid w:val="00C1028C"/>
    <w:rsid w:val="00C10372"/>
    <w:rsid w:val="00C10EB7"/>
    <w:rsid w:val="00C11D92"/>
    <w:rsid w:val="00C12320"/>
    <w:rsid w:val="00C13926"/>
    <w:rsid w:val="00C14186"/>
    <w:rsid w:val="00C14D3A"/>
    <w:rsid w:val="00C1500B"/>
    <w:rsid w:val="00C15204"/>
    <w:rsid w:val="00C15E7D"/>
    <w:rsid w:val="00C162BF"/>
    <w:rsid w:val="00C16EE4"/>
    <w:rsid w:val="00C17017"/>
    <w:rsid w:val="00C175FC"/>
    <w:rsid w:val="00C17A96"/>
    <w:rsid w:val="00C17CE8"/>
    <w:rsid w:val="00C17DDD"/>
    <w:rsid w:val="00C2081E"/>
    <w:rsid w:val="00C210CA"/>
    <w:rsid w:val="00C21E20"/>
    <w:rsid w:val="00C239E7"/>
    <w:rsid w:val="00C2459D"/>
    <w:rsid w:val="00C24EC0"/>
    <w:rsid w:val="00C26D3B"/>
    <w:rsid w:val="00C2799A"/>
    <w:rsid w:val="00C307F8"/>
    <w:rsid w:val="00C32D34"/>
    <w:rsid w:val="00C33292"/>
    <w:rsid w:val="00C33A3A"/>
    <w:rsid w:val="00C33A52"/>
    <w:rsid w:val="00C34299"/>
    <w:rsid w:val="00C347DF"/>
    <w:rsid w:val="00C34837"/>
    <w:rsid w:val="00C34FC4"/>
    <w:rsid w:val="00C36A06"/>
    <w:rsid w:val="00C374D3"/>
    <w:rsid w:val="00C415F8"/>
    <w:rsid w:val="00C41A37"/>
    <w:rsid w:val="00C41C13"/>
    <w:rsid w:val="00C41DA5"/>
    <w:rsid w:val="00C42D15"/>
    <w:rsid w:val="00C4328F"/>
    <w:rsid w:val="00C43387"/>
    <w:rsid w:val="00C43B59"/>
    <w:rsid w:val="00C44FA1"/>
    <w:rsid w:val="00C45070"/>
    <w:rsid w:val="00C4540E"/>
    <w:rsid w:val="00C45C3C"/>
    <w:rsid w:val="00C45CDC"/>
    <w:rsid w:val="00C46072"/>
    <w:rsid w:val="00C465C4"/>
    <w:rsid w:val="00C46C30"/>
    <w:rsid w:val="00C47635"/>
    <w:rsid w:val="00C47801"/>
    <w:rsid w:val="00C47FB0"/>
    <w:rsid w:val="00C505A6"/>
    <w:rsid w:val="00C5135C"/>
    <w:rsid w:val="00C51A8A"/>
    <w:rsid w:val="00C51E4B"/>
    <w:rsid w:val="00C51E7C"/>
    <w:rsid w:val="00C51F0E"/>
    <w:rsid w:val="00C52923"/>
    <w:rsid w:val="00C52E9E"/>
    <w:rsid w:val="00C52F21"/>
    <w:rsid w:val="00C53E8C"/>
    <w:rsid w:val="00C55025"/>
    <w:rsid w:val="00C56505"/>
    <w:rsid w:val="00C5682C"/>
    <w:rsid w:val="00C57802"/>
    <w:rsid w:val="00C60038"/>
    <w:rsid w:val="00C60119"/>
    <w:rsid w:val="00C6046E"/>
    <w:rsid w:val="00C612AB"/>
    <w:rsid w:val="00C61673"/>
    <w:rsid w:val="00C619C5"/>
    <w:rsid w:val="00C62181"/>
    <w:rsid w:val="00C636F9"/>
    <w:rsid w:val="00C63E18"/>
    <w:rsid w:val="00C64828"/>
    <w:rsid w:val="00C64863"/>
    <w:rsid w:val="00C6533C"/>
    <w:rsid w:val="00C6594B"/>
    <w:rsid w:val="00C659C6"/>
    <w:rsid w:val="00C6640E"/>
    <w:rsid w:val="00C665BB"/>
    <w:rsid w:val="00C66754"/>
    <w:rsid w:val="00C6719C"/>
    <w:rsid w:val="00C6747E"/>
    <w:rsid w:val="00C6766E"/>
    <w:rsid w:val="00C676C8"/>
    <w:rsid w:val="00C678B2"/>
    <w:rsid w:val="00C7122C"/>
    <w:rsid w:val="00C733EE"/>
    <w:rsid w:val="00C73D92"/>
    <w:rsid w:val="00C7484C"/>
    <w:rsid w:val="00C74F88"/>
    <w:rsid w:val="00C755F9"/>
    <w:rsid w:val="00C75725"/>
    <w:rsid w:val="00C75CBA"/>
    <w:rsid w:val="00C75CDC"/>
    <w:rsid w:val="00C75E0D"/>
    <w:rsid w:val="00C75F9D"/>
    <w:rsid w:val="00C761E2"/>
    <w:rsid w:val="00C763BC"/>
    <w:rsid w:val="00C8036E"/>
    <w:rsid w:val="00C80819"/>
    <w:rsid w:val="00C809A7"/>
    <w:rsid w:val="00C81216"/>
    <w:rsid w:val="00C817A5"/>
    <w:rsid w:val="00C8184A"/>
    <w:rsid w:val="00C8256D"/>
    <w:rsid w:val="00C826CF"/>
    <w:rsid w:val="00C82BD0"/>
    <w:rsid w:val="00C83999"/>
    <w:rsid w:val="00C83B00"/>
    <w:rsid w:val="00C84018"/>
    <w:rsid w:val="00C84055"/>
    <w:rsid w:val="00C84482"/>
    <w:rsid w:val="00C854FF"/>
    <w:rsid w:val="00C86166"/>
    <w:rsid w:val="00C868E9"/>
    <w:rsid w:val="00C87A9E"/>
    <w:rsid w:val="00C91B3C"/>
    <w:rsid w:val="00C934AF"/>
    <w:rsid w:val="00C93766"/>
    <w:rsid w:val="00C9405E"/>
    <w:rsid w:val="00C94717"/>
    <w:rsid w:val="00C94D99"/>
    <w:rsid w:val="00C9512C"/>
    <w:rsid w:val="00C95379"/>
    <w:rsid w:val="00C955C3"/>
    <w:rsid w:val="00C95D58"/>
    <w:rsid w:val="00C965AE"/>
    <w:rsid w:val="00C9682D"/>
    <w:rsid w:val="00C97E38"/>
    <w:rsid w:val="00C97E86"/>
    <w:rsid w:val="00CA01FF"/>
    <w:rsid w:val="00CA0A5B"/>
    <w:rsid w:val="00CA0F24"/>
    <w:rsid w:val="00CA12C3"/>
    <w:rsid w:val="00CA1E88"/>
    <w:rsid w:val="00CA2988"/>
    <w:rsid w:val="00CA3D4B"/>
    <w:rsid w:val="00CA3DC9"/>
    <w:rsid w:val="00CA43D9"/>
    <w:rsid w:val="00CA4B16"/>
    <w:rsid w:val="00CA4B91"/>
    <w:rsid w:val="00CA5293"/>
    <w:rsid w:val="00CA59FD"/>
    <w:rsid w:val="00CA632D"/>
    <w:rsid w:val="00CA63EE"/>
    <w:rsid w:val="00CA683D"/>
    <w:rsid w:val="00CA6B47"/>
    <w:rsid w:val="00CA6FAA"/>
    <w:rsid w:val="00CA71A1"/>
    <w:rsid w:val="00CA7201"/>
    <w:rsid w:val="00CA7371"/>
    <w:rsid w:val="00CB047E"/>
    <w:rsid w:val="00CB087D"/>
    <w:rsid w:val="00CB1055"/>
    <w:rsid w:val="00CB1C32"/>
    <w:rsid w:val="00CB2694"/>
    <w:rsid w:val="00CB2C52"/>
    <w:rsid w:val="00CB3EC4"/>
    <w:rsid w:val="00CB4ADC"/>
    <w:rsid w:val="00CB550B"/>
    <w:rsid w:val="00CB6198"/>
    <w:rsid w:val="00CB730D"/>
    <w:rsid w:val="00CB7D2E"/>
    <w:rsid w:val="00CC0793"/>
    <w:rsid w:val="00CC0D0D"/>
    <w:rsid w:val="00CC0F37"/>
    <w:rsid w:val="00CC13B0"/>
    <w:rsid w:val="00CC16A3"/>
    <w:rsid w:val="00CC1941"/>
    <w:rsid w:val="00CC1AB5"/>
    <w:rsid w:val="00CC1E86"/>
    <w:rsid w:val="00CC229A"/>
    <w:rsid w:val="00CC263C"/>
    <w:rsid w:val="00CC3830"/>
    <w:rsid w:val="00CC4236"/>
    <w:rsid w:val="00CC5669"/>
    <w:rsid w:val="00CC6715"/>
    <w:rsid w:val="00CC7D4C"/>
    <w:rsid w:val="00CD05F4"/>
    <w:rsid w:val="00CD08FC"/>
    <w:rsid w:val="00CD24A8"/>
    <w:rsid w:val="00CD25DF"/>
    <w:rsid w:val="00CD2638"/>
    <w:rsid w:val="00CD2B47"/>
    <w:rsid w:val="00CD3FCD"/>
    <w:rsid w:val="00CD4906"/>
    <w:rsid w:val="00CD498B"/>
    <w:rsid w:val="00CD5298"/>
    <w:rsid w:val="00CD5E9F"/>
    <w:rsid w:val="00CD674E"/>
    <w:rsid w:val="00CD6B8D"/>
    <w:rsid w:val="00CD717A"/>
    <w:rsid w:val="00CD71EB"/>
    <w:rsid w:val="00CE0B31"/>
    <w:rsid w:val="00CE0B59"/>
    <w:rsid w:val="00CE163C"/>
    <w:rsid w:val="00CE1987"/>
    <w:rsid w:val="00CE1B40"/>
    <w:rsid w:val="00CE264C"/>
    <w:rsid w:val="00CE3431"/>
    <w:rsid w:val="00CE3877"/>
    <w:rsid w:val="00CE3954"/>
    <w:rsid w:val="00CE5846"/>
    <w:rsid w:val="00CE5BD0"/>
    <w:rsid w:val="00CE6630"/>
    <w:rsid w:val="00CE75D9"/>
    <w:rsid w:val="00CE75ED"/>
    <w:rsid w:val="00CE7B10"/>
    <w:rsid w:val="00CE7E69"/>
    <w:rsid w:val="00CF00E0"/>
    <w:rsid w:val="00CF087C"/>
    <w:rsid w:val="00CF0D50"/>
    <w:rsid w:val="00CF1CF3"/>
    <w:rsid w:val="00CF2150"/>
    <w:rsid w:val="00CF297D"/>
    <w:rsid w:val="00CF2FC6"/>
    <w:rsid w:val="00CF396D"/>
    <w:rsid w:val="00CF3A60"/>
    <w:rsid w:val="00CF3D95"/>
    <w:rsid w:val="00CF3F8B"/>
    <w:rsid w:val="00CF4EA0"/>
    <w:rsid w:val="00CF5AB5"/>
    <w:rsid w:val="00CF5C04"/>
    <w:rsid w:val="00CF66CD"/>
    <w:rsid w:val="00CF73EE"/>
    <w:rsid w:val="00CF78EC"/>
    <w:rsid w:val="00CF7992"/>
    <w:rsid w:val="00CF7FC4"/>
    <w:rsid w:val="00D00194"/>
    <w:rsid w:val="00D01A0E"/>
    <w:rsid w:val="00D01DDA"/>
    <w:rsid w:val="00D02A7D"/>
    <w:rsid w:val="00D02E93"/>
    <w:rsid w:val="00D035F4"/>
    <w:rsid w:val="00D036EE"/>
    <w:rsid w:val="00D037E1"/>
    <w:rsid w:val="00D03F94"/>
    <w:rsid w:val="00D04BA4"/>
    <w:rsid w:val="00D04DBA"/>
    <w:rsid w:val="00D0550E"/>
    <w:rsid w:val="00D055FA"/>
    <w:rsid w:val="00D05DD3"/>
    <w:rsid w:val="00D0617B"/>
    <w:rsid w:val="00D065BE"/>
    <w:rsid w:val="00D104F7"/>
    <w:rsid w:val="00D114C5"/>
    <w:rsid w:val="00D11AB8"/>
    <w:rsid w:val="00D123EE"/>
    <w:rsid w:val="00D12678"/>
    <w:rsid w:val="00D12EC3"/>
    <w:rsid w:val="00D139CF"/>
    <w:rsid w:val="00D139E5"/>
    <w:rsid w:val="00D13F73"/>
    <w:rsid w:val="00D1486D"/>
    <w:rsid w:val="00D14C7A"/>
    <w:rsid w:val="00D14EFE"/>
    <w:rsid w:val="00D159DB"/>
    <w:rsid w:val="00D15BEB"/>
    <w:rsid w:val="00D15C73"/>
    <w:rsid w:val="00D16CA0"/>
    <w:rsid w:val="00D20618"/>
    <w:rsid w:val="00D22889"/>
    <w:rsid w:val="00D23300"/>
    <w:rsid w:val="00D238AE"/>
    <w:rsid w:val="00D2439D"/>
    <w:rsid w:val="00D2468C"/>
    <w:rsid w:val="00D246F5"/>
    <w:rsid w:val="00D2588E"/>
    <w:rsid w:val="00D2683B"/>
    <w:rsid w:val="00D26913"/>
    <w:rsid w:val="00D27AC1"/>
    <w:rsid w:val="00D27D3A"/>
    <w:rsid w:val="00D27F6C"/>
    <w:rsid w:val="00D30368"/>
    <w:rsid w:val="00D307B9"/>
    <w:rsid w:val="00D30EFE"/>
    <w:rsid w:val="00D311FA"/>
    <w:rsid w:val="00D313B5"/>
    <w:rsid w:val="00D31497"/>
    <w:rsid w:val="00D3194F"/>
    <w:rsid w:val="00D33568"/>
    <w:rsid w:val="00D33F1D"/>
    <w:rsid w:val="00D3441B"/>
    <w:rsid w:val="00D34813"/>
    <w:rsid w:val="00D34A9B"/>
    <w:rsid w:val="00D3524B"/>
    <w:rsid w:val="00D35B59"/>
    <w:rsid w:val="00D361BE"/>
    <w:rsid w:val="00D3642D"/>
    <w:rsid w:val="00D36551"/>
    <w:rsid w:val="00D3687E"/>
    <w:rsid w:val="00D36AA4"/>
    <w:rsid w:val="00D40A06"/>
    <w:rsid w:val="00D4124E"/>
    <w:rsid w:val="00D42D1F"/>
    <w:rsid w:val="00D43684"/>
    <w:rsid w:val="00D43897"/>
    <w:rsid w:val="00D45548"/>
    <w:rsid w:val="00D459C1"/>
    <w:rsid w:val="00D45A98"/>
    <w:rsid w:val="00D4600B"/>
    <w:rsid w:val="00D46276"/>
    <w:rsid w:val="00D465EB"/>
    <w:rsid w:val="00D466AA"/>
    <w:rsid w:val="00D46BE8"/>
    <w:rsid w:val="00D47CCE"/>
    <w:rsid w:val="00D47E8F"/>
    <w:rsid w:val="00D50265"/>
    <w:rsid w:val="00D5059E"/>
    <w:rsid w:val="00D50EA3"/>
    <w:rsid w:val="00D5120E"/>
    <w:rsid w:val="00D51ACC"/>
    <w:rsid w:val="00D52606"/>
    <w:rsid w:val="00D5307E"/>
    <w:rsid w:val="00D53E0E"/>
    <w:rsid w:val="00D54263"/>
    <w:rsid w:val="00D55580"/>
    <w:rsid w:val="00D55636"/>
    <w:rsid w:val="00D55662"/>
    <w:rsid w:val="00D562AB"/>
    <w:rsid w:val="00D565E0"/>
    <w:rsid w:val="00D565FC"/>
    <w:rsid w:val="00D56ABE"/>
    <w:rsid w:val="00D57FD7"/>
    <w:rsid w:val="00D60C28"/>
    <w:rsid w:val="00D63B2D"/>
    <w:rsid w:val="00D640FD"/>
    <w:rsid w:val="00D6475E"/>
    <w:rsid w:val="00D647B5"/>
    <w:rsid w:val="00D6515C"/>
    <w:rsid w:val="00D65689"/>
    <w:rsid w:val="00D656EE"/>
    <w:rsid w:val="00D65742"/>
    <w:rsid w:val="00D661F7"/>
    <w:rsid w:val="00D66686"/>
    <w:rsid w:val="00D66CE6"/>
    <w:rsid w:val="00D67557"/>
    <w:rsid w:val="00D67BBC"/>
    <w:rsid w:val="00D67D8C"/>
    <w:rsid w:val="00D7016D"/>
    <w:rsid w:val="00D70692"/>
    <w:rsid w:val="00D70820"/>
    <w:rsid w:val="00D7196F"/>
    <w:rsid w:val="00D71B18"/>
    <w:rsid w:val="00D71B6D"/>
    <w:rsid w:val="00D71F36"/>
    <w:rsid w:val="00D71F7C"/>
    <w:rsid w:val="00D7228F"/>
    <w:rsid w:val="00D726F3"/>
    <w:rsid w:val="00D72D01"/>
    <w:rsid w:val="00D72FAF"/>
    <w:rsid w:val="00D736BA"/>
    <w:rsid w:val="00D73B33"/>
    <w:rsid w:val="00D740BA"/>
    <w:rsid w:val="00D74288"/>
    <w:rsid w:val="00D743A4"/>
    <w:rsid w:val="00D745C4"/>
    <w:rsid w:val="00D74750"/>
    <w:rsid w:val="00D757BE"/>
    <w:rsid w:val="00D7606A"/>
    <w:rsid w:val="00D7633D"/>
    <w:rsid w:val="00D77471"/>
    <w:rsid w:val="00D77849"/>
    <w:rsid w:val="00D779D5"/>
    <w:rsid w:val="00D77AF4"/>
    <w:rsid w:val="00D77DB4"/>
    <w:rsid w:val="00D8020B"/>
    <w:rsid w:val="00D802C6"/>
    <w:rsid w:val="00D805BD"/>
    <w:rsid w:val="00D80D0D"/>
    <w:rsid w:val="00D813F0"/>
    <w:rsid w:val="00D813FE"/>
    <w:rsid w:val="00D818EF"/>
    <w:rsid w:val="00D819DF"/>
    <w:rsid w:val="00D81E86"/>
    <w:rsid w:val="00D81F09"/>
    <w:rsid w:val="00D825D8"/>
    <w:rsid w:val="00D84F8C"/>
    <w:rsid w:val="00D85548"/>
    <w:rsid w:val="00D861C7"/>
    <w:rsid w:val="00D87B6E"/>
    <w:rsid w:val="00D904F8"/>
    <w:rsid w:val="00D90533"/>
    <w:rsid w:val="00D90551"/>
    <w:rsid w:val="00D905E1"/>
    <w:rsid w:val="00D9130B"/>
    <w:rsid w:val="00D913E0"/>
    <w:rsid w:val="00D915BF"/>
    <w:rsid w:val="00D9192A"/>
    <w:rsid w:val="00D91E61"/>
    <w:rsid w:val="00D92BC8"/>
    <w:rsid w:val="00D9362B"/>
    <w:rsid w:val="00D93C79"/>
    <w:rsid w:val="00D9456E"/>
    <w:rsid w:val="00D95353"/>
    <w:rsid w:val="00D95852"/>
    <w:rsid w:val="00D967FA"/>
    <w:rsid w:val="00D9722E"/>
    <w:rsid w:val="00DA0AF1"/>
    <w:rsid w:val="00DA0DA2"/>
    <w:rsid w:val="00DA0E02"/>
    <w:rsid w:val="00DA123E"/>
    <w:rsid w:val="00DA1740"/>
    <w:rsid w:val="00DA1C1B"/>
    <w:rsid w:val="00DA1EA8"/>
    <w:rsid w:val="00DA2016"/>
    <w:rsid w:val="00DA21DE"/>
    <w:rsid w:val="00DA25C5"/>
    <w:rsid w:val="00DA25EB"/>
    <w:rsid w:val="00DA27DF"/>
    <w:rsid w:val="00DA4149"/>
    <w:rsid w:val="00DA4AB1"/>
    <w:rsid w:val="00DA4EDD"/>
    <w:rsid w:val="00DA5756"/>
    <w:rsid w:val="00DA79CE"/>
    <w:rsid w:val="00DA7A13"/>
    <w:rsid w:val="00DA7B4A"/>
    <w:rsid w:val="00DA7D30"/>
    <w:rsid w:val="00DB0098"/>
    <w:rsid w:val="00DB0AAB"/>
    <w:rsid w:val="00DB167B"/>
    <w:rsid w:val="00DB174B"/>
    <w:rsid w:val="00DB1CC5"/>
    <w:rsid w:val="00DB2727"/>
    <w:rsid w:val="00DB34D6"/>
    <w:rsid w:val="00DB3D51"/>
    <w:rsid w:val="00DB4948"/>
    <w:rsid w:val="00DB68AF"/>
    <w:rsid w:val="00DB729C"/>
    <w:rsid w:val="00DB7611"/>
    <w:rsid w:val="00DB7B0F"/>
    <w:rsid w:val="00DB7BC9"/>
    <w:rsid w:val="00DB7F0B"/>
    <w:rsid w:val="00DC079F"/>
    <w:rsid w:val="00DC1060"/>
    <w:rsid w:val="00DC1E9B"/>
    <w:rsid w:val="00DC2D0F"/>
    <w:rsid w:val="00DC2ECB"/>
    <w:rsid w:val="00DC33A2"/>
    <w:rsid w:val="00DC33AC"/>
    <w:rsid w:val="00DC3710"/>
    <w:rsid w:val="00DC3EF2"/>
    <w:rsid w:val="00DC4146"/>
    <w:rsid w:val="00DC4A26"/>
    <w:rsid w:val="00DC4BE0"/>
    <w:rsid w:val="00DC4EB7"/>
    <w:rsid w:val="00DC5369"/>
    <w:rsid w:val="00DC55B1"/>
    <w:rsid w:val="00DC5601"/>
    <w:rsid w:val="00DC62B0"/>
    <w:rsid w:val="00DC68E6"/>
    <w:rsid w:val="00DC73D2"/>
    <w:rsid w:val="00DC7B83"/>
    <w:rsid w:val="00DD003F"/>
    <w:rsid w:val="00DD05BA"/>
    <w:rsid w:val="00DD0CA5"/>
    <w:rsid w:val="00DD0DBD"/>
    <w:rsid w:val="00DD13D9"/>
    <w:rsid w:val="00DD1CBD"/>
    <w:rsid w:val="00DD2272"/>
    <w:rsid w:val="00DD2B14"/>
    <w:rsid w:val="00DD5186"/>
    <w:rsid w:val="00DD5F2B"/>
    <w:rsid w:val="00DD6042"/>
    <w:rsid w:val="00DD64B4"/>
    <w:rsid w:val="00DE08AE"/>
    <w:rsid w:val="00DE08CF"/>
    <w:rsid w:val="00DE1434"/>
    <w:rsid w:val="00DE1557"/>
    <w:rsid w:val="00DE1DB7"/>
    <w:rsid w:val="00DE2B08"/>
    <w:rsid w:val="00DE351C"/>
    <w:rsid w:val="00DE37D6"/>
    <w:rsid w:val="00DE413A"/>
    <w:rsid w:val="00DE48A4"/>
    <w:rsid w:val="00DE4A3B"/>
    <w:rsid w:val="00DE5140"/>
    <w:rsid w:val="00DE5155"/>
    <w:rsid w:val="00DE6F96"/>
    <w:rsid w:val="00DE72E2"/>
    <w:rsid w:val="00DE7532"/>
    <w:rsid w:val="00DF047D"/>
    <w:rsid w:val="00DF0AB9"/>
    <w:rsid w:val="00DF2711"/>
    <w:rsid w:val="00DF280E"/>
    <w:rsid w:val="00DF36AF"/>
    <w:rsid w:val="00DF36E3"/>
    <w:rsid w:val="00DF3E64"/>
    <w:rsid w:val="00DF4151"/>
    <w:rsid w:val="00DF442E"/>
    <w:rsid w:val="00DF4464"/>
    <w:rsid w:val="00DF487E"/>
    <w:rsid w:val="00DF5405"/>
    <w:rsid w:val="00DF59BF"/>
    <w:rsid w:val="00DF5C24"/>
    <w:rsid w:val="00DF7095"/>
    <w:rsid w:val="00DF757F"/>
    <w:rsid w:val="00E00516"/>
    <w:rsid w:val="00E00F0B"/>
    <w:rsid w:val="00E01D21"/>
    <w:rsid w:val="00E01EBA"/>
    <w:rsid w:val="00E021B1"/>
    <w:rsid w:val="00E02E6D"/>
    <w:rsid w:val="00E04196"/>
    <w:rsid w:val="00E044F1"/>
    <w:rsid w:val="00E06D0A"/>
    <w:rsid w:val="00E06D4B"/>
    <w:rsid w:val="00E07393"/>
    <w:rsid w:val="00E075AE"/>
    <w:rsid w:val="00E07837"/>
    <w:rsid w:val="00E07A17"/>
    <w:rsid w:val="00E10C11"/>
    <w:rsid w:val="00E10D5D"/>
    <w:rsid w:val="00E10F65"/>
    <w:rsid w:val="00E1138A"/>
    <w:rsid w:val="00E124C2"/>
    <w:rsid w:val="00E12C94"/>
    <w:rsid w:val="00E133A9"/>
    <w:rsid w:val="00E140E2"/>
    <w:rsid w:val="00E14880"/>
    <w:rsid w:val="00E15485"/>
    <w:rsid w:val="00E15AFC"/>
    <w:rsid w:val="00E15E28"/>
    <w:rsid w:val="00E167CD"/>
    <w:rsid w:val="00E16B15"/>
    <w:rsid w:val="00E1769F"/>
    <w:rsid w:val="00E1788B"/>
    <w:rsid w:val="00E17AAE"/>
    <w:rsid w:val="00E17AB4"/>
    <w:rsid w:val="00E203DF"/>
    <w:rsid w:val="00E21990"/>
    <w:rsid w:val="00E2280F"/>
    <w:rsid w:val="00E22E8D"/>
    <w:rsid w:val="00E2324E"/>
    <w:rsid w:val="00E236DE"/>
    <w:rsid w:val="00E23F26"/>
    <w:rsid w:val="00E248E5"/>
    <w:rsid w:val="00E24C43"/>
    <w:rsid w:val="00E25B64"/>
    <w:rsid w:val="00E26237"/>
    <w:rsid w:val="00E26E86"/>
    <w:rsid w:val="00E26FEA"/>
    <w:rsid w:val="00E279A3"/>
    <w:rsid w:val="00E27D04"/>
    <w:rsid w:val="00E27F38"/>
    <w:rsid w:val="00E301F0"/>
    <w:rsid w:val="00E31103"/>
    <w:rsid w:val="00E31174"/>
    <w:rsid w:val="00E3177C"/>
    <w:rsid w:val="00E31921"/>
    <w:rsid w:val="00E32DA6"/>
    <w:rsid w:val="00E33F6C"/>
    <w:rsid w:val="00E34265"/>
    <w:rsid w:val="00E344E9"/>
    <w:rsid w:val="00E345E4"/>
    <w:rsid w:val="00E34CE3"/>
    <w:rsid w:val="00E34DEC"/>
    <w:rsid w:val="00E34E3D"/>
    <w:rsid w:val="00E34F21"/>
    <w:rsid w:val="00E35E62"/>
    <w:rsid w:val="00E36FB2"/>
    <w:rsid w:val="00E374A7"/>
    <w:rsid w:val="00E376BC"/>
    <w:rsid w:val="00E379E4"/>
    <w:rsid w:val="00E37BDE"/>
    <w:rsid w:val="00E406AC"/>
    <w:rsid w:val="00E4119D"/>
    <w:rsid w:val="00E41E91"/>
    <w:rsid w:val="00E42509"/>
    <w:rsid w:val="00E42511"/>
    <w:rsid w:val="00E430B5"/>
    <w:rsid w:val="00E43ECF"/>
    <w:rsid w:val="00E440FA"/>
    <w:rsid w:val="00E44381"/>
    <w:rsid w:val="00E444BF"/>
    <w:rsid w:val="00E44557"/>
    <w:rsid w:val="00E447DE"/>
    <w:rsid w:val="00E44916"/>
    <w:rsid w:val="00E45B08"/>
    <w:rsid w:val="00E45BAA"/>
    <w:rsid w:val="00E4614F"/>
    <w:rsid w:val="00E47CDF"/>
    <w:rsid w:val="00E509F3"/>
    <w:rsid w:val="00E51123"/>
    <w:rsid w:val="00E51DCD"/>
    <w:rsid w:val="00E525E9"/>
    <w:rsid w:val="00E53765"/>
    <w:rsid w:val="00E53B2D"/>
    <w:rsid w:val="00E53BBF"/>
    <w:rsid w:val="00E54547"/>
    <w:rsid w:val="00E552B7"/>
    <w:rsid w:val="00E55322"/>
    <w:rsid w:val="00E55628"/>
    <w:rsid w:val="00E5667E"/>
    <w:rsid w:val="00E57112"/>
    <w:rsid w:val="00E57BC2"/>
    <w:rsid w:val="00E57D17"/>
    <w:rsid w:val="00E6074A"/>
    <w:rsid w:val="00E608D2"/>
    <w:rsid w:val="00E60F51"/>
    <w:rsid w:val="00E61697"/>
    <w:rsid w:val="00E61800"/>
    <w:rsid w:val="00E619F8"/>
    <w:rsid w:val="00E61CA0"/>
    <w:rsid w:val="00E61D57"/>
    <w:rsid w:val="00E622D2"/>
    <w:rsid w:val="00E623F1"/>
    <w:rsid w:val="00E6244F"/>
    <w:rsid w:val="00E62F4E"/>
    <w:rsid w:val="00E62FB3"/>
    <w:rsid w:val="00E632CC"/>
    <w:rsid w:val="00E638D0"/>
    <w:rsid w:val="00E63AF1"/>
    <w:rsid w:val="00E63FEF"/>
    <w:rsid w:val="00E647A3"/>
    <w:rsid w:val="00E647A9"/>
    <w:rsid w:val="00E64F39"/>
    <w:rsid w:val="00E662E4"/>
    <w:rsid w:val="00E664DF"/>
    <w:rsid w:val="00E66A50"/>
    <w:rsid w:val="00E66A8B"/>
    <w:rsid w:val="00E66F6B"/>
    <w:rsid w:val="00E6753F"/>
    <w:rsid w:val="00E676DA"/>
    <w:rsid w:val="00E678D6"/>
    <w:rsid w:val="00E67B43"/>
    <w:rsid w:val="00E67BC4"/>
    <w:rsid w:val="00E71C4F"/>
    <w:rsid w:val="00E71D28"/>
    <w:rsid w:val="00E720E9"/>
    <w:rsid w:val="00E7224A"/>
    <w:rsid w:val="00E72581"/>
    <w:rsid w:val="00E72854"/>
    <w:rsid w:val="00E72995"/>
    <w:rsid w:val="00E72D73"/>
    <w:rsid w:val="00E739A3"/>
    <w:rsid w:val="00E73FB6"/>
    <w:rsid w:val="00E744FE"/>
    <w:rsid w:val="00E74A19"/>
    <w:rsid w:val="00E74D96"/>
    <w:rsid w:val="00E74DD4"/>
    <w:rsid w:val="00E75202"/>
    <w:rsid w:val="00E7589E"/>
    <w:rsid w:val="00E758C0"/>
    <w:rsid w:val="00E76721"/>
    <w:rsid w:val="00E7721A"/>
    <w:rsid w:val="00E7731A"/>
    <w:rsid w:val="00E80022"/>
    <w:rsid w:val="00E834C8"/>
    <w:rsid w:val="00E83B48"/>
    <w:rsid w:val="00E83D05"/>
    <w:rsid w:val="00E84445"/>
    <w:rsid w:val="00E84E95"/>
    <w:rsid w:val="00E84ED6"/>
    <w:rsid w:val="00E85146"/>
    <w:rsid w:val="00E85414"/>
    <w:rsid w:val="00E85C54"/>
    <w:rsid w:val="00E8610F"/>
    <w:rsid w:val="00E86A11"/>
    <w:rsid w:val="00E872E7"/>
    <w:rsid w:val="00E87A95"/>
    <w:rsid w:val="00E87D46"/>
    <w:rsid w:val="00E87D4C"/>
    <w:rsid w:val="00E901B0"/>
    <w:rsid w:val="00E9056C"/>
    <w:rsid w:val="00E91049"/>
    <w:rsid w:val="00E92269"/>
    <w:rsid w:val="00E931C3"/>
    <w:rsid w:val="00E93429"/>
    <w:rsid w:val="00E93484"/>
    <w:rsid w:val="00E938D2"/>
    <w:rsid w:val="00E93ED3"/>
    <w:rsid w:val="00E93FDC"/>
    <w:rsid w:val="00E945D9"/>
    <w:rsid w:val="00E94641"/>
    <w:rsid w:val="00E94E90"/>
    <w:rsid w:val="00E963EF"/>
    <w:rsid w:val="00E965B2"/>
    <w:rsid w:val="00E96D97"/>
    <w:rsid w:val="00E97892"/>
    <w:rsid w:val="00EA0028"/>
    <w:rsid w:val="00EA0C57"/>
    <w:rsid w:val="00EA1368"/>
    <w:rsid w:val="00EA1796"/>
    <w:rsid w:val="00EA20F7"/>
    <w:rsid w:val="00EA2476"/>
    <w:rsid w:val="00EA35E6"/>
    <w:rsid w:val="00EA3DC7"/>
    <w:rsid w:val="00EA4667"/>
    <w:rsid w:val="00EA4F91"/>
    <w:rsid w:val="00EA5BE5"/>
    <w:rsid w:val="00EA5D70"/>
    <w:rsid w:val="00EA6F8B"/>
    <w:rsid w:val="00EA7B21"/>
    <w:rsid w:val="00EB03F0"/>
    <w:rsid w:val="00EB1A1B"/>
    <w:rsid w:val="00EB1CCF"/>
    <w:rsid w:val="00EB28D2"/>
    <w:rsid w:val="00EB2942"/>
    <w:rsid w:val="00EB30B6"/>
    <w:rsid w:val="00EB3536"/>
    <w:rsid w:val="00EB3B06"/>
    <w:rsid w:val="00EB4A69"/>
    <w:rsid w:val="00EB4AB3"/>
    <w:rsid w:val="00EB4CE4"/>
    <w:rsid w:val="00EB5529"/>
    <w:rsid w:val="00EB5862"/>
    <w:rsid w:val="00EB591D"/>
    <w:rsid w:val="00EB5CEC"/>
    <w:rsid w:val="00EB6BB5"/>
    <w:rsid w:val="00EB746E"/>
    <w:rsid w:val="00EB77F2"/>
    <w:rsid w:val="00EB7C09"/>
    <w:rsid w:val="00EC003C"/>
    <w:rsid w:val="00EC0399"/>
    <w:rsid w:val="00EC173E"/>
    <w:rsid w:val="00EC1AFF"/>
    <w:rsid w:val="00EC340C"/>
    <w:rsid w:val="00EC38E2"/>
    <w:rsid w:val="00EC4999"/>
    <w:rsid w:val="00EC4AD8"/>
    <w:rsid w:val="00EC52E8"/>
    <w:rsid w:val="00EC54E9"/>
    <w:rsid w:val="00EC5606"/>
    <w:rsid w:val="00EC5E2E"/>
    <w:rsid w:val="00EC60DF"/>
    <w:rsid w:val="00EC7710"/>
    <w:rsid w:val="00EC7E57"/>
    <w:rsid w:val="00EC7EC6"/>
    <w:rsid w:val="00ED0073"/>
    <w:rsid w:val="00ED1A69"/>
    <w:rsid w:val="00ED1B2E"/>
    <w:rsid w:val="00ED2BAF"/>
    <w:rsid w:val="00ED37E7"/>
    <w:rsid w:val="00ED3C3C"/>
    <w:rsid w:val="00ED40F2"/>
    <w:rsid w:val="00ED432C"/>
    <w:rsid w:val="00ED47C5"/>
    <w:rsid w:val="00ED5740"/>
    <w:rsid w:val="00ED58BC"/>
    <w:rsid w:val="00ED6427"/>
    <w:rsid w:val="00ED6AF2"/>
    <w:rsid w:val="00ED70D8"/>
    <w:rsid w:val="00EE04A8"/>
    <w:rsid w:val="00EE246C"/>
    <w:rsid w:val="00EE29A2"/>
    <w:rsid w:val="00EE2A62"/>
    <w:rsid w:val="00EE37B1"/>
    <w:rsid w:val="00EE389E"/>
    <w:rsid w:val="00EE4DEE"/>
    <w:rsid w:val="00EE5057"/>
    <w:rsid w:val="00EE5680"/>
    <w:rsid w:val="00EE5ACD"/>
    <w:rsid w:val="00EF075E"/>
    <w:rsid w:val="00EF10A0"/>
    <w:rsid w:val="00EF1D56"/>
    <w:rsid w:val="00EF1E52"/>
    <w:rsid w:val="00EF2CD6"/>
    <w:rsid w:val="00EF32C7"/>
    <w:rsid w:val="00EF35E0"/>
    <w:rsid w:val="00EF37D8"/>
    <w:rsid w:val="00EF3958"/>
    <w:rsid w:val="00EF3A22"/>
    <w:rsid w:val="00EF4522"/>
    <w:rsid w:val="00EF4F88"/>
    <w:rsid w:val="00EF62AD"/>
    <w:rsid w:val="00EF631C"/>
    <w:rsid w:val="00EF65E2"/>
    <w:rsid w:val="00EF7171"/>
    <w:rsid w:val="00EF7AE9"/>
    <w:rsid w:val="00F00A51"/>
    <w:rsid w:val="00F00C3D"/>
    <w:rsid w:val="00F01994"/>
    <w:rsid w:val="00F0275F"/>
    <w:rsid w:val="00F034C7"/>
    <w:rsid w:val="00F03666"/>
    <w:rsid w:val="00F0424A"/>
    <w:rsid w:val="00F0454F"/>
    <w:rsid w:val="00F04C30"/>
    <w:rsid w:val="00F054C1"/>
    <w:rsid w:val="00F05EAD"/>
    <w:rsid w:val="00F06C28"/>
    <w:rsid w:val="00F074CC"/>
    <w:rsid w:val="00F078A9"/>
    <w:rsid w:val="00F07E33"/>
    <w:rsid w:val="00F10E4E"/>
    <w:rsid w:val="00F1125C"/>
    <w:rsid w:val="00F1160E"/>
    <w:rsid w:val="00F11684"/>
    <w:rsid w:val="00F11A03"/>
    <w:rsid w:val="00F11A53"/>
    <w:rsid w:val="00F11A5F"/>
    <w:rsid w:val="00F11D08"/>
    <w:rsid w:val="00F120D9"/>
    <w:rsid w:val="00F130EE"/>
    <w:rsid w:val="00F13F40"/>
    <w:rsid w:val="00F14066"/>
    <w:rsid w:val="00F14076"/>
    <w:rsid w:val="00F14FD4"/>
    <w:rsid w:val="00F1529D"/>
    <w:rsid w:val="00F155C4"/>
    <w:rsid w:val="00F17224"/>
    <w:rsid w:val="00F17281"/>
    <w:rsid w:val="00F176FF"/>
    <w:rsid w:val="00F20123"/>
    <w:rsid w:val="00F20739"/>
    <w:rsid w:val="00F223D6"/>
    <w:rsid w:val="00F236DD"/>
    <w:rsid w:val="00F2416A"/>
    <w:rsid w:val="00F24865"/>
    <w:rsid w:val="00F248CD"/>
    <w:rsid w:val="00F25CA7"/>
    <w:rsid w:val="00F25E41"/>
    <w:rsid w:val="00F26321"/>
    <w:rsid w:val="00F26C2F"/>
    <w:rsid w:val="00F26F75"/>
    <w:rsid w:val="00F27245"/>
    <w:rsid w:val="00F27C62"/>
    <w:rsid w:val="00F27ED4"/>
    <w:rsid w:val="00F30364"/>
    <w:rsid w:val="00F312F6"/>
    <w:rsid w:val="00F31847"/>
    <w:rsid w:val="00F319F7"/>
    <w:rsid w:val="00F323C4"/>
    <w:rsid w:val="00F3261A"/>
    <w:rsid w:val="00F32873"/>
    <w:rsid w:val="00F32C63"/>
    <w:rsid w:val="00F3304F"/>
    <w:rsid w:val="00F3318D"/>
    <w:rsid w:val="00F331BB"/>
    <w:rsid w:val="00F33DDC"/>
    <w:rsid w:val="00F34A65"/>
    <w:rsid w:val="00F35342"/>
    <w:rsid w:val="00F358BE"/>
    <w:rsid w:val="00F35BB8"/>
    <w:rsid w:val="00F35C99"/>
    <w:rsid w:val="00F363F3"/>
    <w:rsid w:val="00F3662F"/>
    <w:rsid w:val="00F36AF2"/>
    <w:rsid w:val="00F36BA7"/>
    <w:rsid w:val="00F372EF"/>
    <w:rsid w:val="00F37332"/>
    <w:rsid w:val="00F37753"/>
    <w:rsid w:val="00F3776A"/>
    <w:rsid w:val="00F37C1C"/>
    <w:rsid w:val="00F415D5"/>
    <w:rsid w:val="00F41764"/>
    <w:rsid w:val="00F41A90"/>
    <w:rsid w:val="00F43277"/>
    <w:rsid w:val="00F44045"/>
    <w:rsid w:val="00F44FA2"/>
    <w:rsid w:val="00F45A45"/>
    <w:rsid w:val="00F4669A"/>
    <w:rsid w:val="00F46CCC"/>
    <w:rsid w:val="00F47460"/>
    <w:rsid w:val="00F50380"/>
    <w:rsid w:val="00F50E38"/>
    <w:rsid w:val="00F50E77"/>
    <w:rsid w:val="00F51177"/>
    <w:rsid w:val="00F517E4"/>
    <w:rsid w:val="00F51BF5"/>
    <w:rsid w:val="00F522F0"/>
    <w:rsid w:val="00F52363"/>
    <w:rsid w:val="00F52C4B"/>
    <w:rsid w:val="00F543B8"/>
    <w:rsid w:val="00F54470"/>
    <w:rsid w:val="00F54D8A"/>
    <w:rsid w:val="00F54E85"/>
    <w:rsid w:val="00F55038"/>
    <w:rsid w:val="00F55B10"/>
    <w:rsid w:val="00F55BB1"/>
    <w:rsid w:val="00F55C98"/>
    <w:rsid w:val="00F564BD"/>
    <w:rsid w:val="00F56642"/>
    <w:rsid w:val="00F5725F"/>
    <w:rsid w:val="00F5756D"/>
    <w:rsid w:val="00F579FE"/>
    <w:rsid w:val="00F57AFA"/>
    <w:rsid w:val="00F607FE"/>
    <w:rsid w:val="00F60F8D"/>
    <w:rsid w:val="00F61751"/>
    <w:rsid w:val="00F62783"/>
    <w:rsid w:val="00F62BBE"/>
    <w:rsid w:val="00F63599"/>
    <w:rsid w:val="00F64A7A"/>
    <w:rsid w:val="00F655E2"/>
    <w:rsid w:val="00F658FD"/>
    <w:rsid w:val="00F674EA"/>
    <w:rsid w:val="00F676B3"/>
    <w:rsid w:val="00F700F1"/>
    <w:rsid w:val="00F700F5"/>
    <w:rsid w:val="00F70682"/>
    <w:rsid w:val="00F7162F"/>
    <w:rsid w:val="00F72641"/>
    <w:rsid w:val="00F72870"/>
    <w:rsid w:val="00F72B33"/>
    <w:rsid w:val="00F73194"/>
    <w:rsid w:val="00F7495E"/>
    <w:rsid w:val="00F74EC5"/>
    <w:rsid w:val="00F750B5"/>
    <w:rsid w:val="00F758AB"/>
    <w:rsid w:val="00F761D3"/>
    <w:rsid w:val="00F7671C"/>
    <w:rsid w:val="00F76DA1"/>
    <w:rsid w:val="00F76E51"/>
    <w:rsid w:val="00F77449"/>
    <w:rsid w:val="00F774AD"/>
    <w:rsid w:val="00F77E1F"/>
    <w:rsid w:val="00F803DC"/>
    <w:rsid w:val="00F8062F"/>
    <w:rsid w:val="00F80C37"/>
    <w:rsid w:val="00F80F1F"/>
    <w:rsid w:val="00F81D6A"/>
    <w:rsid w:val="00F8201D"/>
    <w:rsid w:val="00F8209A"/>
    <w:rsid w:val="00F820BB"/>
    <w:rsid w:val="00F8235A"/>
    <w:rsid w:val="00F82713"/>
    <w:rsid w:val="00F8349F"/>
    <w:rsid w:val="00F853A1"/>
    <w:rsid w:val="00F85756"/>
    <w:rsid w:val="00F859BA"/>
    <w:rsid w:val="00F86085"/>
    <w:rsid w:val="00F86C3E"/>
    <w:rsid w:val="00F872F4"/>
    <w:rsid w:val="00F901EC"/>
    <w:rsid w:val="00F90294"/>
    <w:rsid w:val="00F90419"/>
    <w:rsid w:val="00F90507"/>
    <w:rsid w:val="00F90BE2"/>
    <w:rsid w:val="00F91574"/>
    <w:rsid w:val="00F91732"/>
    <w:rsid w:val="00F91A74"/>
    <w:rsid w:val="00F9259A"/>
    <w:rsid w:val="00F92A5F"/>
    <w:rsid w:val="00F92AEE"/>
    <w:rsid w:val="00F92D6A"/>
    <w:rsid w:val="00F93039"/>
    <w:rsid w:val="00F93540"/>
    <w:rsid w:val="00F93C09"/>
    <w:rsid w:val="00F93DFE"/>
    <w:rsid w:val="00F93F9E"/>
    <w:rsid w:val="00F945B8"/>
    <w:rsid w:val="00F947B0"/>
    <w:rsid w:val="00F948D0"/>
    <w:rsid w:val="00F95936"/>
    <w:rsid w:val="00F96B2A"/>
    <w:rsid w:val="00F9727E"/>
    <w:rsid w:val="00F972A0"/>
    <w:rsid w:val="00F97317"/>
    <w:rsid w:val="00F97C2F"/>
    <w:rsid w:val="00FA012E"/>
    <w:rsid w:val="00FA12AE"/>
    <w:rsid w:val="00FA1989"/>
    <w:rsid w:val="00FA1E1D"/>
    <w:rsid w:val="00FA28E5"/>
    <w:rsid w:val="00FA2B9D"/>
    <w:rsid w:val="00FA32C4"/>
    <w:rsid w:val="00FA3525"/>
    <w:rsid w:val="00FA358A"/>
    <w:rsid w:val="00FA36EE"/>
    <w:rsid w:val="00FA4F04"/>
    <w:rsid w:val="00FA698E"/>
    <w:rsid w:val="00FA7060"/>
    <w:rsid w:val="00FA7341"/>
    <w:rsid w:val="00FA7A4C"/>
    <w:rsid w:val="00FB03A5"/>
    <w:rsid w:val="00FB0C5B"/>
    <w:rsid w:val="00FB135F"/>
    <w:rsid w:val="00FB152C"/>
    <w:rsid w:val="00FB16EA"/>
    <w:rsid w:val="00FB2A35"/>
    <w:rsid w:val="00FB3251"/>
    <w:rsid w:val="00FB4159"/>
    <w:rsid w:val="00FB45A6"/>
    <w:rsid w:val="00FB4622"/>
    <w:rsid w:val="00FB48CD"/>
    <w:rsid w:val="00FB4AB8"/>
    <w:rsid w:val="00FB52B5"/>
    <w:rsid w:val="00FB5567"/>
    <w:rsid w:val="00FB599F"/>
    <w:rsid w:val="00FB5B4D"/>
    <w:rsid w:val="00FB5EBE"/>
    <w:rsid w:val="00FB6BE9"/>
    <w:rsid w:val="00FC0C24"/>
    <w:rsid w:val="00FC1327"/>
    <w:rsid w:val="00FC16B9"/>
    <w:rsid w:val="00FC1799"/>
    <w:rsid w:val="00FC1C55"/>
    <w:rsid w:val="00FC2095"/>
    <w:rsid w:val="00FC2725"/>
    <w:rsid w:val="00FC3010"/>
    <w:rsid w:val="00FC3508"/>
    <w:rsid w:val="00FC48D1"/>
    <w:rsid w:val="00FC4B55"/>
    <w:rsid w:val="00FC4DBC"/>
    <w:rsid w:val="00FC5241"/>
    <w:rsid w:val="00FC547B"/>
    <w:rsid w:val="00FC59A2"/>
    <w:rsid w:val="00FC5A06"/>
    <w:rsid w:val="00FC5EEB"/>
    <w:rsid w:val="00FC6807"/>
    <w:rsid w:val="00FC6902"/>
    <w:rsid w:val="00FC70A8"/>
    <w:rsid w:val="00FC77A0"/>
    <w:rsid w:val="00FC7BA8"/>
    <w:rsid w:val="00FC7C1A"/>
    <w:rsid w:val="00FC7EA1"/>
    <w:rsid w:val="00FC7EB7"/>
    <w:rsid w:val="00FD08D8"/>
    <w:rsid w:val="00FD1A18"/>
    <w:rsid w:val="00FD1AA6"/>
    <w:rsid w:val="00FD1D8E"/>
    <w:rsid w:val="00FD335B"/>
    <w:rsid w:val="00FD43D2"/>
    <w:rsid w:val="00FD5629"/>
    <w:rsid w:val="00FD5F1F"/>
    <w:rsid w:val="00FD631D"/>
    <w:rsid w:val="00FD6502"/>
    <w:rsid w:val="00FD78E3"/>
    <w:rsid w:val="00FE04E0"/>
    <w:rsid w:val="00FE059F"/>
    <w:rsid w:val="00FE0989"/>
    <w:rsid w:val="00FE11B3"/>
    <w:rsid w:val="00FE16F6"/>
    <w:rsid w:val="00FE238D"/>
    <w:rsid w:val="00FE2ABF"/>
    <w:rsid w:val="00FE3651"/>
    <w:rsid w:val="00FE39FB"/>
    <w:rsid w:val="00FE3C22"/>
    <w:rsid w:val="00FE4134"/>
    <w:rsid w:val="00FE4D63"/>
    <w:rsid w:val="00FE50FB"/>
    <w:rsid w:val="00FE58C9"/>
    <w:rsid w:val="00FE5923"/>
    <w:rsid w:val="00FE5A8C"/>
    <w:rsid w:val="00FE62EB"/>
    <w:rsid w:val="00FE6577"/>
    <w:rsid w:val="00FE6640"/>
    <w:rsid w:val="00FE695A"/>
    <w:rsid w:val="00FE6BDC"/>
    <w:rsid w:val="00FE710C"/>
    <w:rsid w:val="00FE75FA"/>
    <w:rsid w:val="00FF069A"/>
    <w:rsid w:val="00FF076E"/>
    <w:rsid w:val="00FF0DB6"/>
    <w:rsid w:val="00FF0F04"/>
    <w:rsid w:val="00FF1E2E"/>
    <w:rsid w:val="00FF280B"/>
    <w:rsid w:val="00FF28E1"/>
    <w:rsid w:val="00FF2AB9"/>
    <w:rsid w:val="00FF2EC7"/>
    <w:rsid w:val="00FF49EB"/>
    <w:rsid w:val="00FF4AB5"/>
    <w:rsid w:val="00FF4C53"/>
    <w:rsid w:val="00FF5CC7"/>
    <w:rsid w:val="00FF67BF"/>
    <w:rsid w:val="00FF6AA8"/>
    <w:rsid w:val="00FF739F"/>
    <w:rsid w:val="00FF78C8"/>
    <w:rsid w:val="00FF7C6C"/>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D10E0B"/>
  <w15:chartTrackingRefBased/>
  <w15:docId w15:val="{BBECDAAA-1240-421B-9158-D47A524B91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43ECF"/>
    <w:pPr>
      <w:spacing w:line="360" w:lineRule="auto"/>
      <w:jc w:val="both"/>
    </w:pPr>
    <w:rPr>
      <w:rFonts w:ascii="Arial" w:hAnsi="Arial"/>
    </w:rPr>
  </w:style>
  <w:style w:type="paragraph" w:styleId="Ttulo1">
    <w:name w:val="heading 1"/>
    <w:basedOn w:val="Normal"/>
    <w:next w:val="Normal"/>
    <w:link w:val="Ttulo1Car"/>
    <w:uiPriority w:val="9"/>
    <w:qFormat/>
    <w:rsid w:val="00B7187A"/>
    <w:pPr>
      <w:keepNext/>
      <w:keepLines/>
      <w:spacing w:before="240" w:after="0"/>
      <w:outlineLvl w:val="0"/>
    </w:pPr>
    <w:rPr>
      <w:rFonts w:eastAsiaTheme="majorEastAsia" w:cstheme="majorBidi"/>
      <w:sz w:val="32"/>
      <w:szCs w:val="32"/>
    </w:rPr>
  </w:style>
  <w:style w:type="paragraph" w:styleId="Ttulo2">
    <w:name w:val="heading 2"/>
    <w:basedOn w:val="Normal"/>
    <w:next w:val="Normal"/>
    <w:link w:val="Ttulo2Car"/>
    <w:uiPriority w:val="9"/>
    <w:unhideWhenUsed/>
    <w:qFormat/>
    <w:rsid w:val="00D50EA3"/>
    <w:pPr>
      <w:keepNext/>
      <w:keepLines/>
      <w:spacing w:before="40" w:after="0"/>
      <w:outlineLvl w:val="1"/>
    </w:pPr>
    <w:rPr>
      <w:rFonts w:eastAsiaTheme="majorEastAsia" w:cstheme="majorBidi"/>
      <w:sz w:val="26"/>
      <w:szCs w:val="26"/>
    </w:rPr>
  </w:style>
  <w:style w:type="paragraph" w:styleId="Ttulo3">
    <w:name w:val="heading 3"/>
    <w:basedOn w:val="Normal"/>
    <w:next w:val="Normal"/>
    <w:link w:val="Ttulo3Car"/>
    <w:uiPriority w:val="9"/>
    <w:semiHidden/>
    <w:unhideWhenUsed/>
    <w:qFormat/>
    <w:rsid w:val="003C174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Ttulo4">
    <w:name w:val="heading 4"/>
    <w:basedOn w:val="Normal"/>
    <w:next w:val="Normal"/>
    <w:link w:val="Ttulo4Car"/>
    <w:uiPriority w:val="9"/>
    <w:semiHidden/>
    <w:unhideWhenUsed/>
    <w:qFormat/>
    <w:rsid w:val="000E60F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B7187A"/>
    <w:rPr>
      <w:rFonts w:ascii="Arial" w:eastAsiaTheme="majorEastAsia" w:hAnsi="Arial" w:cstheme="majorBidi"/>
      <w:sz w:val="32"/>
      <w:szCs w:val="32"/>
    </w:rPr>
  </w:style>
  <w:style w:type="paragraph" w:styleId="Prrafodelista">
    <w:name w:val="List Paragraph"/>
    <w:basedOn w:val="Normal"/>
    <w:uiPriority w:val="34"/>
    <w:qFormat/>
    <w:rsid w:val="001B3707"/>
    <w:pPr>
      <w:ind w:left="720"/>
      <w:contextualSpacing/>
    </w:pPr>
  </w:style>
  <w:style w:type="character" w:styleId="Refdecomentario">
    <w:name w:val="annotation reference"/>
    <w:basedOn w:val="Fuentedeprrafopredeter"/>
    <w:uiPriority w:val="99"/>
    <w:semiHidden/>
    <w:unhideWhenUsed/>
    <w:rsid w:val="006D020C"/>
    <w:rPr>
      <w:sz w:val="16"/>
      <w:szCs w:val="16"/>
    </w:rPr>
  </w:style>
  <w:style w:type="paragraph" w:styleId="Textocomentario">
    <w:name w:val="annotation text"/>
    <w:basedOn w:val="Normal"/>
    <w:link w:val="TextocomentarioCar"/>
    <w:uiPriority w:val="99"/>
    <w:semiHidden/>
    <w:unhideWhenUsed/>
    <w:rsid w:val="006D020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6D020C"/>
    <w:rPr>
      <w:rFonts w:ascii="Arial" w:hAnsi="Arial"/>
      <w:sz w:val="20"/>
      <w:szCs w:val="20"/>
    </w:rPr>
  </w:style>
  <w:style w:type="paragraph" w:styleId="Textodeglobo">
    <w:name w:val="Balloon Text"/>
    <w:basedOn w:val="Normal"/>
    <w:link w:val="TextodegloboCar"/>
    <w:uiPriority w:val="99"/>
    <w:semiHidden/>
    <w:unhideWhenUsed/>
    <w:rsid w:val="006D020C"/>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6D020C"/>
    <w:rPr>
      <w:rFonts w:ascii="Segoe UI" w:hAnsi="Segoe UI" w:cs="Segoe UI"/>
      <w:sz w:val="18"/>
      <w:szCs w:val="18"/>
    </w:rPr>
  </w:style>
  <w:style w:type="paragraph" w:styleId="Revisin">
    <w:name w:val="Revision"/>
    <w:hidden/>
    <w:uiPriority w:val="99"/>
    <w:semiHidden/>
    <w:rsid w:val="0093789B"/>
    <w:pPr>
      <w:spacing w:after="0" w:line="240" w:lineRule="auto"/>
    </w:pPr>
    <w:rPr>
      <w:rFonts w:ascii="Arial" w:hAnsi="Arial"/>
    </w:rPr>
  </w:style>
  <w:style w:type="paragraph" w:styleId="Asuntodelcomentario">
    <w:name w:val="annotation subject"/>
    <w:basedOn w:val="Textocomentario"/>
    <w:next w:val="Textocomentario"/>
    <w:link w:val="AsuntodelcomentarioCar"/>
    <w:uiPriority w:val="99"/>
    <w:semiHidden/>
    <w:unhideWhenUsed/>
    <w:rsid w:val="0093789B"/>
    <w:rPr>
      <w:b/>
      <w:bCs/>
    </w:rPr>
  </w:style>
  <w:style w:type="character" w:customStyle="1" w:styleId="AsuntodelcomentarioCar">
    <w:name w:val="Asunto del comentario Car"/>
    <w:basedOn w:val="TextocomentarioCar"/>
    <w:link w:val="Asuntodelcomentario"/>
    <w:uiPriority w:val="99"/>
    <w:semiHidden/>
    <w:rsid w:val="0093789B"/>
    <w:rPr>
      <w:rFonts w:ascii="Arial" w:hAnsi="Arial"/>
      <w:b/>
      <w:bCs/>
      <w:sz w:val="20"/>
      <w:szCs w:val="20"/>
    </w:rPr>
  </w:style>
  <w:style w:type="paragraph" w:styleId="Encabezado">
    <w:name w:val="header"/>
    <w:basedOn w:val="Normal"/>
    <w:link w:val="EncabezadoCar"/>
    <w:uiPriority w:val="99"/>
    <w:unhideWhenUsed/>
    <w:rsid w:val="0006461F"/>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06461F"/>
    <w:rPr>
      <w:rFonts w:ascii="Arial" w:hAnsi="Arial"/>
    </w:rPr>
  </w:style>
  <w:style w:type="paragraph" w:styleId="Piedepgina">
    <w:name w:val="footer"/>
    <w:basedOn w:val="Normal"/>
    <w:link w:val="PiedepginaCar"/>
    <w:uiPriority w:val="99"/>
    <w:unhideWhenUsed/>
    <w:rsid w:val="0006461F"/>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06461F"/>
    <w:rPr>
      <w:rFonts w:ascii="Arial" w:hAnsi="Arial"/>
    </w:rPr>
  </w:style>
  <w:style w:type="character" w:styleId="Nmerodelnea">
    <w:name w:val="line number"/>
    <w:basedOn w:val="Fuentedeprrafopredeter"/>
    <w:uiPriority w:val="99"/>
    <w:semiHidden/>
    <w:unhideWhenUsed/>
    <w:rsid w:val="00BE5A63"/>
  </w:style>
  <w:style w:type="character" w:styleId="Textodelmarcadordeposicin">
    <w:name w:val="Placeholder Text"/>
    <w:basedOn w:val="Fuentedeprrafopredeter"/>
    <w:uiPriority w:val="99"/>
    <w:semiHidden/>
    <w:rsid w:val="00057E34"/>
    <w:rPr>
      <w:color w:val="808080"/>
    </w:rPr>
  </w:style>
  <w:style w:type="character" w:styleId="Hipervnculo">
    <w:name w:val="Hyperlink"/>
    <w:basedOn w:val="Fuentedeprrafopredeter"/>
    <w:uiPriority w:val="99"/>
    <w:unhideWhenUsed/>
    <w:rsid w:val="009F1352"/>
    <w:rPr>
      <w:color w:val="0563C1" w:themeColor="hyperlink"/>
      <w:u w:val="single"/>
    </w:rPr>
  </w:style>
  <w:style w:type="character" w:customStyle="1" w:styleId="Ttulo2Car">
    <w:name w:val="Título 2 Car"/>
    <w:basedOn w:val="Fuentedeprrafopredeter"/>
    <w:link w:val="Ttulo2"/>
    <w:uiPriority w:val="9"/>
    <w:rsid w:val="00D50EA3"/>
    <w:rPr>
      <w:rFonts w:ascii="Arial" w:eastAsiaTheme="majorEastAsia" w:hAnsi="Arial" w:cstheme="majorBidi"/>
      <w:sz w:val="26"/>
      <w:szCs w:val="26"/>
    </w:rPr>
  </w:style>
  <w:style w:type="character" w:customStyle="1" w:styleId="Ttulo3Car">
    <w:name w:val="Título 3 Car"/>
    <w:basedOn w:val="Fuentedeprrafopredeter"/>
    <w:link w:val="Ttulo3"/>
    <w:uiPriority w:val="9"/>
    <w:semiHidden/>
    <w:rsid w:val="003C1745"/>
    <w:rPr>
      <w:rFonts w:asciiTheme="majorHAnsi" w:eastAsiaTheme="majorEastAsia" w:hAnsiTheme="majorHAnsi" w:cstheme="majorBidi"/>
      <w:color w:val="1F4D78" w:themeColor="accent1" w:themeShade="7F"/>
      <w:sz w:val="24"/>
      <w:szCs w:val="24"/>
    </w:rPr>
  </w:style>
  <w:style w:type="character" w:customStyle="1" w:styleId="Ttulo4Car">
    <w:name w:val="Título 4 Car"/>
    <w:basedOn w:val="Fuentedeprrafopredeter"/>
    <w:link w:val="Ttulo4"/>
    <w:uiPriority w:val="9"/>
    <w:semiHidden/>
    <w:rsid w:val="000E60FB"/>
    <w:rPr>
      <w:rFonts w:asciiTheme="majorHAnsi" w:eastAsiaTheme="majorEastAsia" w:hAnsiTheme="majorHAnsi" w:cstheme="majorBidi"/>
      <w:i/>
      <w:iCs/>
      <w:color w:val="2E74B5" w:themeColor="accent1" w:themeShade="BF"/>
    </w:rPr>
  </w:style>
  <w:style w:type="paragraph" w:styleId="NormalWeb">
    <w:name w:val="Normal (Web)"/>
    <w:basedOn w:val="Normal"/>
    <w:uiPriority w:val="99"/>
    <w:semiHidden/>
    <w:unhideWhenUsed/>
    <w:rsid w:val="007C15E7"/>
    <w:pPr>
      <w:spacing w:before="100" w:beforeAutospacing="1" w:after="100" w:afterAutospacing="1" w:line="240" w:lineRule="auto"/>
      <w:jc w:val="left"/>
    </w:pPr>
    <w:rPr>
      <w:rFonts w:ascii="Times New Roman" w:eastAsia="Times New Roman" w:hAnsi="Times New Roman" w:cs="Times New Roman"/>
      <w:sz w:val="24"/>
      <w:szCs w:val="24"/>
      <w:lang w:eastAsia="es-ES"/>
    </w:rPr>
  </w:style>
  <w:style w:type="paragraph" w:styleId="Saludo">
    <w:name w:val="Salutation"/>
    <w:basedOn w:val="Normal"/>
    <w:next w:val="Normal"/>
    <w:link w:val="SaludoCar"/>
    <w:uiPriority w:val="99"/>
    <w:unhideWhenUsed/>
    <w:rsid w:val="00A929AC"/>
  </w:style>
  <w:style w:type="character" w:customStyle="1" w:styleId="SaludoCar">
    <w:name w:val="Saludo Car"/>
    <w:basedOn w:val="Fuentedeprrafopredeter"/>
    <w:link w:val="Saludo"/>
    <w:uiPriority w:val="99"/>
    <w:rsid w:val="00A929AC"/>
    <w:rPr>
      <w:rFonts w:ascii="Arial" w:hAnsi="Arial"/>
    </w:rPr>
  </w:style>
  <w:style w:type="paragraph" w:styleId="Textoindependiente">
    <w:name w:val="Body Text"/>
    <w:basedOn w:val="Normal"/>
    <w:link w:val="TextoindependienteCar"/>
    <w:uiPriority w:val="99"/>
    <w:unhideWhenUsed/>
    <w:rsid w:val="00A929AC"/>
    <w:pPr>
      <w:spacing w:after="120"/>
    </w:pPr>
  </w:style>
  <w:style w:type="character" w:customStyle="1" w:styleId="TextoindependienteCar">
    <w:name w:val="Texto independiente Car"/>
    <w:basedOn w:val="Fuentedeprrafopredeter"/>
    <w:link w:val="Textoindependiente"/>
    <w:uiPriority w:val="99"/>
    <w:rsid w:val="00A929AC"/>
    <w:rPr>
      <w:rFonts w:ascii="Arial" w:hAnsi="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5246624">
      <w:bodyDiv w:val="1"/>
      <w:marLeft w:val="0"/>
      <w:marRight w:val="0"/>
      <w:marTop w:val="0"/>
      <w:marBottom w:val="0"/>
      <w:divBdr>
        <w:top w:val="none" w:sz="0" w:space="0" w:color="auto"/>
        <w:left w:val="none" w:sz="0" w:space="0" w:color="auto"/>
        <w:bottom w:val="none" w:sz="0" w:space="0" w:color="auto"/>
        <w:right w:val="none" w:sz="0" w:space="0" w:color="auto"/>
      </w:divBdr>
    </w:div>
    <w:div w:id="363096542">
      <w:bodyDiv w:val="1"/>
      <w:marLeft w:val="0"/>
      <w:marRight w:val="0"/>
      <w:marTop w:val="0"/>
      <w:marBottom w:val="0"/>
      <w:divBdr>
        <w:top w:val="none" w:sz="0" w:space="0" w:color="auto"/>
        <w:left w:val="none" w:sz="0" w:space="0" w:color="auto"/>
        <w:bottom w:val="none" w:sz="0" w:space="0" w:color="auto"/>
        <w:right w:val="none" w:sz="0" w:space="0" w:color="auto"/>
      </w:divBdr>
    </w:div>
    <w:div w:id="573472176">
      <w:bodyDiv w:val="1"/>
      <w:marLeft w:val="0"/>
      <w:marRight w:val="0"/>
      <w:marTop w:val="0"/>
      <w:marBottom w:val="0"/>
      <w:divBdr>
        <w:top w:val="none" w:sz="0" w:space="0" w:color="auto"/>
        <w:left w:val="none" w:sz="0" w:space="0" w:color="auto"/>
        <w:bottom w:val="none" w:sz="0" w:space="0" w:color="auto"/>
        <w:right w:val="none" w:sz="0" w:space="0" w:color="auto"/>
      </w:divBdr>
      <w:divsChild>
        <w:div w:id="1423181862">
          <w:marLeft w:val="0"/>
          <w:marRight w:val="0"/>
          <w:marTop w:val="0"/>
          <w:marBottom w:val="0"/>
          <w:divBdr>
            <w:top w:val="none" w:sz="0" w:space="0" w:color="auto"/>
            <w:left w:val="none" w:sz="0" w:space="0" w:color="auto"/>
            <w:bottom w:val="none" w:sz="0" w:space="0" w:color="auto"/>
            <w:right w:val="none" w:sz="0" w:space="0" w:color="auto"/>
          </w:divBdr>
          <w:divsChild>
            <w:div w:id="633366000">
              <w:marLeft w:val="0"/>
              <w:marRight w:val="0"/>
              <w:marTop w:val="0"/>
              <w:marBottom w:val="0"/>
              <w:divBdr>
                <w:top w:val="none" w:sz="0" w:space="0" w:color="auto"/>
                <w:left w:val="none" w:sz="0" w:space="0" w:color="auto"/>
                <w:bottom w:val="none" w:sz="0" w:space="0" w:color="auto"/>
                <w:right w:val="none" w:sz="0" w:space="0" w:color="auto"/>
              </w:divBdr>
              <w:divsChild>
                <w:div w:id="1134568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4835192">
          <w:marLeft w:val="0"/>
          <w:marRight w:val="0"/>
          <w:marTop w:val="0"/>
          <w:marBottom w:val="0"/>
          <w:divBdr>
            <w:top w:val="none" w:sz="0" w:space="0" w:color="auto"/>
            <w:left w:val="none" w:sz="0" w:space="0" w:color="auto"/>
            <w:bottom w:val="none" w:sz="0" w:space="0" w:color="auto"/>
            <w:right w:val="none" w:sz="0" w:space="0" w:color="auto"/>
          </w:divBdr>
          <w:divsChild>
            <w:div w:id="1093168885">
              <w:marLeft w:val="0"/>
              <w:marRight w:val="0"/>
              <w:marTop w:val="0"/>
              <w:marBottom w:val="0"/>
              <w:divBdr>
                <w:top w:val="none" w:sz="0" w:space="0" w:color="auto"/>
                <w:left w:val="none" w:sz="0" w:space="0" w:color="auto"/>
                <w:bottom w:val="none" w:sz="0" w:space="0" w:color="auto"/>
                <w:right w:val="none" w:sz="0" w:space="0" w:color="auto"/>
              </w:divBdr>
              <w:divsChild>
                <w:div w:id="1514144793">
                  <w:marLeft w:val="0"/>
                  <w:marRight w:val="0"/>
                  <w:marTop w:val="0"/>
                  <w:marBottom w:val="0"/>
                  <w:divBdr>
                    <w:top w:val="none" w:sz="0" w:space="0" w:color="auto"/>
                    <w:left w:val="none" w:sz="0" w:space="0" w:color="auto"/>
                    <w:bottom w:val="none" w:sz="0" w:space="0" w:color="auto"/>
                    <w:right w:val="none" w:sz="0" w:space="0" w:color="auto"/>
                  </w:divBdr>
                  <w:divsChild>
                    <w:div w:id="1466508120">
                      <w:marLeft w:val="0"/>
                      <w:marRight w:val="0"/>
                      <w:marTop w:val="0"/>
                      <w:marBottom w:val="0"/>
                      <w:divBdr>
                        <w:top w:val="none" w:sz="0" w:space="0" w:color="auto"/>
                        <w:left w:val="none" w:sz="0" w:space="0" w:color="auto"/>
                        <w:bottom w:val="none" w:sz="0" w:space="0" w:color="auto"/>
                        <w:right w:val="none" w:sz="0" w:space="0" w:color="auto"/>
                      </w:divBdr>
                      <w:divsChild>
                        <w:div w:id="593171316">
                          <w:marLeft w:val="0"/>
                          <w:marRight w:val="0"/>
                          <w:marTop w:val="0"/>
                          <w:marBottom w:val="0"/>
                          <w:divBdr>
                            <w:top w:val="none" w:sz="0" w:space="0" w:color="auto"/>
                            <w:left w:val="none" w:sz="0" w:space="0" w:color="auto"/>
                            <w:bottom w:val="none" w:sz="0" w:space="0" w:color="auto"/>
                            <w:right w:val="none" w:sz="0" w:space="0" w:color="auto"/>
                          </w:divBdr>
                          <w:divsChild>
                            <w:div w:id="2059085767">
                              <w:marLeft w:val="0"/>
                              <w:marRight w:val="0"/>
                              <w:marTop w:val="0"/>
                              <w:marBottom w:val="0"/>
                              <w:divBdr>
                                <w:top w:val="none" w:sz="0" w:space="0" w:color="auto"/>
                                <w:left w:val="none" w:sz="0" w:space="0" w:color="auto"/>
                                <w:bottom w:val="none" w:sz="0" w:space="0" w:color="auto"/>
                                <w:right w:val="none" w:sz="0" w:space="0" w:color="auto"/>
                              </w:divBdr>
                              <w:divsChild>
                                <w:div w:id="1583444756">
                                  <w:marLeft w:val="0"/>
                                  <w:marRight w:val="0"/>
                                  <w:marTop w:val="0"/>
                                  <w:marBottom w:val="0"/>
                                  <w:divBdr>
                                    <w:top w:val="none" w:sz="0" w:space="0" w:color="auto"/>
                                    <w:left w:val="none" w:sz="0" w:space="0" w:color="auto"/>
                                    <w:bottom w:val="none" w:sz="0" w:space="0" w:color="auto"/>
                                    <w:right w:val="none" w:sz="0" w:space="0" w:color="auto"/>
                                  </w:divBdr>
                                  <w:divsChild>
                                    <w:div w:id="693002686">
                                      <w:marLeft w:val="0"/>
                                      <w:marRight w:val="0"/>
                                      <w:marTop w:val="0"/>
                                      <w:marBottom w:val="0"/>
                                      <w:divBdr>
                                        <w:top w:val="none" w:sz="0" w:space="0" w:color="auto"/>
                                        <w:left w:val="none" w:sz="0" w:space="0" w:color="auto"/>
                                        <w:bottom w:val="none" w:sz="0" w:space="0" w:color="auto"/>
                                        <w:right w:val="none" w:sz="0" w:space="0" w:color="auto"/>
                                      </w:divBdr>
                                      <w:divsChild>
                                        <w:div w:id="597761477">
                                          <w:marLeft w:val="0"/>
                                          <w:marRight w:val="0"/>
                                          <w:marTop w:val="0"/>
                                          <w:marBottom w:val="0"/>
                                          <w:divBdr>
                                            <w:top w:val="none" w:sz="0" w:space="0" w:color="auto"/>
                                            <w:left w:val="none" w:sz="0" w:space="0" w:color="auto"/>
                                            <w:bottom w:val="none" w:sz="0" w:space="0" w:color="auto"/>
                                            <w:right w:val="none" w:sz="0" w:space="0" w:color="auto"/>
                                          </w:divBdr>
                                          <w:divsChild>
                                            <w:div w:id="806778249">
                                              <w:marLeft w:val="0"/>
                                              <w:marRight w:val="0"/>
                                              <w:marTop w:val="0"/>
                                              <w:marBottom w:val="0"/>
                                              <w:divBdr>
                                                <w:top w:val="none" w:sz="0" w:space="0" w:color="auto"/>
                                                <w:left w:val="none" w:sz="0" w:space="0" w:color="auto"/>
                                                <w:bottom w:val="none" w:sz="0" w:space="0" w:color="auto"/>
                                                <w:right w:val="none" w:sz="0" w:space="0" w:color="auto"/>
                                              </w:divBdr>
                                              <w:divsChild>
                                                <w:div w:id="847981555">
                                                  <w:marLeft w:val="0"/>
                                                  <w:marRight w:val="0"/>
                                                  <w:marTop w:val="0"/>
                                                  <w:marBottom w:val="0"/>
                                                  <w:divBdr>
                                                    <w:top w:val="none" w:sz="0" w:space="0" w:color="auto"/>
                                                    <w:left w:val="none" w:sz="0" w:space="0" w:color="auto"/>
                                                    <w:bottom w:val="none" w:sz="0" w:space="0" w:color="auto"/>
                                                    <w:right w:val="none" w:sz="0" w:space="0" w:color="auto"/>
                                                  </w:divBdr>
                                                  <w:divsChild>
                                                    <w:div w:id="506405725">
                                                      <w:marLeft w:val="0"/>
                                                      <w:marRight w:val="0"/>
                                                      <w:marTop w:val="0"/>
                                                      <w:marBottom w:val="0"/>
                                                      <w:divBdr>
                                                        <w:top w:val="none" w:sz="0" w:space="0" w:color="auto"/>
                                                        <w:left w:val="none" w:sz="0" w:space="0" w:color="auto"/>
                                                        <w:bottom w:val="none" w:sz="0" w:space="0" w:color="auto"/>
                                                        <w:right w:val="none" w:sz="0" w:space="0" w:color="auto"/>
                                                      </w:divBdr>
                                                      <w:divsChild>
                                                        <w:div w:id="201065923">
                                                          <w:marLeft w:val="0"/>
                                                          <w:marRight w:val="0"/>
                                                          <w:marTop w:val="0"/>
                                                          <w:marBottom w:val="0"/>
                                                          <w:divBdr>
                                                            <w:top w:val="none" w:sz="0" w:space="0" w:color="auto"/>
                                                            <w:left w:val="none" w:sz="0" w:space="0" w:color="auto"/>
                                                            <w:bottom w:val="none" w:sz="0" w:space="0" w:color="auto"/>
                                                            <w:right w:val="none" w:sz="0" w:space="0" w:color="auto"/>
                                                          </w:divBdr>
                                                          <w:divsChild>
                                                            <w:div w:id="618881608">
                                                              <w:marLeft w:val="0"/>
                                                              <w:marRight w:val="0"/>
                                                              <w:marTop w:val="0"/>
                                                              <w:marBottom w:val="0"/>
                                                              <w:divBdr>
                                                                <w:top w:val="none" w:sz="0" w:space="0" w:color="auto"/>
                                                                <w:left w:val="none" w:sz="0" w:space="0" w:color="auto"/>
                                                                <w:bottom w:val="none" w:sz="0" w:space="0" w:color="auto"/>
                                                                <w:right w:val="none" w:sz="0" w:space="0" w:color="auto"/>
                                                              </w:divBdr>
                                                              <w:divsChild>
                                                                <w:div w:id="1738359570">
                                                                  <w:marLeft w:val="0"/>
                                                                  <w:marRight w:val="0"/>
                                                                  <w:marTop w:val="0"/>
                                                                  <w:marBottom w:val="0"/>
                                                                  <w:divBdr>
                                                                    <w:top w:val="none" w:sz="0" w:space="0" w:color="auto"/>
                                                                    <w:left w:val="none" w:sz="0" w:space="0" w:color="auto"/>
                                                                    <w:bottom w:val="none" w:sz="0" w:space="0" w:color="auto"/>
                                                                    <w:right w:val="none" w:sz="0" w:space="0" w:color="auto"/>
                                                                  </w:divBdr>
                                                                  <w:divsChild>
                                                                    <w:div w:id="618145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49319920">
                      <w:marLeft w:val="0"/>
                      <w:marRight w:val="0"/>
                      <w:marTop w:val="0"/>
                      <w:marBottom w:val="0"/>
                      <w:divBdr>
                        <w:top w:val="none" w:sz="0" w:space="0" w:color="auto"/>
                        <w:left w:val="none" w:sz="0" w:space="0" w:color="auto"/>
                        <w:bottom w:val="none" w:sz="0" w:space="0" w:color="auto"/>
                        <w:right w:val="none" w:sz="0" w:space="0" w:color="auto"/>
                      </w:divBdr>
                      <w:divsChild>
                        <w:div w:id="384916877">
                          <w:marLeft w:val="0"/>
                          <w:marRight w:val="0"/>
                          <w:marTop w:val="0"/>
                          <w:marBottom w:val="0"/>
                          <w:divBdr>
                            <w:top w:val="none" w:sz="0" w:space="0" w:color="auto"/>
                            <w:left w:val="none" w:sz="0" w:space="0" w:color="auto"/>
                            <w:bottom w:val="none" w:sz="0" w:space="0" w:color="auto"/>
                            <w:right w:val="none" w:sz="0" w:space="0" w:color="auto"/>
                          </w:divBdr>
                          <w:divsChild>
                            <w:div w:id="1929265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1916236">
                      <w:marLeft w:val="0"/>
                      <w:marRight w:val="0"/>
                      <w:marTop w:val="0"/>
                      <w:marBottom w:val="0"/>
                      <w:divBdr>
                        <w:top w:val="none" w:sz="0" w:space="0" w:color="auto"/>
                        <w:left w:val="none" w:sz="0" w:space="0" w:color="auto"/>
                        <w:bottom w:val="none" w:sz="0" w:space="0" w:color="auto"/>
                        <w:right w:val="none" w:sz="0" w:space="0" w:color="auto"/>
                      </w:divBdr>
                      <w:divsChild>
                        <w:div w:id="1723288054">
                          <w:marLeft w:val="0"/>
                          <w:marRight w:val="0"/>
                          <w:marTop w:val="0"/>
                          <w:marBottom w:val="0"/>
                          <w:divBdr>
                            <w:top w:val="none" w:sz="0" w:space="0" w:color="auto"/>
                            <w:left w:val="none" w:sz="0" w:space="0" w:color="auto"/>
                            <w:bottom w:val="none" w:sz="0" w:space="0" w:color="auto"/>
                            <w:right w:val="none" w:sz="0" w:space="0" w:color="auto"/>
                          </w:divBdr>
                          <w:divsChild>
                            <w:div w:id="1035815587">
                              <w:marLeft w:val="0"/>
                              <w:marRight w:val="0"/>
                              <w:marTop w:val="0"/>
                              <w:marBottom w:val="0"/>
                              <w:divBdr>
                                <w:top w:val="none" w:sz="0" w:space="0" w:color="auto"/>
                                <w:left w:val="none" w:sz="0" w:space="0" w:color="auto"/>
                                <w:bottom w:val="none" w:sz="0" w:space="0" w:color="auto"/>
                                <w:right w:val="none" w:sz="0" w:space="0" w:color="auto"/>
                              </w:divBdr>
                              <w:divsChild>
                                <w:div w:id="744300271">
                                  <w:marLeft w:val="0"/>
                                  <w:marRight w:val="0"/>
                                  <w:marTop w:val="0"/>
                                  <w:marBottom w:val="0"/>
                                  <w:divBdr>
                                    <w:top w:val="none" w:sz="0" w:space="0" w:color="auto"/>
                                    <w:left w:val="none" w:sz="0" w:space="0" w:color="auto"/>
                                    <w:bottom w:val="none" w:sz="0" w:space="0" w:color="auto"/>
                                    <w:right w:val="none" w:sz="0" w:space="0" w:color="auto"/>
                                  </w:divBdr>
                                  <w:divsChild>
                                    <w:div w:id="740256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16550107">
      <w:bodyDiv w:val="1"/>
      <w:marLeft w:val="0"/>
      <w:marRight w:val="0"/>
      <w:marTop w:val="0"/>
      <w:marBottom w:val="0"/>
      <w:divBdr>
        <w:top w:val="none" w:sz="0" w:space="0" w:color="auto"/>
        <w:left w:val="none" w:sz="0" w:space="0" w:color="auto"/>
        <w:bottom w:val="none" w:sz="0" w:space="0" w:color="auto"/>
        <w:right w:val="none" w:sz="0" w:space="0" w:color="auto"/>
      </w:divBdr>
    </w:div>
    <w:div w:id="1172649958">
      <w:bodyDiv w:val="1"/>
      <w:marLeft w:val="0"/>
      <w:marRight w:val="0"/>
      <w:marTop w:val="0"/>
      <w:marBottom w:val="0"/>
      <w:divBdr>
        <w:top w:val="none" w:sz="0" w:space="0" w:color="auto"/>
        <w:left w:val="none" w:sz="0" w:space="0" w:color="auto"/>
        <w:bottom w:val="none" w:sz="0" w:space="0" w:color="auto"/>
        <w:right w:val="none" w:sz="0" w:space="0" w:color="auto"/>
      </w:divBdr>
    </w:div>
    <w:div w:id="1300575340">
      <w:bodyDiv w:val="1"/>
      <w:marLeft w:val="0"/>
      <w:marRight w:val="0"/>
      <w:marTop w:val="0"/>
      <w:marBottom w:val="0"/>
      <w:divBdr>
        <w:top w:val="none" w:sz="0" w:space="0" w:color="auto"/>
        <w:left w:val="none" w:sz="0" w:space="0" w:color="auto"/>
        <w:bottom w:val="none" w:sz="0" w:space="0" w:color="auto"/>
        <w:right w:val="none" w:sz="0" w:space="0" w:color="auto"/>
      </w:divBdr>
    </w:div>
    <w:div w:id="1680768584">
      <w:bodyDiv w:val="1"/>
      <w:marLeft w:val="0"/>
      <w:marRight w:val="0"/>
      <w:marTop w:val="0"/>
      <w:marBottom w:val="0"/>
      <w:divBdr>
        <w:top w:val="none" w:sz="0" w:space="0" w:color="auto"/>
        <w:left w:val="none" w:sz="0" w:space="0" w:color="auto"/>
        <w:bottom w:val="none" w:sz="0" w:space="0" w:color="auto"/>
        <w:right w:val="none" w:sz="0" w:space="0" w:color="auto"/>
      </w:divBdr>
    </w:div>
    <w:div w:id="20012274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eijonmonica@uniovi.es" TargetMode="External"/><Relationship Id="rId13" Type="http://schemas.openxmlformats.org/officeDocument/2006/relationships/hyperlink" Target="javascript:;" TargetMode="External"/><Relationship Id="rId18" Type="http://schemas.openxmlformats.org/officeDocument/2006/relationships/hyperlink" Target="https://rocesv.github.io/PlantFUNCO" TargetMode="External"/><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https://doi.org/10.1093/molbev/msaa302" TargetMode="External"/><Relationship Id="rId7" Type="http://schemas.openxmlformats.org/officeDocument/2006/relationships/endnotes" Target="endnotes.xml"/><Relationship Id="rId12" Type="http://schemas.openxmlformats.org/officeDocument/2006/relationships/hyperlink" Target="https://hub.docker.com/r/rocesv/plantina-chiplike" TargetMode="External"/><Relationship Id="rId17" Type="http://schemas.openxmlformats.org/officeDocument/2006/relationships/hyperlink" Target="https://rocesv.github.io/PlantFUNCO" TargetMode="External"/><Relationship Id="rId25" Type="http://schemas.openxmlformats.org/officeDocument/2006/relationships/hyperlink" Target="https://doi.org/10.1093/pcp/pcp090" TargetMode="External"/><Relationship Id="rId2" Type="http://schemas.openxmlformats.org/officeDocument/2006/relationships/numbering" Target="numbering.xml"/><Relationship Id="rId16" Type="http://schemas.openxmlformats.org/officeDocument/2006/relationships/hyperlink" Target="javascript:;" TargetMode="External"/><Relationship Id="rId20" Type="http://schemas.openxmlformats.org/officeDocument/2006/relationships/hyperlink" Target="https://github.com/RocesV/PlantFUNCO_manuscript" TargetMode="External"/><Relationship Id="rId29"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broadinstitute/picard" TargetMode="External"/><Relationship Id="rId24" Type="http://schemas.openxmlformats.org/officeDocument/2006/relationships/hyperlink" Target="https://doi.org/10.3389/fpls.2022.888102" TargetMode="External"/><Relationship Id="rId5" Type="http://schemas.openxmlformats.org/officeDocument/2006/relationships/webSettings" Target="webSettings.xml"/><Relationship Id="rId15" Type="http://schemas.openxmlformats.org/officeDocument/2006/relationships/hyperlink" Target="https://hub.docker.com/r/rocesv/compcnes" TargetMode="External"/><Relationship Id="rId23" Type="http://schemas.openxmlformats.org/officeDocument/2006/relationships/hyperlink" Target="https://doi.org/10.1111/tpj.12546" TargetMode="External"/><Relationship Id="rId28" Type="http://schemas.openxmlformats.org/officeDocument/2006/relationships/theme" Target="theme/theme1.xml"/><Relationship Id="rId10" Type="http://schemas.openxmlformats.org/officeDocument/2006/relationships/hyperlink" Target="https://rocesv.github.io/PlantFUNCO/" TargetMode="External"/><Relationship Id="rId19" Type="http://schemas.openxmlformats.org/officeDocument/2006/relationships/hyperlink" Target="https://zenodo.org/record/7852329" TargetMode="External"/><Relationship Id="rId4" Type="http://schemas.openxmlformats.org/officeDocument/2006/relationships/settings" Target="settings.xml"/><Relationship Id="rId9" Type="http://schemas.openxmlformats.org/officeDocument/2006/relationships/hyperlink" Target="https://rocesv.github.io/PlantFUNCO" TargetMode="External"/><Relationship Id="rId14" Type="http://schemas.openxmlformats.org/officeDocument/2006/relationships/hyperlink" Target="https://github.com/ShiuLab/ML-Pipeline" TargetMode="External"/><Relationship Id="rId22" Type="http://schemas.openxmlformats.org/officeDocument/2006/relationships/hyperlink" Target="https://doi.org/10.1093/bioinformatics/btx024" TargetMode="External"/><Relationship Id="rId27" Type="http://schemas.openxmlformats.org/officeDocument/2006/relationships/fontTable" Target="fontTable.xml"/><Relationship Id="rId30" Type="http://schemas.microsoft.com/office/2016/09/relationships/commentsIds" Target="commentsId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2C4634-5265-4F9E-AE17-1D24F5E2A7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088</TotalTime>
  <Pages>28</Pages>
  <Words>35083</Words>
  <Characters>192962</Characters>
  <Application>Microsoft Office Word</Application>
  <DocSecurity>0</DocSecurity>
  <Lines>1608</Lines>
  <Paragraphs>45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275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tor Fernandez</dc:creator>
  <cp:keywords/>
  <dc:description/>
  <cp:lastModifiedBy>Victor Fernandez</cp:lastModifiedBy>
  <cp:revision>4435</cp:revision>
  <dcterms:created xsi:type="dcterms:W3CDTF">2021-06-15T16:23:00Z</dcterms:created>
  <dcterms:modified xsi:type="dcterms:W3CDTF">2023-08-30T1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893ccbd-27e7-3af1-b50f-2e6151a592a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